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0457EC" w14:textId="77777777" w:rsidR="00A92B09" w:rsidRPr="00235D64" w:rsidRDefault="00C46AB8" w:rsidP="00147011">
      <w:pPr>
        <w:pStyle w:val="Heading2"/>
        <w:jc w:val="center"/>
        <w:rPr>
          <w:b/>
          <w:i w:val="0"/>
        </w:rPr>
      </w:pPr>
      <w:r w:rsidRPr="00235D64">
        <w:rPr>
          <w:b/>
          <w:i w:val="0"/>
        </w:rPr>
        <w:t>Title</w:t>
      </w:r>
    </w:p>
    <w:p w14:paraId="1CADA9D1" w14:textId="77777777" w:rsidR="00334B48" w:rsidRDefault="00334B48" w:rsidP="00124214">
      <w:pPr>
        <w:pStyle w:val="Heading1"/>
        <w:ind w:firstLine="0"/>
        <w:rPr>
          <w:rFonts w:cstheme="minorHAnsi"/>
        </w:rPr>
      </w:pPr>
      <w:r w:rsidRPr="002F0415">
        <w:rPr>
          <w:rFonts w:cstheme="minorHAnsi"/>
        </w:rPr>
        <w:t>1. Introduction</w:t>
      </w:r>
    </w:p>
    <w:p w14:paraId="4D58696D" w14:textId="77777777" w:rsidR="007A198A" w:rsidRPr="002F0415" w:rsidRDefault="002F4AAB" w:rsidP="00124214">
      <w:pPr>
        <w:rPr>
          <w:rFonts w:cstheme="minorHAnsi"/>
        </w:rPr>
      </w:pPr>
      <w:r w:rsidRPr="002F0415">
        <w:rPr>
          <w:rFonts w:cstheme="minorHAnsi"/>
        </w:rPr>
        <w:t xml:space="preserve">Following the growing number of </w:t>
      </w:r>
      <w:r w:rsidR="009E1BEE">
        <w:rPr>
          <w:rFonts w:cstheme="minorHAnsi"/>
        </w:rPr>
        <w:t>nonreligious</w:t>
      </w:r>
      <w:r w:rsidR="003A3159" w:rsidRPr="002F0415">
        <w:rPr>
          <w:rFonts w:cstheme="minorHAnsi"/>
        </w:rPr>
        <w:t xml:space="preserve"> people and </w:t>
      </w:r>
      <w:r w:rsidR="006C714A" w:rsidRPr="002F0415">
        <w:rPr>
          <w:rFonts w:cstheme="minorHAnsi"/>
        </w:rPr>
        <w:t>decrease</w:t>
      </w:r>
      <w:r w:rsidR="00D4174D" w:rsidRPr="002F0415">
        <w:rPr>
          <w:rFonts w:cstheme="minorHAnsi"/>
        </w:rPr>
        <w:t xml:space="preserve"> in</w:t>
      </w:r>
      <w:r w:rsidR="006C714A" w:rsidRPr="002F0415">
        <w:rPr>
          <w:rFonts w:cstheme="minorHAnsi"/>
        </w:rPr>
        <w:t xml:space="preserve"> belief </w:t>
      </w:r>
      <w:r w:rsidRPr="002F0415">
        <w:rPr>
          <w:rFonts w:cstheme="minorHAnsi"/>
        </w:rPr>
        <w:t>in God</w:t>
      </w:r>
      <w:r w:rsidR="00F420B0" w:rsidRPr="002F0415">
        <w:rPr>
          <w:rFonts w:cstheme="minorHAnsi"/>
        </w:rPr>
        <w:t xml:space="preserve"> in the Western world</w:t>
      </w:r>
      <w:r w:rsidRPr="002F0415">
        <w:rPr>
          <w:rFonts w:cstheme="minorHAnsi"/>
        </w:rPr>
        <w:t xml:space="preserve">, </w:t>
      </w:r>
      <w:r w:rsidR="008A4B2F">
        <w:rPr>
          <w:rFonts w:cstheme="minorHAnsi"/>
        </w:rPr>
        <w:t xml:space="preserve">atheists and other </w:t>
      </w:r>
      <w:r w:rsidR="00DF435E" w:rsidRPr="002F0415">
        <w:rPr>
          <w:rFonts w:cstheme="minorHAnsi"/>
        </w:rPr>
        <w:t xml:space="preserve">nonbelievers have </w:t>
      </w:r>
      <w:r w:rsidRPr="002F0415">
        <w:rPr>
          <w:rFonts w:cstheme="minorHAnsi"/>
        </w:rPr>
        <w:t>started to receive</w:t>
      </w:r>
      <w:r w:rsidR="00F879EC" w:rsidRPr="002F0415">
        <w:rPr>
          <w:rFonts w:cstheme="minorHAnsi"/>
        </w:rPr>
        <w:t xml:space="preserve"> </w:t>
      </w:r>
      <w:r w:rsidR="007F4582" w:rsidRPr="002F0415">
        <w:rPr>
          <w:rFonts w:cstheme="minorHAnsi"/>
        </w:rPr>
        <w:t xml:space="preserve">substantial </w:t>
      </w:r>
      <w:r w:rsidR="00F879EC" w:rsidRPr="002F0415">
        <w:rPr>
          <w:rFonts w:cstheme="minorHAnsi"/>
        </w:rPr>
        <w:t>attention</w:t>
      </w:r>
      <w:r w:rsidR="00A61D0F" w:rsidRPr="002F0415">
        <w:rPr>
          <w:rFonts w:cstheme="minorHAnsi"/>
        </w:rPr>
        <w:t>. This is</w:t>
      </w:r>
      <w:r w:rsidR="00BD5993" w:rsidRPr="002F0415">
        <w:rPr>
          <w:rFonts w:cstheme="minorHAnsi"/>
        </w:rPr>
        <w:t xml:space="preserve"> reflected in rapidly increased scientific and </w:t>
      </w:r>
      <w:r w:rsidR="00CC0E7D" w:rsidRPr="002F0415">
        <w:rPr>
          <w:rFonts w:cstheme="minorHAnsi"/>
        </w:rPr>
        <w:t xml:space="preserve">media </w:t>
      </w:r>
      <w:r w:rsidR="00BD5993" w:rsidRPr="002F0415">
        <w:rPr>
          <w:rFonts w:cstheme="minorHAnsi"/>
        </w:rPr>
        <w:t>interest</w:t>
      </w:r>
      <w:r w:rsidR="00BF1C09" w:rsidRPr="002F0415">
        <w:rPr>
          <w:rFonts w:cstheme="minorHAnsi"/>
        </w:rPr>
        <w:t>,</w:t>
      </w:r>
      <w:r w:rsidR="00390334" w:rsidRPr="002F0415">
        <w:rPr>
          <w:rFonts w:cstheme="minorHAnsi"/>
        </w:rPr>
        <w:t xml:space="preserve"> in the </w:t>
      </w:r>
      <w:r w:rsidR="008433B0" w:rsidRPr="002F0415">
        <w:rPr>
          <w:rFonts w:cstheme="minorHAnsi"/>
        </w:rPr>
        <w:t xml:space="preserve">new terms such </w:t>
      </w:r>
      <w:r w:rsidR="00BC36CA" w:rsidRPr="002F0415">
        <w:rPr>
          <w:rFonts w:cstheme="minorHAnsi"/>
        </w:rPr>
        <w:t>as</w:t>
      </w:r>
      <w:r w:rsidR="00CC0E7D" w:rsidRPr="002F0415">
        <w:rPr>
          <w:rFonts w:cstheme="minorHAnsi"/>
        </w:rPr>
        <w:t xml:space="preserve"> </w:t>
      </w:r>
      <w:r w:rsidR="00BF1C09" w:rsidRPr="002F0415">
        <w:rPr>
          <w:rFonts w:cstheme="minorHAnsi"/>
        </w:rPr>
        <w:t xml:space="preserve">baby </w:t>
      </w:r>
      <w:proofErr w:type="spellStart"/>
      <w:r w:rsidR="00BF1C09" w:rsidRPr="002F0415">
        <w:rPr>
          <w:rFonts w:cstheme="minorHAnsi"/>
        </w:rPr>
        <w:t>nones</w:t>
      </w:r>
      <w:proofErr w:type="spellEnd"/>
      <w:r w:rsidR="008A4B2F">
        <w:rPr>
          <w:rFonts w:cstheme="minorHAnsi"/>
        </w:rPr>
        <w:t xml:space="preserve">, </w:t>
      </w:r>
      <w:r w:rsidR="00390334" w:rsidRPr="002F0415">
        <w:rPr>
          <w:rFonts w:cstheme="minorHAnsi"/>
        </w:rPr>
        <w:t>agnostic millennials</w:t>
      </w:r>
      <w:r w:rsidR="004C307C" w:rsidRPr="002F0415">
        <w:rPr>
          <w:rFonts w:cstheme="minorHAnsi"/>
        </w:rPr>
        <w:t xml:space="preserve">, </w:t>
      </w:r>
      <w:r w:rsidR="00CC2D05" w:rsidRPr="002F0415">
        <w:rPr>
          <w:rFonts w:cstheme="minorHAnsi"/>
        </w:rPr>
        <w:t>and</w:t>
      </w:r>
      <w:r w:rsidR="008A4B2F">
        <w:rPr>
          <w:rFonts w:cstheme="minorHAnsi"/>
        </w:rPr>
        <w:t xml:space="preserve"> militant atheists, and</w:t>
      </w:r>
      <w:r w:rsidR="00CC2D05" w:rsidRPr="002F0415">
        <w:rPr>
          <w:rFonts w:cstheme="minorHAnsi"/>
        </w:rPr>
        <w:t xml:space="preserve"> </w:t>
      </w:r>
      <w:r w:rsidR="007A198A" w:rsidRPr="002F0415">
        <w:rPr>
          <w:rFonts w:cstheme="minorHAnsi"/>
        </w:rPr>
        <w:t xml:space="preserve">in discussions about the </w:t>
      </w:r>
      <w:r w:rsidR="00563921" w:rsidRPr="002F0415">
        <w:rPr>
          <w:rFonts w:cstheme="minorHAnsi"/>
        </w:rPr>
        <w:t xml:space="preserve">routes </w:t>
      </w:r>
      <w:r w:rsidR="007A198A" w:rsidRPr="002F0415">
        <w:rPr>
          <w:rFonts w:cstheme="minorHAnsi"/>
        </w:rPr>
        <w:t xml:space="preserve">that lead to </w:t>
      </w:r>
      <w:r w:rsidR="00FD2EBF" w:rsidRPr="002F0415">
        <w:rPr>
          <w:rFonts w:cstheme="minorHAnsi"/>
        </w:rPr>
        <w:t>nonbelief</w:t>
      </w:r>
      <w:r w:rsidR="00390334" w:rsidRPr="002F0415">
        <w:rPr>
          <w:rFonts w:cstheme="minorHAnsi"/>
        </w:rPr>
        <w:t xml:space="preserve">. </w:t>
      </w:r>
      <w:r w:rsidR="008A4B2F">
        <w:rPr>
          <w:rFonts w:cstheme="minorHAnsi"/>
        </w:rPr>
        <w:t>But w</w:t>
      </w:r>
      <w:r w:rsidR="008A4B2F" w:rsidRPr="002F0415">
        <w:rPr>
          <w:rFonts w:cstheme="minorHAnsi"/>
        </w:rPr>
        <w:t>hat makes a nonbeliever?</w:t>
      </w:r>
      <w:r w:rsidR="008A4B2F">
        <w:rPr>
          <w:rFonts w:cstheme="minorHAnsi"/>
        </w:rPr>
        <w:t xml:space="preserve"> </w:t>
      </w:r>
      <w:r w:rsidR="004D54F0" w:rsidRPr="002F0415">
        <w:rPr>
          <w:rFonts w:cstheme="minorHAnsi"/>
        </w:rPr>
        <w:t xml:space="preserve">Although several </w:t>
      </w:r>
      <w:r w:rsidR="00270E4C" w:rsidRPr="002F0415">
        <w:rPr>
          <w:rFonts w:cstheme="minorHAnsi"/>
        </w:rPr>
        <w:t>routes</w:t>
      </w:r>
      <w:r w:rsidR="004D54F0" w:rsidRPr="002F0415">
        <w:rPr>
          <w:rFonts w:cstheme="minorHAnsi"/>
        </w:rPr>
        <w:t xml:space="preserve"> are possible, o</w:t>
      </w:r>
      <w:r w:rsidR="00DB57F3" w:rsidRPr="002F0415">
        <w:rPr>
          <w:rFonts w:cstheme="minorHAnsi"/>
        </w:rPr>
        <w:t xml:space="preserve">ne of the most prominent </w:t>
      </w:r>
      <w:r w:rsidR="004C307C" w:rsidRPr="002F0415">
        <w:rPr>
          <w:rFonts w:cstheme="minorHAnsi"/>
        </w:rPr>
        <w:t>themes</w:t>
      </w:r>
      <w:r w:rsidR="00CC534E" w:rsidRPr="002F0415">
        <w:rPr>
          <w:rFonts w:cstheme="minorHAnsi"/>
        </w:rPr>
        <w:t xml:space="preserve"> </w:t>
      </w:r>
      <w:r w:rsidR="00DB57F3" w:rsidRPr="002F0415">
        <w:rPr>
          <w:rFonts w:cstheme="minorHAnsi"/>
        </w:rPr>
        <w:t xml:space="preserve">in </w:t>
      </w:r>
      <w:r w:rsidR="00A61D0F" w:rsidRPr="002F0415">
        <w:rPr>
          <w:rFonts w:cstheme="minorHAnsi"/>
        </w:rPr>
        <w:t xml:space="preserve">scientific </w:t>
      </w:r>
      <w:r w:rsidR="00DB57F3" w:rsidRPr="002F0415">
        <w:rPr>
          <w:rFonts w:cstheme="minorHAnsi"/>
        </w:rPr>
        <w:t xml:space="preserve">discussion </w:t>
      </w:r>
      <w:r w:rsidR="004D54F0" w:rsidRPr="002F0415">
        <w:rPr>
          <w:rFonts w:cstheme="minorHAnsi"/>
        </w:rPr>
        <w:t>has been</w:t>
      </w:r>
      <w:r w:rsidR="00DB57F3" w:rsidRPr="002F0415">
        <w:rPr>
          <w:rFonts w:cstheme="minorHAnsi"/>
        </w:rPr>
        <w:t xml:space="preserve"> analytic </w:t>
      </w:r>
      <w:r w:rsidR="00A52F80" w:rsidRPr="002F0415">
        <w:rPr>
          <w:rFonts w:cstheme="minorHAnsi"/>
        </w:rPr>
        <w:t>cognition</w:t>
      </w:r>
      <w:r w:rsidR="00DB57F3" w:rsidRPr="002F0415">
        <w:rPr>
          <w:rFonts w:cstheme="minorHAnsi"/>
        </w:rPr>
        <w:t xml:space="preserve">. </w:t>
      </w:r>
      <w:r w:rsidR="004D54F0" w:rsidRPr="002F0415">
        <w:rPr>
          <w:rFonts w:cstheme="minorHAnsi"/>
        </w:rPr>
        <w:t>It has been argued</w:t>
      </w:r>
      <w:r w:rsidR="00DD23EA" w:rsidRPr="002F0415">
        <w:rPr>
          <w:rFonts w:cstheme="minorHAnsi"/>
        </w:rPr>
        <w:t>,</w:t>
      </w:r>
      <w:r w:rsidR="004D54F0" w:rsidRPr="002F0415">
        <w:rPr>
          <w:rFonts w:cstheme="minorHAnsi"/>
        </w:rPr>
        <w:t xml:space="preserve"> and </w:t>
      </w:r>
      <w:r w:rsidR="00A24925">
        <w:rPr>
          <w:rFonts w:cstheme="minorHAnsi"/>
        </w:rPr>
        <w:t>often</w:t>
      </w:r>
      <w:r w:rsidR="00CA6FDB" w:rsidRPr="002F0415">
        <w:rPr>
          <w:rFonts w:cstheme="minorHAnsi"/>
        </w:rPr>
        <w:t xml:space="preserve"> </w:t>
      </w:r>
      <w:r w:rsidR="004D54F0" w:rsidRPr="002F0415">
        <w:rPr>
          <w:rFonts w:cstheme="minorHAnsi"/>
        </w:rPr>
        <w:t>found</w:t>
      </w:r>
      <w:r w:rsidR="00DD23EA" w:rsidRPr="002F0415">
        <w:rPr>
          <w:rFonts w:cstheme="minorHAnsi"/>
        </w:rPr>
        <w:t>,</w:t>
      </w:r>
      <w:r w:rsidR="004D54F0" w:rsidRPr="002F0415">
        <w:rPr>
          <w:rFonts w:cstheme="minorHAnsi"/>
        </w:rPr>
        <w:t xml:space="preserve"> that</w:t>
      </w:r>
      <w:r w:rsidR="00DD23EA" w:rsidRPr="002F0415">
        <w:rPr>
          <w:rFonts w:cstheme="minorHAnsi"/>
        </w:rPr>
        <w:t xml:space="preserve"> </w:t>
      </w:r>
      <w:r w:rsidR="00DD23EA" w:rsidRPr="00A24925">
        <w:rPr>
          <w:rFonts w:cstheme="minorHAnsi"/>
        </w:rPr>
        <w:t>analytic</w:t>
      </w:r>
      <w:r w:rsidR="00EF4073">
        <w:rPr>
          <w:rFonts w:cstheme="minorHAnsi"/>
        </w:rPr>
        <w:t>ally thinking</w:t>
      </w:r>
      <w:r w:rsidR="004D54F0" w:rsidRPr="00A24925">
        <w:rPr>
          <w:rFonts w:cstheme="minorHAnsi"/>
        </w:rPr>
        <w:t xml:space="preserve"> people</w:t>
      </w:r>
      <w:r w:rsidR="004D54F0" w:rsidRPr="002F0415">
        <w:rPr>
          <w:rFonts w:cstheme="minorHAnsi"/>
        </w:rPr>
        <w:t xml:space="preserve"> </w:t>
      </w:r>
      <w:r w:rsidR="00B979A0" w:rsidRPr="002F0415">
        <w:rPr>
          <w:rFonts w:cstheme="minorHAnsi"/>
        </w:rPr>
        <w:t xml:space="preserve">are </w:t>
      </w:r>
      <w:r w:rsidR="00D57B4E" w:rsidRPr="002F0415">
        <w:rPr>
          <w:rFonts w:cstheme="minorHAnsi"/>
        </w:rPr>
        <w:t xml:space="preserve">less religious </w:t>
      </w:r>
      <w:r w:rsidR="004D54F0" w:rsidRPr="002F0415">
        <w:rPr>
          <w:rFonts w:cstheme="minorHAnsi"/>
        </w:rPr>
        <w:t>than other people</w:t>
      </w:r>
      <w:r w:rsidR="00004F18" w:rsidRPr="002F0415">
        <w:rPr>
          <w:rFonts w:cstheme="minorHAnsi"/>
        </w:rPr>
        <w:t>.</w:t>
      </w:r>
      <w:r w:rsidR="00747691" w:rsidRPr="002F0415">
        <w:rPr>
          <w:rFonts w:cstheme="minorHAnsi"/>
        </w:rPr>
        <w:t xml:space="preserve"> </w:t>
      </w:r>
    </w:p>
    <w:p w14:paraId="53D164C5" w14:textId="77777777" w:rsidR="00C92ED4" w:rsidRDefault="000D314C" w:rsidP="00937CE9">
      <w:pPr>
        <w:rPr>
          <w:rFonts w:cstheme="minorHAnsi"/>
        </w:rPr>
      </w:pPr>
      <w:r w:rsidRPr="002F0415">
        <w:rPr>
          <w:rFonts w:cstheme="minorHAnsi"/>
        </w:rPr>
        <w:t>A</w:t>
      </w:r>
      <w:r w:rsidR="00B9504B" w:rsidRPr="002F0415">
        <w:rPr>
          <w:rFonts w:cstheme="minorHAnsi"/>
        </w:rPr>
        <w:t xml:space="preserve">nalytic </w:t>
      </w:r>
      <w:r w:rsidR="00A24925">
        <w:rPr>
          <w:rFonts w:cstheme="minorHAnsi"/>
        </w:rPr>
        <w:t xml:space="preserve">cognition </w:t>
      </w:r>
      <w:r w:rsidR="00E172CC" w:rsidRPr="002F0415">
        <w:rPr>
          <w:rFonts w:cstheme="minorHAnsi"/>
        </w:rPr>
        <w:t xml:space="preserve">is </w:t>
      </w:r>
      <w:r w:rsidR="00F43A98" w:rsidRPr="002F0415">
        <w:rPr>
          <w:rFonts w:cstheme="minorHAnsi"/>
        </w:rPr>
        <w:t xml:space="preserve">a complex </w:t>
      </w:r>
      <w:r w:rsidR="008A4B2F">
        <w:rPr>
          <w:rFonts w:cstheme="minorHAnsi"/>
        </w:rPr>
        <w:t xml:space="preserve">and broad </w:t>
      </w:r>
      <w:r w:rsidR="00F43A98" w:rsidRPr="002F0415">
        <w:rPr>
          <w:rFonts w:cstheme="minorHAnsi"/>
        </w:rPr>
        <w:t xml:space="preserve">phenomenon, comprising </w:t>
      </w:r>
      <w:r w:rsidR="007F28EC" w:rsidRPr="002F0415">
        <w:rPr>
          <w:rFonts w:cstheme="minorHAnsi"/>
        </w:rPr>
        <w:t xml:space="preserve">beliefs, knowledge, </w:t>
      </w:r>
      <w:r w:rsidR="00131481" w:rsidRPr="002F0415">
        <w:rPr>
          <w:rFonts w:cstheme="minorHAnsi"/>
        </w:rPr>
        <w:t>intelligence</w:t>
      </w:r>
      <w:r w:rsidR="00C649DC">
        <w:rPr>
          <w:rFonts w:cstheme="minorHAnsi"/>
        </w:rPr>
        <w:t xml:space="preserve">, </w:t>
      </w:r>
      <w:r w:rsidR="00C649DC" w:rsidRPr="002F0415">
        <w:rPr>
          <w:rFonts w:cstheme="minorHAnsi"/>
        </w:rPr>
        <w:t>the ability and motivation to reject misleading cognitive biases</w:t>
      </w:r>
      <w:r w:rsidR="00C649DC">
        <w:rPr>
          <w:rFonts w:cstheme="minorHAnsi"/>
        </w:rPr>
        <w:t>,</w:t>
      </w:r>
      <w:r w:rsidR="00131481" w:rsidRPr="002F0415">
        <w:rPr>
          <w:rFonts w:cstheme="minorHAnsi"/>
        </w:rPr>
        <w:t xml:space="preserve"> </w:t>
      </w:r>
      <w:r w:rsidR="00FD2EBF" w:rsidRPr="002F0415">
        <w:rPr>
          <w:rFonts w:cstheme="minorHAnsi"/>
        </w:rPr>
        <w:t>and</w:t>
      </w:r>
      <w:r w:rsidR="007F28EC" w:rsidRPr="002F0415">
        <w:rPr>
          <w:rFonts w:cstheme="minorHAnsi"/>
        </w:rPr>
        <w:t xml:space="preserve"> </w:t>
      </w:r>
      <w:r w:rsidR="00FD2EBF" w:rsidRPr="002F0415">
        <w:rPr>
          <w:rFonts w:cstheme="minorHAnsi"/>
        </w:rPr>
        <w:t xml:space="preserve">preferred ways of thinking </w:t>
      </w:r>
      <w:r w:rsidR="00A24925">
        <w:rPr>
          <w:rFonts w:cstheme="minorHAnsi"/>
        </w:rPr>
        <w:t xml:space="preserve">and reasoning </w:t>
      </w:r>
      <w:r w:rsidR="00FD2EBF" w:rsidRPr="002F0415">
        <w:rPr>
          <w:rFonts w:cstheme="minorHAnsi"/>
        </w:rPr>
        <w:t>in everyday life</w:t>
      </w:r>
      <w:r w:rsidR="00F43A98" w:rsidRPr="002F0415">
        <w:rPr>
          <w:rFonts w:cstheme="minorHAnsi"/>
        </w:rPr>
        <w:t xml:space="preserve">. In addition, </w:t>
      </w:r>
      <w:r w:rsidR="00C649DC">
        <w:rPr>
          <w:rFonts w:cstheme="minorHAnsi"/>
        </w:rPr>
        <w:t xml:space="preserve">the relationship between </w:t>
      </w:r>
      <w:r w:rsidR="00F43A98" w:rsidRPr="00EF4073">
        <w:rPr>
          <w:rFonts w:cstheme="minorHAnsi"/>
        </w:rPr>
        <w:t xml:space="preserve">analytic </w:t>
      </w:r>
      <w:r w:rsidR="00EF4073">
        <w:rPr>
          <w:rFonts w:cstheme="minorHAnsi"/>
        </w:rPr>
        <w:t>cognition</w:t>
      </w:r>
      <w:r w:rsidR="00A24925" w:rsidRPr="00566DE4">
        <w:rPr>
          <w:rFonts w:cstheme="minorHAnsi"/>
        </w:rPr>
        <w:t xml:space="preserve"> </w:t>
      </w:r>
      <w:r w:rsidR="00C649DC">
        <w:rPr>
          <w:rFonts w:cstheme="minorHAnsi"/>
        </w:rPr>
        <w:t xml:space="preserve">and religious unbelief </w:t>
      </w:r>
      <w:r w:rsidR="00F43A98" w:rsidRPr="00566DE4">
        <w:rPr>
          <w:rFonts w:cstheme="minorHAnsi"/>
        </w:rPr>
        <w:t>can</w:t>
      </w:r>
      <w:r w:rsidR="00F43A98" w:rsidRPr="002F0415">
        <w:rPr>
          <w:rFonts w:cstheme="minorHAnsi"/>
        </w:rPr>
        <w:t xml:space="preserve"> be </w:t>
      </w:r>
      <w:r w:rsidR="005F75F6" w:rsidRPr="002F0415">
        <w:rPr>
          <w:rFonts w:cstheme="minorHAnsi"/>
        </w:rPr>
        <w:t>properly</w:t>
      </w:r>
      <w:r w:rsidR="00F43A98" w:rsidRPr="002F0415">
        <w:rPr>
          <w:rFonts w:cstheme="minorHAnsi"/>
        </w:rPr>
        <w:t xml:space="preserve"> understood </w:t>
      </w:r>
      <w:r w:rsidR="005F75F6" w:rsidRPr="00C649DC">
        <w:rPr>
          <w:rFonts w:cstheme="minorHAnsi"/>
        </w:rPr>
        <w:t xml:space="preserve">only </w:t>
      </w:r>
      <w:r w:rsidR="00EA4881" w:rsidRPr="00C649DC">
        <w:rPr>
          <w:rFonts w:cstheme="minorHAnsi"/>
        </w:rPr>
        <w:t xml:space="preserve">in </w:t>
      </w:r>
      <w:r w:rsidR="00C649DC" w:rsidRPr="00C649DC">
        <w:rPr>
          <w:rFonts w:cstheme="minorHAnsi"/>
        </w:rPr>
        <w:t>association with</w:t>
      </w:r>
      <w:r w:rsidR="00FD7753" w:rsidRPr="00C649DC">
        <w:rPr>
          <w:rFonts w:cstheme="minorHAnsi"/>
        </w:rPr>
        <w:t xml:space="preserve"> </w:t>
      </w:r>
      <w:r w:rsidR="00F43A98" w:rsidRPr="00C649DC">
        <w:rPr>
          <w:rFonts w:cstheme="minorHAnsi"/>
        </w:rPr>
        <w:t>environmental factors</w:t>
      </w:r>
      <w:r w:rsidR="00EA4881" w:rsidRPr="00C649DC">
        <w:rPr>
          <w:rFonts w:cstheme="minorHAnsi"/>
        </w:rPr>
        <w:t xml:space="preserve"> </w:t>
      </w:r>
      <w:r w:rsidR="00C649DC">
        <w:rPr>
          <w:rFonts w:cstheme="minorHAnsi"/>
        </w:rPr>
        <w:t xml:space="preserve">affecting </w:t>
      </w:r>
      <w:r w:rsidR="00EA4881" w:rsidRPr="00EF4073">
        <w:rPr>
          <w:rFonts w:cstheme="minorHAnsi"/>
        </w:rPr>
        <w:t>analytic</w:t>
      </w:r>
      <w:r w:rsidR="00EA4881" w:rsidRPr="002F0415">
        <w:rPr>
          <w:rFonts w:cstheme="minorHAnsi"/>
        </w:rPr>
        <w:t xml:space="preserve"> thinking</w:t>
      </w:r>
      <w:r w:rsidR="00C649DC">
        <w:rPr>
          <w:rFonts w:cstheme="minorHAnsi"/>
        </w:rPr>
        <w:t xml:space="preserve"> or religiosity</w:t>
      </w:r>
      <w:r w:rsidR="00411DBA">
        <w:rPr>
          <w:rFonts w:cstheme="minorHAnsi"/>
        </w:rPr>
        <w:t>, for example family, education</w:t>
      </w:r>
      <w:r w:rsidR="009E1BEE">
        <w:rPr>
          <w:rFonts w:cstheme="minorHAnsi"/>
        </w:rPr>
        <w:t>,</w:t>
      </w:r>
      <w:r w:rsidR="00411DBA">
        <w:rPr>
          <w:rFonts w:cstheme="minorHAnsi"/>
        </w:rPr>
        <w:t xml:space="preserve"> and culture</w:t>
      </w:r>
      <w:r w:rsidR="00F43A98" w:rsidRPr="002F0415">
        <w:rPr>
          <w:rFonts w:cstheme="minorHAnsi"/>
        </w:rPr>
        <w:t xml:space="preserve">. </w:t>
      </w:r>
      <w:r w:rsidR="007F28EC" w:rsidRPr="002F0415">
        <w:rPr>
          <w:rFonts w:cstheme="minorHAnsi"/>
        </w:rPr>
        <w:t>Understood</w:t>
      </w:r>
      <w:r w:rsidR="00B171BD" w:rsidRPr="002F0415">
        <w:rPr>
          <w:rFonts w:cstheme="minorHAnsi"/>
        </w:rPr>
        <w:t xml:space="preserve"> in this comprehensive way, </w:t>
      </w:r>
      <w:r w:rsidR="00707BE4">
        <w:rPr>
          <w:rFonts w:cstheme="minorHAnsi"/>
        </w:rPr>
        <w:t xml:space="preserve">the </w:t>
      </w:r>
      <w:r w:rsidR="0060660B">
        <w:rPr>
          <w:rFonts w:cstheme="minorHAnsi"/>
        </w:rPr>
        <w:t xml:space="preserve">role of </w:t>
      </w:r>
      <w:r w:rsidR="00DC73B6" w:rsidRPr="002F0415">
        <w:rPr>
          <w:rFonts w:cstheme="minorHAnsi"/>
        </w:rPr>
        <w:t xml:space="preserve">analytic cognition in shaping </w:t>
      </w:r>
      <w:r w:rsidR="00FD7753" w:rsidRPr="002F0415">
        <w:rPr>
          <w:rFonts w:cstheme="minorHAnsi"/>
        </w:rPr>
        <w:t xml:space="preserve">religious </w:t>
      </w:r>
      <w:r w:rsidR="006C714A" w:rsidRPr="002F0415">
        <w:rPr>
          <w:rFonts w:cstheme="minorHAnsi"/>
        </w:rPr>
        <w:t>unbelief</w:t>
      </w:r>
      <w:r w:rsidR="00DC73B6" w:rsidRPr="002F0415">
        <w:rPr>
          <w:rFonts w:cstheme="minorHAnsi"/>
        </w:rPr>
        <w:t xml:space="preserve"> </w:t>
      </w:r>
      <w:r w:rsidR="0060660B">
        <w:rPr>
          <w:rFonts w:cstheme="minorHAnsi"/>
        </w:rPr>
        <w:t>is</w:t>
      </w:r>
      <w:r w:rsidR="00DC73B6" w:rsidRPr="002F0415">
        <w:rPr>
          <w:rFonts w:cstheme="minorHAnsi"/>
        </w:rPr>
        <w:t xml:space="preserve"> </w:t>
      </w:r>
      <w:r w:rsidR="008A4B2F">
        <w:rPr>
          <w:rFonts w:cstheme="minorHAnsi"/>
        </w:rPr>
        <w:t>un</w:t>
      </w:r>
      <w:r w:rsidR="00DC73B6" w:rsidRPr="002F0415">
        <w:rPr>
          <w:rFonts w:cstheme="minorHAnsi"/>
        </w:rPr>
        <w:t>clear</w:t>
      </w:r>
      <w:r w:rsidR="003B5FC8" w:rsidRPr="002F0415">
        <w:rPr>
          <w:rFonts w:cstheme="minorHAnsi"/>
        </w:rPr>
        <w:t xml:space="preserve">. </w:t>
      </w:r>
      <w:r w:rsidR="00A61D0F" w:rsidRPr="002F0415">
        <w:rPr>
          <w:rFonts w:cstheme="minorHAnsi"/>
        </w:rPr>
        <w:t>T</w:t>
      </w:r>
      <w:r w:rsidR="00403E74" w:rsidRPr="002F0415">
        <w:rPr>
          <w:rFonts w:cstheme="minorHAnsi"/>
        </w:rPr>
        <w:t xml:space="preserve">he </w:t>
      </w:r>
      <w:r w:rsidR="00A24925">
        <w:rPr>
          <w:rFonts w:cstheme="minorHAnsi"/>
        </w:rPr>
        <w:t>existent</w:t>
      </w:r>
      <w:r w:rsidR="00403E74" w:rsidRPr="002F0415">
        <w:rPr>
          <w:rFonts w:cstheme="minorHAnsi"/>
        </w:rPr>
        <w:t xml:space="preserve"> findings </w:t>
      </w:r>
      <w:r w:rsidR="00444D2D" w:rsidRPr="002F0415">
        <w:rPr>
          <w:rFonts w:cstheme="minorHAnsi"/>
        </w:rPr>
        <w:t xml:space="preserve">have not been </w:t>
      </w:r>
      <w:r w:rsidR="00D4174D" w:rsidRPr="002F0415">
        <w:rPr>
          <w:rFonts w:cstheme="minorHAnsi"/>
        </w:rPr>
        <w:t>theoretically</w:t>
      </w:r>
      <w:r w:rsidR="00403E74" w:rsidRPr="002F0415">
        <w:rPr>
          <w:rFonts w:cstheme="minorHAnsi"/>
        </w:rPr>
        <w:t xml:space="preserve"> integrated</w:t>
      </w:r>
      <w:r w:rsidR="00937CE9" w:rsidRPr="002F0415">
        <w:rPr>
          <w:rFonts w:cstheme="minorHAnsi"/>
        </w:rPr>
        <w:t>,</w:t>
      </w:r>
      <w:r w:rsidR="00040248" w:rsidRPr="002F0415">
        <w:rPr>
          <w:rFonts w:cstheme="minorHAnsi"/>
        </w:rPr>
        <w:t xml:space="preserve"> </w:t>
      </w:r>
      <w:r w:rsidR="00FB67B4" w:rsidRPr="002F0415">
        <w:rPr>
          <w:rFonts w:cstheme="minorHAnsi"/>
        </w:rPr>
        <w:t>empirical evidence is not conclusive</w:t>
      </w:r>
      <w:r w:rsidR="002A4FE2">
        <w:rPr>
          <w:rFonts w:cstheme="minorHAnsi"/>
        </w:rPr>
        <w:t>,</w:t>
      </w:r>
      <w:r w:rsidR="007B2C90" w:rsidRPr="002F0415">
        <w:rPr>
          <w:rFonts w:cstheme="minorHAnsi"/>
        </w:rPr>
        <w:t xml:space="preserve"> and</w:t>
      </w:r>
      <w:r w:rsidR="003B5FC8" w:rsidRPr="002F0415">
        <w:rPr>
          <w:rFonts w:cstheme="minorHAnsi"/>
        </w:rPr>
        <w:t xml:space="preserve"> little is known </w:t>
      </w:r>
      <w:r w:rsidR="008A4B2F">
        <w:rPr>
          <w:rFonts w:cstheme="minorHAnsi"/>
        </w:rPr>
        <w:t xml:space="preserve">about </w:t>
      </w:r>
      <w:r w:rsidR="003B5FC8" w:rsidRPr="002F0415">
        <w:rPr>
          <w:rFonts w:cstheme="minorHAnsi"/>
        </w:rPr>
        <w:t xml:space="preserve">what happens </w:t>
      </w:r>
      <w:r w:rsidR="00D4133B" w:rsidRPr="002F0415">
        <w:rPr>
          <w:rFonts w:cstheme="minorHAnsi"/>
        </w:rPr>
        <w:t>wh</w:t>
      </w:r>
      <w:r w:rsidR="004334C5" w:rsidRPr="002F0415">
        <w:rPr>
          <w:rFonts w:cstheme="minorHAnsi"/>
        </w:rPr>
        <w:t>e</w:t>
      </w:r>
      <w:r w:rsidR="00D4133B" w:rsidRPr="002F0415">
        <w:rPr>
          <w:rFonts w:cstheme="minorHAnsi"/>
        </w:rPr>
        <w:t>n</w:t>
      </w:r>
      <w:r w:rsidR="003B5FC8" w:rsidRPr="002F0415">
        <w:rPr>
          <w:rFonts w:cstheme="minorHAnsi"/>
        </w:rPr>
        <w:t xml:space="preserve"> the </w:t>
      </w:r>
      <w:r w:rsidR="00FB67B4" w:rsidRPr="002F0415">
        <w:rPr>
          <w:rFonts w:cstheme="minorHAnsi"/>
        </w:rPr>
        <w:t xml:space="preserve">individual and environmental </w:t>
      </w:r>
      <w:r w:rsidR="00937CE9" w:rsidRPr="002F0415">
        <w:rPr>
          <w:rFonts w:cstheme="minorHAnsi"/>
        </w:rPr>
        <w:t xml:space="preserve">factors </w:t>
      </w:r>
      <w:r w:rsidR="005F4FF9">
        <w:rPr>
          <w:rFonts w:cstheme="minorHAnsi"/>
        </w:rPr>
        <w:t xml:space="preserve">change </w:t>
      </w:r>
      <w:r w:rsidR="00FD48A8">
        <w:rPr>
          <w:rFonts w:cstheme="minorHAnsi"/>
        </w:rPr>
        <w:t>and</w:t>
      </w:r>
      <w:r w:rsidR="005F4FF9">
        <w:rPr>
          <w:rFonts w:cstheme="minorHAnsi"/>
        </w:rPr>
        <w:t xml:space="preserve"> </w:t>
      </w:r>
      <w:r w:rsidR="003B5FC8" w:rsidRPr="002F0415">
        <w:rPr>
          <w:rFonts w:cstheme="minorHAnsi"/>
        </w:rPr>
        <w:t xml:space="preserve">interact with one another, </w:t>
      </w:r>
      <w:r w:rsidR="00F420B0" w:rsidRPr="002F0415">
        <w:rPr>
          <w:rFonts w:cstheme="minorHAnsi"/>
        </w:rPr>
        <w:t>and</w:t>
      </w:r>
      <w:r w:rsidR="0068165E" w:rsidRPr="002F0415">
        <w:rPr>
          <w:rFonts w:cstheme="minorHAnsi"/>
        </w:rPr>
        <w:t xml:space="preserve"> how </w:t>
      </w:r>
      <w:r w:rsidR="002B771F" w:rsidRPr="002F0415">
        <w:rPr>
          <w:rFonts w:cstheme="minorHAnsi"/>
        </w:rPr>
        <w:t>the</w:t>
      </w:r>
      <w:r w:rsidR="00707BE4">
        <w:rPr>
          <w:rFonts w:cstheme="minorHAnsi"/>
        </w:rPr>
        <w:t xml:space="preserve"> factors</w:t>
      </w:r>
      <w:r w:rsidR="002B771F" w:rsidRPr="002F0415">
        <w:rPr>
          <w:rFonts w:cstheme="minorHAnsi"/>
        </w:rPr>
        <w:t xml:space="preserve"> </w:t>
      </w:r>
      <w:r w:rsidR="005F4FF9">
        <w:rPr>
          <w:rFonts w:cstheme="minorHAnsi"/>
        </w:rPr>
        <w:t xml:space="preserve">and their interactions </w:t>
      </w:r>
      <w:r w:rsidR="00B704CF" w:rsidRPr="002F0415">
        <w:rPr>
          <w:rFonts w:cstheme="minorHAnsi"/>
        </w:rPr>
        <w:t xml:space="preserve">predict </w:t>
      </w:r>
      <w:r w:rsidR="00040248" w:rsidRPr="002F0415">
        <w:rPr>
          <w:rFonts w:cstheme="minorHAnsi"/>
        </w:rPr>
        <w:t>the path</w:t>
      </w:r>
      <w:r w:rsidR="00A63F4F" w:rsidRPr="002F0415">
        <w:rPr>
          <w:rFonts w:cstheme="minorHAnsi"/>
        </w:rPr>
        <w:t xml:space="preserve"> to atheism</w:t>
      </w:r>
      <w:r w:rsidR="003B5FC8" w:rsidRPr="002F0415">
        <w:rPr>
          <w:rFonts w:cstheme="minorHAnsi"/>
        </w:rPr>
        <w:t xml:space="preserve"> over time</w:t>
      </w:r>
      <w:r w:rsidR="00A63F4F" w:rsidRPr="002F0415">
        <w:rPr>
          <w:rFonts w:cstheme="minorHAnsi"/>
        </w:rPr>
        <w:t>.</w:t>
      </w:r>
      <w:r w:rsidR="00444D2D" w:rsidRPr="002F0415">
        <w:rPr>
          <w:rFonts w:cstheme="minorHAnsi"/>
        </w:rPr>
        <w:t xml:space="preserve"> </w:t>
      </w:r>
    </w:p>
    <w:p w14:paraId="2313C22B" w14:textId="77777777" w:rsidR="008170BF" w:rsidRPr="006C6FC2" w:rsidRDefault="00403E74" w:rsidP="00937CE9">
      <w:pPr>
        <w:rPr>
          <w:rFonts w:cstheme="minorHAnsi"/>
        </w:rPr>
      </w:pPr>
      <w:commentRangeStart w:id="0"/>
      <w:r w:rsidRPr="005F4FF9">
        <w:rPr>
          <w:rFonts w:cstheme="minorHAnsi"/>
        </w:rPr>
        <w:t>In the present study, w</w:t>
      </w:r>
      <w:r w:rsidR="0068165E" w:rsidRPr="005F4FF9">
        <w:rPr>
          <w:rFonts w:cstheme="minorHAnsi"/>
        </w:rPr>
        <w:t>e</w:t>
      </w:r>
      <w:r w:rsidR="0068165E" w:rsidRPr="002F0415">
        <w:rPr>
          <w:rFonts w:cstheme="minorHAnsi"/>
        </w:rPr>
        <w:t xml:space="preserve"> intend to respond to these challenges </w:t>
      </w:r>
      <w:r w:rsidR="00C46AB8" w:rsidRPr="002F0415">
        <w:rPr>
          <w:rFonts w:cstheme="minorHAnsi"/>
        </w:rPr>
        <w:t xml:space="preserve">by </w:t>
      </w:r>
      <w:r w:rsidR="00E578A8" w:rsidRPr="002F0415">
        <w:rPr>
          <w:rFonts w:cstheme="minorHAnsi"/>
        </w:rPr>
        <w:t xml:space="preserve">presenting </w:t>
      </w:r>
      <w:r w:rsidR="00D4133B" w:rsidRPr="002F0415">
        <w:rPr>
          <w:rFonts w:cstheme="minorHAnsi"/>
        </w:rPr>
        <w:t xml:space="preserve">a </w:t>
      </w:r>
      <w:r w:rsidR="00E578A8" w:rsidRPr="002F0415">
        <w:rPr>
          <w:rFonts w:cstheme="minorHAnsi"/>
        </w:rPr>
        <w:t xml:space="preserve">theoretical base for </w:t>
      </w:r>
      <w:r w:rsidR="00E578A8" w:rsidRPr="00C649DC">
        <w:rPr>
          <w:rFonts w:cstheme="minorHAnsi"/>
        </w:rPr>
        <w:t>analytic atheism</w:t>
      </w:r>
      <w:r w:rsidR="00131481" w:rsidRPr="00C649DC">
        <w:rPr>
          <w:rFonts w:cstheme="minorHAnsi"/>
        </w:rPr>
        <w:t xml:space="preserve"> </w:t>
      </w:r>
      <w:r w:rsidR="00E578A8" w:rsidRPr="00C649DC">
        <w:rPr>
          <w:rFonts w:cstheme="minorHAnsi"/>
        </w:rPr>
        <w:t>and</w:t>
      </w:r>
      <w:r w:rsidR="00E578A8" w:rsidRPr="002F0415">
        <w:rPr>
          <w:rFonts w:cstheme="minorHAnsi"/>
        </w:rPr>
        <w:t xml:space="preserve"> by</w:t>
      </w:r>
      <w:r w:rsidR="00FF4181" w:rsidRPr="002F0415">
        <w:rPr>
          <w:rFonts w:cstheme="minorHAnsi"/>
        </w:rPr>
        <w:t xml:space="preserve"> </w:t>
      </w:r>
      <w:r w:rsidR="00E578A8" w:rsidRPr="002F0415">
        <w:rPr>
          <w:rFonts w:cstheme="minorHAnsi"/>
        </w:rPr>
        <w:t xml:space="preserve">testing the model by </w:t>
      </w:r>
      <w:r w:rsidR="00C46AB8" w:rsidRPr="002F0415">
        <w:rPr>
          <w:rFonts w:cstheme="minorHAnsi"/>
        </w:rPr>
        <w:t>computer simulation</w:t>
      </w:r>
      <w:r w:rsidR="00E578A8" w:rsidRPr="002F0415">
        <w:rPr>
          <w:rFonts w:cstheme="minorHAnsi"/>
        </w:rPr>
        <w:t>.</w:t>
      </w:r>
      <w:r w:rsidR="00FD7753" w:rsidRPr="002F0415">
        <w:rPr>
          <w:rFonts w:cstheme="minorHAnsi"/>
        </w:rPr>
        <w:t xml:space="preserve"> </w:t>
      </w:r>
      <w:r w:rsidR="003B5FC8" w:rsidRPr="002F0415">
        <w:rPr>
          <w:rFonts w:cstheme="minorHAnsi"/>
        </w:rPr>
        <w:t>With c</w:t>
      </w:r>
      <w:r w:rsidR="00C8138B" w:rsidRPr="002F0415">
        <w:rPr>
          <w:rFonts w:cstheme="minorHAnsi"/>
        </w:rPr>
        <w:t xml:space="preserve">omputer </w:t>
      </w:r>
      <w:r w:rsidR="00FD48A8" w:rsidRPr="002F0415">
        <w:rPr>
          <w:rFonts w:cstheme="minorHAnsi"/>
        </w:rPr>
        <w:t>simulation,</w:t>
      </w:r>
      <w:r w:rsidR="00C8138B" w:rsidRPr="002F0415">
        <w:rPr>
          <w:rFonts w:cstheme="minorHAnsi"/>
        </w:rPr>
        <w:t xml:space="preserve"> </w:t>
      </w:r>
      <w:r w:rsidR="00937CE9" w:rsidRPr="002F0415">
        <w:rPr>
          <w:rFonts w:cstheme="minorHAnsi"/>
        </w:rPr>
        <w:t xml:space="preserve">it is possible to </w:t>
      </w:r>
      <w:r w:rsidR="00C8138B" w:rsidRPr="002F0415">
        <w:rPr>
          <w:rFonts w:cstheme="minorHAnsi"/>
        </w:rPr>
        <w:t>formalize the arguments made</w:t>
      </w:r>
      <w:r w:rsidR="006A33A9" w:rsidRPr="002F0415">
        <w:rPr>
          <w:rFonts w:cstheme="minorHAnsi"/>
        </w:rPr>
        <w:t>,</w:t>
      </w:r>
      <w:r w:rsidR="00937CE9" w:rsidRPr="002F0415">
        <w:rPr>
          <w:rFonts w:cstheme="minorHAnsi"/>
        </w:rPr>
        <w:t xml:space="preserve"> simulate the key factors and their relationships,</w:t>
      </w:r>
      <w:r w:rsidR="004334C5" w:rsidRPr="002F0415">
        <w:rPr>
          <w:rFonts w:cstheme="minorHAnsi"/>
        </w:rPr>
        <w:t xml:space="preserve"> represent their cumulating and countervailing effects, and </w:t>
      </w:r>
      <w:r w:rsidR="00421CB0" w:rsidRPr="002F0415">
        <w:rPr>
          <w:rFonts w:cstheme="minorHAnsi"/>
        </w:rPr>
        <w:t xml:space="preserve">thus </w:t>
      </w:r>
      <w:r w:rsidR="004334C5" w:rsidRPr="002F0415">
        <w:rPr>
          <w:rFonts w:cstheme="minorHAnsi"/>
        </w:rPr>
        <w:t>specify</w:t>
      </w:r>
      <w:r w:rsidR="00C8138B" w:rsidRPr="002F0415">
        <w:rPr>
          <w:rFonts w:cstheme="minorHAnsi"/>
        </w:rPr>
        <w:t xml:space="preserve"> the </w:t>
      </w:r>
      <w:r w:rsidR="004334C5" w:rsidRPr="002F0415">
        <w:rPr>
          <w:rFonts w:cstheme="minorHAnsi"/>
        </w:rPr>
        <w:t xml:space="preserve">causal </w:t>
      </w:r>
      <w:r w:rsidR="00C8138B" w:rsidRPr="002F0415">
        <w:rPr>
          <w:rFonts w:cstheme="minorHAnsi"/>
        </w:rPr>
        <w:t xml:space="preserve">mechanisms </w:t>
      </w:r>
      <w:r w:rsidR="00D4133B" w:rsidRPr="002F0415">
        <w:rPr>
          <w:rFonts w:cstheme="minorHAnsi"/>
        </w:rPr>
        <w:t xml:space="preserve">whereby the factors promote atheism </w:t>
      </w:r>
      <w:r w:rsidR="00F420B0" w:rsidRPr="002F0415">
        <w:rPr>
          <w:rFonts w:cstheme="minorHAnsi"/>
        </w:rPr>
        <w:t>and conversion</w:t>
      </w:r>
      <w:r w:rsidR="00FC7BEE" w:rsidRPr="002F0415">
        <w:rPr>
          <w:rFonts w:cstheme="minorHAnsi"/>
        </w:rPr>
        <w:t xml:space="preserve"> </w:t>
      </w:r>
      <w:r w:rsidR="00154D87" w:rsidRPr="002F0415">
        <w:rPr>
          <w:rFonts w:cstheme="minorHAnsi"/>
        </w:rPr>
        <w:t xml:space="preserve">from religion </w:t>
      </w:r>
      <w:r w:rsidR="00FC7BEE" w:rsidRPr="002F0415">
        <w:rPr>
          <w:rFonts w:cstheme="minorHAnsi"/>
        </w:rPr>
        <w:t>to atheism</w:t>
      </w:r>
      <w:r w:rsidR="00DE5509" w:rsidRPr="002F0415">
        <w:rPr>
          <w:rFonts w:cstheme="minorHAnsi"/>
        </w:rPr>
        <w:t xml:space="preserve"> or vice versa</w:t>
      </w:r>
      <w:r w:rsidR="00FD48A8">
        <w:rPr>
          <w:rFonts w:cstheme="minorHAnsi"/>
        </w:rPr>
        <w:t xml:space="preserve"> </w:t>
      </w:r>
      <w:r w:rsidR="009E1BEE">
        <w:rPr>
          <w:rFonts w:cstheme="minorHAnsi"/>
        </w:rPr>
        <w:t>across</w:t>
      </w:r>
      <w:r w:rsidR="00FD48A8">
        <w:rPr>
          <w:rFonts w:cstheme="minorHAnsi"/>
        </w:rPr>
        <w:t xml:space="preserve"> time</w:t>
      </w:r>
      <w:r w:rsidR="00154D87" w:rsidRPr="002F0415">
        <w:rPr>
          <w:rFonts w:cstheme="minorHAnsi"/>
        </w:rPr>
        <w:t xml:space="preserve">. </w:t>
      </w:r>
      <w:r w:rsidR="00D4133B" w:rsidRPr="002F0415">
        <w:rPr>
          <w:rFonts w:cstheme="minorHAnsi"/>
        </w:rPr>
        <w:t xml:space="preserve"> </w:t>
      </w:r>
      <w:r w:rsidR="00154D87" w:rsidRPr="002F0415">
        <w:rPr>
          <w:rFonts w:cstheme="minorHAnsi"/>
        </w:rPr>
        <w:t xml:space="preserve">With computer simulation we can also </w:t>
      </w:r>
      <w:r w:rsidR="00C8138B" w:rsidRPr="002F0415">
        <w:rPr>
          <w:rFonts w:cstheme="minorHAnsi"/>
        </w:rPr>
        <w:t>experiment</w:t>
      </w:r>
      <w:r w:rsidR="00154D87" w:rsidRPr="002F0415">
        <w:rPr>
          <w:rFonts w:cstheme="minorHAnsi"/>
        </w:rPr>
        <w:t xml:space="preserve"> with variables that would otherwise be difficult to manipulate, for example </w:t>
      </w:r>
      <w:r w:rsidR="00C8138B" w:rsidRPr="002F0415">
        <w:rPr>
          <w:rFonts w:cstheme="minorHAnsi"/>
        </w:rPr>
        <w:t xml:space="preserve">traumas </w:t>
      </w:r>
      <w:r w:rsidR="00154D87" w:rsidRPr="002F0415">
        <w:rPr>
          <w:rFonts w:cstheme="minorHAnsi"/>
        </w:rPr>
        <w:t xml:space="preserve">and other critical life events. </w:t>
      </w:r>
      <w:r w:rsidR="00C649DC" w:rsidRPr="008170BF">
        <w:rPr>
          <w:rFonts w:cstheme="minorHAnsi"/>
        </w:rPr>
        <w:t>Computer simulation is thu</w:t>
      </w:r>
      <w:r w:rsidR="008170BF" w:rsidRPr="008170BF">
        <w:rPr>
          <w:rFonts w:cstheme="minorHAnsi"/>
        </w:rPr>
        <w:t>s</w:t>
      </w:r>
      <w:r w:rsidR="00C649DC" w:rsidRPr="008170BF">
        <w:rPr>
          <w:rFonts w:cstheme="minorHAnsi"/>
        </w:rPr>
        <w:t xml:space="preserve"> an optimal</w:t>
      </w:r>
      <w:r w:rsidR="008170BF" w:rsidRPr="008170BF">
        <w:rPr>
          <w:rFonts w:cstheme="minorHAnsi"/>
        </w:rPr>
        <w:t xml:space="preserve"> tool to scrutinize the relationship between analytic thinking and religious nonbelief</w:t>
      </w:r>
      <w:r w:rsidR="006C6FC2">
        <w:rPr>
          <w:rFonts w:cstheme="minorHAnsi"/>
        </w:rPr>
        <w:t xml:space="preserve"> in a comprehensive way</w:t>
      </w:r>
      <w:r w:rsidR="00E92ED2">
        <w:rPr>
          <w:rFonts w:cstheme="minorHAnsi"/>
        </w:rPr>
        <w:t>.</w:t>
      </w:r>
      <w:commentRangeEnd w:id="0"/>
      <w:r w:rsidR="00923F9D">
        <w:rPr>
          <w:rStyle w:val="CommentReference"/>
        </w:rPr>
        <w:commentReference w:id="0"/>
      </w:r>
    </w:p>
    <w:p w14:paraId="480CB4FA" w14:textId="77777777" w:rsidR="00DE09ED" w:rsidRPr="002F0415" w:rsidRDefault="006C114C" w:rsidP="00DE09ED">
      <w:pPr>
        <w:rPr>
          <w:rFonts w:cstheme="minorHAnsi"/>
        </w:rPr>
      </w:pPr>
      <w:r w:rsidRPr="002F0415">
        <w:lastRenderedPageBreak/>
        <w:t xml:space="preserve">Following </w:t>
      </w:r>
      <w:r w:rsidRPr="002F0415">
        <w:fldChar w:fldCharType="begin"/>
      </w:r>
      <w:r w:rsidRPr="002F0415">
        <w:instrText xml:space="preserve"> ADDIN EN.CITE &lt;EndNote&gt;&lt;Cite&gt;&lt;Author&gt;Bullivant&lt;/Author&gt;&lt;Year&gt;2016&lt;/Year&gt;&lt;RecNum&gt;4349&lt;/RecNum&gt;&lt;DisplayText&gt;(Bullivant &amp;amp; Lee, 2016)&lt;/DisplayText&gt;&lt;record&gt;&lt;rec-number&gt;4349&lt;/rec-number&gt;&lt;foreign-keys&gt;&lt;key app="EN" db-id="2dd02wzasvtxefepffqpftdo9vdt0252t0r0" timestamp="1529058853"&gt;4349&lt;/key&gt;&lt;/foreign-keys&gt;&lt;ref-type name="Electronic Article"&gt;43&lt;/ref-type&gt;&lt;contributors&gt;&lt;authors&gt;&lt;author&gt;Bullivant, S.&lt;/author&gt;&lt;author&gt;Lee, L.&lt;/author&gt;&lt;/authors&gt;&lt;/contributors&gt;&lt;titles&gt;&lt;secondary-title&gt;A Dictionary of Atheism&lt;/secondary-title&gt;&lt;/titles&gt;&lt;periodical&gt;&lt;full-title&gt;A Dictionary of Atheism&lt;/full-title&gt;&lt;/periodical&gt;&lt;dates&gt;&lt;year&gt;2016&lt;/year&gt;&lt;/dates&gt;&lt;publisher&gt;Oxford University Press&lt;/publisher&gt;&lt;urls&gt;&lt;related-urls&gt;&lt;url&gt;&lt;style face="underline" font="default" size="100%"&gt;http://www.oxfordreference.com/view/10.1093/acref/9780191816819.001.0001/acref-9780191816819&lt;/style&gt;&lt;/url&gt;&lt;/related-urls&gt;&lt;/urls&gt;&lt;/record&gt;&lt;/Cite&gt;&lt;/EndNote&gt;</w:instrText>
      </w:r>
      <w:r w:rsidRPr="002F0415">
        <w:fldChar w:fldCharType="separate"/>
      </w:r>
      <w:r w:rsidRPr="002F0415">
        <w:rPr>
          <w:noProof/>
        </w:rPr>
        <w:t xml:space="preserve">Bullivant </w:t>
      </w:r>
      <w:r w:rsidR="00355073">
        <w:rPr>
          <w:noProof/>
        </w:rPr>
        <w:t>and</w:t>
      </w:r>
      <w:r w:rsidRPr="002F0415">
        <w:rPr>
          <w:noProof/>
        </w:rPr>
        <w:t xml:space="preserve"> Lee</w:t>
      </w:r>
      <w:r w:rsidR="00355073">
        <w:rPr>
          <w:noProof/>
        </w:rPr>
        <w:t xml:space="preserve"> (</w:t>
      </w:r>
      <w:r w:rsidRPr="002F0415">
        <w:rPr>
          <w:noProof/>
        </w:rPr>
        <w:t>2016)</w:t>
      </w:r>
      <w:r w:rsidRPr="002F0415">
        <w:fldChar w:fldCharType="end"/>
      </w:r>
      <w:r w:rsidRPr="002F0415">
        <w:t>, w</w:t>
      </w:r>
      <w:r w:rsidR="00DE5509" w:rsidRPr="002F0415">
        <w:rPr>
          <w:rFonts w:cstheme="minorHAnsi"/>
        </w:rPr>
        <w:t xml:space="preserve">e define atheism as </w:t>
      </w:r>
      <w:r w:rsidRPr="002F0415">
        <w:t>a belief in the non-existence of a God or gods</w:t>
      </w:r>
      <w:r w:rsidR="00A65C2B">
        <w:t>. D</w:t>
      </w:r>
      <w:r w:rsidR="00A65C2B" w:rsidRPr="00A65C2B">
        <w:t>efining atheism in positive terms, as a belief rather than the absence of a belief per se, allows us to explore the relative strength of nonbelief. In other words, just as individuals vary terms of their strength of belief in God, they can also vary in the strength or their nonbelief</w:t>
      </w:r>
      <w:r w:rsidRPr="002F0415">
        <w:t xml:space="preserve">. By analytic atheism we mean atheism which has resulted </w:t>
      </w:r>
      <w:r w:rsidRPr="00B8144D">
        <w:t>from analytic cognition</w:t>
      </w:r>
      <w:r w:rsidR="000C1B4A" w:rsidRPr="00B8144D">
        <w:t xml:space="preserve">. </w:t>
      </w:r>
      <w:r w:rsidR="000C1B4A" w:rsidRPr="00B8144D">
        <w:rPr>
          <w:rFonts w:cstheme="minorHAnsi"/>
        </w:rPr>
        <w:t xml:space="preserve">Recent studies suggest that analytic atheists </w:t>
      </w:r>
      <w:r w:rsidR="00C16068" w:rsidRPr="00B8144D">
        <w:rPr>
          <w:rFonts w:cstheme="minorHAnsi"/>
        </w:rPr>
        <w:t>are an important g</w:t>
      </w:r>
      <w:r w:rsidR="00C16068" w:rsidRPr="002F0415">
        <w:rPr>
          <w:rFonts w:cstheme="minorHAnsi"/>
        </w:rPr>
        <w:t xml:space="preserve">roup of all unbelievers. Of the </w:t>
      </w:r>
      <w:r w:rsidR="00C16068" w:rsidRPr="00566DE4">
        <w:rPr>
          <w:rFonts w:cstheme="minorHAnsi"/>
        </w:rPr>
        <w:t>three God unbeliever groups</w:t>
      </w:r>
      <w:r w:rsidR="008E3BD0" w:rsidRPr="00566DE4">
        <w:rPr>
          <w:rFonts w:cstheme="minorHAnsi"/>
        </w:rPr>
        <w:t xml:space="preserve"> found</w:t>
      </w:r>
      <w:r w:rsidR="00C16068" w:rsidRPr="002F0415">
        <w:rPr>
          <w:rFonts w:cstheme="minorHAnsi"/>
        </w:rPr>
        <w:t xml:space="preserve">, </w:t>
      </w:r>
      <w:r w:rsidR="008E3BD0" w:rsidRPr="002F0415">
        <w:rPr>
          <w:rFonts w:cstheme="minorHAnsi"/>
        </w:rPr>
        <w:t xml:space="preserve">those who </w:t>
      </w:r>
      <w:r w:rsidR="00812FD1" w:rsidRPr="002F0415">
        <w:rPr>
          <w:rFonts w:cstheme="minorHAnsi"/>
        </w:rPr>
        <w:t xml:space="preserve">were </w:t>
      </w:r>
      <w:r w:rsidR="005946E4" w:rsidRPr="002F0415">
        <w:rPr>
          <w:rFonts w:cstheme="minorHAnsi"/>
        </w:rPr>
        <w:t>strongest</w:t>
      </w:r>
      <w:r w:rsidR="008E3BD0" w:rsidRPr="002F0415">
        <w:rPr>
          <w:rFonts w:cstheme="minorHAnsi"/>
        </w:rPr>
        <w:t xml:space="preserve"> analytic </w:t>
      </w:r>
      <w:r w:rsidR="008E3BD0" w:rsidRPr="000B5853">
        <w:rPr>
          <w:rFonts w:cstheme="minorHAnsi"/>
        </w:rPr>
        <w:t>think</w:t>
      </w:r>
      <w:r w:rsidR="005946E4" w:rsidRPr="000B5853">
        <w:rPr>
          <w:rFonts w:cstheme="minorHAnsi"/>
        </w:rPr>
        <w:t>ers</w:t>
      </w:r>
      <w:r w:rsidR="008E3BD0" w:rsidRPr="000B5853">
        <w:rPr>
          <w:rFonts w:cstheme="minorHAnsi"/>
        </w:rPr>
        <w:t xml:space="preserve"> and </w:t>
      </w:r>
      <w:r w:rsidR="00812FD1" w:rsidRPr="000B5853">
        <w:rPr>
          <w:rFonts w:cstheme="minorHAnsi"/>
        </w:rPr>
        <w:t xml:space="preserve">who endorsed least </w:t>
      </w:r>
      <w:r w:rsidR="008E3BD0" w:rsidRPr="000B5853">
        <w:rPr>
          <w:rFonts w:cstheme="minorHAnsi"/>
        </w:rPr>
        <w:t xml:space="preserve">cognitive biases </w:t>
      </w:r>
      <w:r w:rsidR="00C16068" w:rsidRPr="002F0415">
        <w:rPr>
          <w:rFonts w:cstheme="minorHAnsi"/>
        </w:rPr>
        <w:t>formed the majority in Finland</w:t>
      </w:r>
      <w:r w:rsidR="00FB67B4" w:rsidRPr="002F0415">
        <w:rPr>
          <w:rFonts w:cstheme="minorHAnsi"/>
        </w:rPr>
        <w:t xml:space="preserve"> (8</w:t>
      </w:r>
      <w:r w:rsidR="007E0B54">
        <w:rPr>
          <w:rFonts w:cstheme="minorHAnsi"/>
        </w:rPr>
        <w:t>8</w:t>
      </w:r>
      <w:r w:rsidR="00FB67B4" w:rsidRPr="002F0415">
        <w:rPr>
          <w:rFonts w:cstheme="minorHAnsi"/>
        </w:rPr>
        <w:t>%)</w:t>
      </w:r>
      <w:r w:rsidR="00C16068" w:rsidRPr="002F0415">
        <w:rPr>
          <w:rFonts w:cstheme="minorHAnsi"/>
        </w:rPr>
        <w:t>, in Denmark (8</w:t>
      </w:r>
      <w:r w:rsidR="007E0B54">
        <w:rPr>
          <w:rFonts w:cstheme="minorHAnsi"/>
        </w:rPr>
        <w:t>5</w:t>
      </w:r>
      <w:r w:rsidR="00C16068" w:rsidRPr="002F0415">
        <w:rPr>
          <w:rFonts w:cstheme="minorHAnsi"/>
        </w:rPr>
        <w:t>%), and in the Netherlands (51%)</w:t>
      </w:r>
      <w:r w:rsidR="007E0B54">
        <w:rPr>
          <w:rFonts w:cstheme="minorHAnsi"/>
        </w:rPr>
        <w:t xml:space="preserve"> {Table S1 \Lindeman, 2019 #4496}. </w:t>
      </w:r>
      <w:bookmarkStart w:id="1" w:name="_Hlk7350166"/>
      <w:r w:rsidR="00A65C2B">
        <w:rPr>
          <w:rFonts w:cstheme="minorHAnsi"/>
        </w:rPr>
        <w:t xml:space="preserve">Similarly, </w:t>
      </w:r>
      <w:r w:rsidR="00A977C5" w:rsidRPr="00A977C5">
        <w:rPr>
          <w:rFonts w:cstheme="minorHAnsi"/>
        </w:rPr>
        <w:t>when identifying subtypes of atheists based on their reported interests</w:t>
      </w:r>
      <w:r w:rsidR="00A977C5">
        <w:rPr>
          <w:rFonts w:cstheme="minorHAnsi"/>
        </w:rPr>
        <w:t>,</w:t>
      </w:r>
      <w:r w:rsidR="00A977C5" w:rsidRPr="00A977C5">
        <w:rPr>
          <w:rFonts w:cstheme="minorHAnsi"/>
        </w:rPr>
        <w:t xml:space="preserve"> </w:t>
      </w:r>
      <w:r w:rsidR="002838BA" w:rsidRPr="00A65C2B">
        <w:rPr>
          <w:rFonts w:cstheme="minorHAnsi"/>
        </w:rPr>
        <w:fldChar w:fldCharType="begin"/>
      </w:r>
      <w:r w:rsidR="002838BA" w:rsidRPr="00A65C2B">
        <w:rPr>
          <w:rFonts w:cstheme="minorHAnsi"/>
        </w:rPr>
        <w:instrText xml:space="preserve"> ADDIN EN.CITE &lt;EndNote&gt;&lt;Cite&gt;&lt;Author&gt;Silver&lt;/Author&gt;&lt;Year&gt;2014&lt;/Year&gt;&lt;RecNum&gt;4218&lt;/RecNum&gt;&lt;DisplayText&gt;(Silver, Coleman III, Hood Jr, &amp;amp; Holcombe, 2014)&lt;/DisplayText&gt;&lt;record&gt;&lt;rec-number&gt;4218&lt;/rec-number&gt;&lt;foreign-keys&gt;&lt;key app="EN" db-id="2dd02wzasvtxefepffqpftdo9vdt0252t0r0" timestamp="1508909995"&gt;4218&lt;/key&gt;&lt;/foreign-keys&gt;&lt;ref-type name="Journal Article"&gt;17&lt;/ref-type&gt;&lt;contributors&gt;&lt;authors&gt;&lt;author&gt;Silver, Christopher F&lt;/author&gt;&lt;author&gt;Coleman III, Thomas J&lt;/author&gt;&lt;author&gt;Hood Jr, Ralph W&lt;/author&gt;&lt;author&gt;Holcombe, Jenny M&lt;/author&gt;&lt;/authors&gt;&lt;/contributors&gt;&lt;titles&gt;&lt;title&gt;The six types of nonbelief: A qualitative and quantitative study of type and narrative&lt;/title&gt;&lt;secondary-title&gt;Mental Health, Religion &amp;amp; Culture&lt;/secondary-title&gt;&lt;/titles&gt;&lt;periodical&gt;&lt;full-title&gt;Mental Health, Religion &amp;amp; Culture&lt;/full-title&gt;&lt;/periodical&gt;&lt;pages&gt;990-1001&lt;/pages&gt;&lt;volume&gt;17&lt;/volume&gt;&lt;number&gt;10&lt;/number&gt;&lt;dates&gt;&lt;year&gt;2014&lt;/year&gt;&lt;/dates&gt;&lt;isbn&gt;1367-4676&lt;/isbn&gt;&lt;urls&gt;&lt;/urls&gt;&lt;electronic-resource-num&gt;10.1080/13674676.2014.987743&lt;/electronic-resource-num&gt;&lt;/record&gt;&lt;/Cite&gt;&lt;/EndNote&gt;</w:instrText>
      </w:r>
      <w:r w:rsidR="002838BA" w:rsidRPr="00A65C2B">
        <w:rPr>
          <w:rFonts w:cstheme="minorHAnsi"/>
        </w:rPr>
        <w:fldChar w:fldCharType="separate"/>
      </w:r>
      <w:r w:rsidR="002838BA" w:rsidRPr="00A65C2B">
        <w:rPr>
          <w:rFonts w:cstheme="minorHAnsi"/>
          <w:noProof/>
        </w:rPr>
        <w:t xml:space="preserve">Silver, Coleman, Hood, </w:t>
      </w:r>
      <w:r w:rsidR="00A65C2B">
        <w:rPr>
          <w:rFonts w:cstheme="minorHAnsi"/>
          <w:noProof/>
        </w:rPr>
        <w:t>and</w:t>
      </w:r>
      <w:r w:rsidR="002838BA" w:rsidRPr="00A65C2B">
        <w:rPr>
          <w:rFonts w:cstheme="minorHAnsi"/>
          <w:noProof/>
        </w:rPr>
        <w:t xml:space="preserve"> Holcombe</w:t>
      </w:r>
      <w:r w:rsidR="00A65C2B">
        <w:rPr>
          <w:rFonts w:cstheme="minorHAnsi"/>
          <w:noProof/>
        </w:rPr>
        <w:t xml:space="preserve"> (</w:t>
      </w:r>
      <w:r w:rsidR="002838BA" w:rsidRPr="00A65C2B">
        <w:rPr>
          <w:rFonts w:cstheme="minorHAnsi"/>
          <w:noProof/>
        </w:rPr>
        <w:t>2014)</w:t>
      </w:r>
      <w:r w:rsidR="002838BA" w:rsidRPr="00A65C2B">
        <w:rPr>
          <w:rFonts w:cstheme="minorHAnsi"/>
        </w:rPr>
        <w:fldChar w:fldCharType="end"/>
      </w:r>
      <w:r w:rsidR="004E47B9" w:rsidRPr="00A65C2B">
        <w:rPr>
          <w:rFonts w:cstheme="minorHAnsi"/>
        </w:rPr>
        <w:t xml:space="preserve"> </w:t>
      </w:r>
      <w:r w:rsidR="00A977C5" w:rsidRPr="00A977C5">
        <w:rPr>
          <w:rFonts w:cstheme="minorHAnsi"/>
        </w:rPr>
        <w:t>found that the “</w:t>
      </w:r>
      <w:r w:rsidR="00A977C5">
        <w:rPr>
          <w:rFonts w:cstheme="minorHAnsi"/>
        </w:rPr>
        <w:t>i</w:t>
      </w:r>
      <w:r w:rsidR="00A977C5" w:rsidRPr="00A977C5">
        <w:rPr>
          <w:rFonts w:cstheme="minorHAnsi"/>
        </w:rPr>
        <w:t xml:space="preserve">ntellectual </w:t>
      </w:r>
      <w:r w:rsidR="00A977C5">
        <w:rPr>
          <w:rFonts w:cstheme="minorHAnsi"/>
        </w:rPr>
        <w:t>a</w:t>
      </w:r>
      <w:r w:rsidR="00A977C5" w:rsidRPr="00A977C5">
        <w:rPr>
          <w:rFonts w:cstheme="minorHAnsi"/>
        </w:rPr>
        <w:t>theist” type was the largest (37.6%) of six nonbeliever groups</w:t>
      </w:r>
      <w:r w:rsidR="007E0B54">
        <w:rPr>
          <w:rFonts w:cstheme="minorHAnsi"/>
        </w:rPr>
        <w:t xml:space="preserve"> among US participants</w:t>
      </w:r>
      <w:r w:rsidR="00A977C5" w:rsidRPr="00A977C5">
        <w:rPr>
          <w:rFonts w:cstheme="minorHAnsi"/>
        </w:rPr>
        <w:t>.</w:t>
      </w:r>
      <w:r w:rsidR="00C16068" w:rsidRPr="00A65C2B">
        <w:rPr>
          <w:rFonts w:cstheme="minorHAnsi"/>
        </w:rPr>
        <w:t xml:space="preserve"> </w:t>
      </w:r>
      <w:bookmarkEnd w:id="1"/>
      <w:r w:rsidR="00C16068" w:rsidRPr="00A65C2B">
        <w:rPr>
          <w:rFonts w:cstheme="minorHAnsi"/>
        </w:rPr>
        <w:t xml:space="preserve"> </w:t>
      </w:r>
      <w:r w:rsidR="00FB67B4" w:rsidRPr="00A65C2B">
        <w:rPr>
          <w:rFonts w:cstheme="minorHAnsi"/>
        </w:rPr>
        <w:t>T</w:t>
      </w:r>
      <w:r w:rsidR="00FB67B4" w:rsidRPr="002F0415">
        <w:rPr>
          <w:rFonts w:cstheme="minorHAnsi"/>
        </w:rPr>
        <w:t xml:space="preserve">ogether with the </w:t>
      </w:r>
      <w:r w:rsidR="00B71290" w:rsidRPr="002F0415">
        <w:rPr>
          <w:rFonts w:cstheme="minorHAnsi"/>
        </w:rPr>
        <w:t>central role analytic thinking has in human rationality</w:t>
      </w:r>
      <w:r w:rsidR="003B4489" w:rsidRPr="002F0415">
        <w:rPr>
          <w:rFonts w:cstheme="minorHAnsi"/>
        </w:rPr>
        <w:t>,</w:t>
      </w:r>
      <w:r w:rsidR="00B71290" w:rsidRPr="002F0415">
        <w:rPr>
          <w:rFonts w:cstheme="minorHAnsi"/>
        </w:rPr>
        <w:t xml:space="preserve"> and the </w:t>
      </w:r>
      <w:r w:rsidR="00FB67B4" w:rsidRPr="002F0415">
        <w:rPr>
          <w:rFonts w:cstheme="minorHAnsi"/>
        </w:rPr>
        <w:t xml:space="preserve">widespread interest </w:t>
      </w:r>
      <w:r w:rsidR="00BC1735">
        <w:rPr>
          <w:rFonts w:cstheme="minorHAnsi"/>
        </w:rPr>
        <w:t>i</w:t>
      </w:r>
      <w:r w:rsidR="00FB67B4" w:rsidRPr="002F0415">
        <w:rPr>
          <w:rFonts w:cstheme="minorHAnsi"/>
        </w:rPr>
        <w:t>n religious unbelief, these fi</w:t>
      </w:r>
      <w:r w:rsidR="00BC1735">
        <w:rPr>
          <w:rFonts w:cstheme="minorHAnsi"/>
        </w:rPr>
        <w:t>ndings</w:t>
      </w:r>
      <w:r w:rsidR="00FB67B4" w:rsidRPr="002F0415">
        <w:rPr>
          <w:rFonts w:cstheme="minorHAnsi"/>
        </w:rPr>
        <w:t xml:space="preserve"> </w:t>
      </w:r>
      <w:r w:rsidR="006C2967" w:rsidRPr="002F0415">
        <w:rPr>
          <w:rFonts w:cstheme="minorHAnsi"/>
        </w:rPr>
        <w:t>mak</w:t>
      </w:r>
      <w:r w:rsidR="00FB67B4" w:rsidRPr="002F0415">
        <w:rPr>
          <w:rFonts w:cstheme="minorHAnsi"/>
        </w:rPr>
        <w:t>e</w:t>
      </w:r>
      <w:r w:rsidR="006C2967" w:rsidRPr="002F0415">
        <w:rPr>
          <w:rFonts w:cstheme="minorHAnsi"/>
        </w:rPr>
        <w:t xml:space="preserve"> </w:t>
      </w:r>
      <w:r w:rsidR="00325A92" w:rsidRPr="002F0415">
        <w:rPr>
          <w:rFonts w:cstheme="minorHAnsi"/>
        </w:rPr>
        <w:t>analytic atheism</w:t>
      </w:r>
      <w:r w:rsidR="006C2967" w:rsidRPr="002F0415">
        <w:rPr>
          <w:rFonts w:cstheme="minorHAnsi"/>
        </w:rPr>
        <w:t xml:space="preserve"> an important topic to study.</w:t>
      </w:r>
      <w:r w:rsidR="000F11EC" w:rsidRPr="002F0415">
        <w:rPr>
          <w:rFonts w:cstheme="minorHAnsi"/>
        </w:rPr>
        <w:t xml:space="preserve"> We begin </w:t>
      </w:r>
      <w:r w:rsidR="00BC1735">
        <w:rPr>
          <w:rFonts w:cstheme="minorHAnsi"/>
        </w:rPr>
        <w:t>with</w:t>
      </w:r>
      <w:r w:rsidR="000F11EC" w:rsidRPr="002F0415">
        <w:rPr>
          <w:rFonts w:cstheme="minorHAnsi"/>
        </w:rPr>
        <w:t xml:space="preserve"> </w:t>
      </w:r>
      <w:r w:rsidR="003B4489" w:rsidRPr="002F0415">
        <w:rPr>
          <w:rFonts w:cstheme="minorHAnsi"/>
        </w:rPr>
        <w:t xml:space="preserve">broader </w:t>
      </w:r>
      <w:r w:rsidR="000F11EC" w:rsidRPr="002F0415">
        <w:rPr>
          <w:rFonts w:cstheme="minorHAnsi"/>
        </w:rPr>
        <w:t>theoretical considerations</w:t>
      </w:r>
      <w:r w:rsidR="003B4489" w:rsidRPr="002F0415">
        <w:rPr>
          <w:rFonts w:cstheme="minorHAnsi"/>
        </w:rPr>
        <w:t xml:space="preserve"> and then </w:t>
      </w:r>
      <w:r w:rsidR="000F11EC" w:rsidRPr="002F0415">
        <w:rPr>
          <w:rFonts w:cstheme="minorHAnsi"/>
        </w:rPr>
        <w:t xml:space="preserve">review </w:t>
      </w:r>
      <w:r w:rsidR="003B4489" w:rsidRPr="002F0415">
        <w:rPr>
          <w:rFonts w:cstheme="minorHAnsi"/>
        </w:rPr>
        <w:t xml:space="preserve">previous </w:t>
      </w:r>
      <w:r w:rsidR="003B4489" w:rsidRPr="000E2F6C">
        <w:rPr>
          <w:rFonts w:cstheme="minorHAnsi"/>
        </w:rPr>
        <w:t xml:space="preserve">studies </w:t>
      </w:r>
      <w:r w:rsidR="000E2F6C" w:rsidRPr="000E2F6C">
        <w:rPr>
          <w:rFonts w:cstheme="minorHAnsi"/>
        </w:rPr>
        <w:t>in the field.</w:t>
      </w:r>
    </w:p>
    <w:p w14:paraId="2A87ADFE" w14:textId="77777777" w:rsidR="000D255A" w:rsidRPr="002F0415" w:rsidRDefault="00034D26" w:rsidP="003B125C">
      <w:pPr>
        <w:pStyle w:val="Heading2"/>
      </w:pPr>
      <w:r w:rsidRPr="002F0415">
        <w:t>1.</w:t>
      </w:r>
      <w:r w:rsidR="00763637">
        <w:t>1</w:t>
      </w:r>
      <w:r w:rsidRPr="002F0415">
        <w:t xml:space="preserve">. </w:t>
      </w:r>
      <w:r w:rsidR="00AA2CD0" w:rsidRPr="002F0415">
        <w:t>The</w:t>
      </w:r>
      <w:r w:rsidR="009D2980" w:rsidRPr="002F0415">
        <w:t xml:space="preserve"> </w:t>
      </w:r>
      <w:r w:rsidR="00AA2CD0" w:rsidRPr="002F0415">
        <w:t>t</w:t>
      </w:r>
      <w:r w:rsidRPr="002F0415">
        <w:t xml:space="preserve">ripartite theory of mind </w:t>
      </w:r>
    </w:p>
    <w:p w14:paraId="322AB494" w14:textId="77777777" w:rsidR="00780FD1" w:rsidRPr="002F0415" w:rsidRDefault="00D437FD" w:rsidP="00780FD1">
      <w:pPr>
        <w:rPr>
          <w:rFonts w:cstheme="minorHAnsi"/>
        </w:rPr>
      </w:pPr>
      <w:r w:rsidRPr="002F0415">
        <w:rPr>
          <w:rFonts w:cstheme="minorHAnsi"/>
        </w:rPr>
        <w:t xml:space="preserve">Our </w:t>
      </w:r>
      <w:r w:rsidR="00613FE5" w:rsidRPr="002F0415">
        <w:rPr>
          <w:rFonts w:cstheme="minorHAnsi"/>
        </w:rPr>
        <w:t xml:space="preserve">initial </w:t>
      </w:r>
      <w:r w:rsidRPr="002F0415">
        <w:rPr>
          <w:rFonts w:cstheme="minorHAnsi"/>
        </w:rPr>
        <w:t xml:space="preserve">starting point is </w:t>
      </w:r>
      <w:r w:rsidR="00CF39BF" w:rsidRPr="002F0415">
        <w:rPr>
          <w:rFonts w:cstheme="minorHAnsi"/>
        </w:rPr>
        <w:t xml:space="preserve">Stanovich’s </w:t>
      </w:r>
      <w:bookmarkStart w:id="2" w:name="_Hlk524077632"/>
      <w:r w:rsidR="00CF39BF" w:rsidRPr="002F0415">
        <w:rPr>
          <w:rFonts w:cstheme="minorHAnsi"/>
        </w:rPr>
        <w:t>tri</w:t>
      </w:r>
      <w:r w:rsidRPr="002F0415">
        <w:rPr>
          <w:rFonts w:cstheme="minorHAnsi"/>
        </w:rPr>
        <w:t xml:space="preserve">partite </w:t>
      </w:r>
      <w:r w:rsidR="00306CD0" w:rsidRPr="002F0415">
        <w:rPr>
          <w:rFonts w:cstheme="minorHAnsi"/>
        </w:rPr>
        <w:t>theory</w:t>
      </w:r>
      <w:r w:rsidRPr="002F0415">
        <w:rPr>
          <w:rFonts w:cstheme="minorHAnsi"/>
        </w:rPr>
        <w:t xml:space="preserve"> of </w:t>
      </w:r>
      <w:r w:rsidR="00066880" w:rsidRPr="002F0415">
        <w:rPr>
          <w:rFonts w:cstheme="minorHAnsi"/>
        </w:rPr>
        <w:t xml:space="preserve">mind </w:t>
      </w:r>
      <w:bookmarkEnd w:id="2"/>
      <w:r w:rsidR="002838BA">
        <w:rPr>
          <w:rFonts w:cstheme="minorHAnsi"/>
        </w:rPr>
        <w:fldChar w:fldCharType="begin"/>
      </w:r>
      <w:r w:rsidR="002838BA">
        <w:rPr>
          <w:rFonts w:cstheme="minorHAnsi"/>
        </w:rPr>
        <w:instrText xml:space="preserve"> ADDIN EN.CITE &lt;EndNote&gt;&lt;Cite&gt;&lt;Author&gt;Stanovich&lt;/Author&gt;&lt;Year&gt;2009&lt;/Year&gt;&lt;RecNum&gt;3140&lt;/RecNum&gt;&lt;Prefix&gt;e.g.`, &lt;/Prefix&gt;&lt;DisplayText&gt;(e.g., Stanovich, 2009)&lt;/DisplayText&gt;&lt;record&gt;&lt;rec-number&gt;3140&lt;/rec-number&gt;&lt;foreign-keys&gt;&lt;key app="EN" db-id="2dd02wzasvtxefepffqpftdo9vdt0252t0r0" timestamp="1356950477"&gt;3140&lt;/key&gt;&lt;/foreign-keys&gt;&lt;ref-type name="Book Section"&gt;5&lt;/ref-type&gt;&lt;contributors&gt;&lt;authors&gt;&lt;author&gt;Stanovich, K.E.&lt;/author&gt;&lt;/authors&gt;&lt;secondary-authors&gt;&lt;author&gt;Evans, J. St. B. T  &lt;/author&gt;&lt;author&gt;Frankish, K. &lt;/author&gt;&lt;/secondary-authors&gt;&lt;/contributors&gt;&lt;titles&gt;&lt;title&gt;Distinguishing the reflective, algorithmic, and autonomous minds: Is it time for a tri-process theory?&lt;/title&gt;&lt;secondary-title&gt;In two minds. Dual processes and beyond&lt;/secondary-title&gt;&lt;/titles&gt;&lt;pages&gt;55-88&lt;/pages&gt;&lt;dates&gt;&lt;year&gt;2009&lt;/year&gt;&lt;/dates&gt;&lt;pub-location&gt;Oxford&lt;/pub-location&gt;&lt;publisher&gt;Oxford University Press&lt;/publisher&gt;&lt;urls&gt;&lt;/urls&gt;&lt;/record&gt;&lt;/Cite&gt;&lt;/EndNote&gt;</w:instrText>
      </w:r>
      <w:r w:rsidR="002838BA">
        <w:rPr>
          <w:rFonts w:cstheme="minorHAnsi"/>
        </w:rPr>
        <w:fldChar w:fldCharType="separate"/>
      </w:r>
      <w:r w:rsidR="002838BA">
        <w:rPr>
          <w:rFonts w:cstheme="minorHAnsi"/>
          <w:noProof/>
        </w:rPr>
        <w:t>(e.g., Stanovich, 2009)</w:t>
      </w:r>
      <w:r w:rsidR="002838BA">
        <w:rPr>
          <w:rFonts w:cstheme="minorHAnsi"/>
        </w:rPr>
        <w:fldChar w:fldCharType="end"/>
      </w:r>
      <w:r w:rsidR="00780FD1" w:rsidRPr="002F0415">
        <w:rPr>
          <w:rFonts w:cstheme="minorHAnsi"/>
        </w:rPr>
        <w:t xml:space="preserve">. The tripartite theory of mind helps us to build the </w:t>
      </w:r>
      <w:r w:rsidR="00F420B0" w:rsidRPr="002F0415">
        <w:rPr>
          <w:rFonts w:cstheme="minorHAnsi"/>
        </w:rPr>
        <w:t>computer</w:t>
      </w:r>
      <w:r w:rsidR="00780FD1" w:rsidRPr="002F0415">
        <w:rPr>
          <w:rFonts w:cstheme="minorHAnsi"/>
        </w:rPr>
        <w:t xml:space="preserve"> model by expanding on the </w:t>
      </w:r>
      <w:r w:rsidR="00780FD1" w:rsidRPr="008170BF">
        <w:rPr>
          <w:rFonts w:cstheme="minorHAnsi"/>
        </w:rPr>
        <w:t xml:space="preserve">relevant constructs </w:t>
      </w:r>
      <w:r w:rsidR="008170BF" w:rsidRPr="008170BF">
        <w:rPr>
          <w:rFonts w:cstheme="minorHAnsi"/>
        </w:rPr>
        <w:t>in the model</w:t>
      </w:r>
      <w:r w:rsidR="00780FD1" w:rsidRPr="008170BF">
        <w:rPr>
          <w:rFonts w:cstheme="minorHAnsi"/>
        </w:rPr>
        <w:t>, and by integrating the scattered findings in the field of</w:t>
      </w:r>
      <w:r w:rsidR="00780FD1" w:rsidRPr="002F0415">
        <w:rPr>
          <w:rFonts w:cstheme="minorHAnsi"/>
        </w:rPr>
        <w:t xml:space="preserve"> analytic cognition and religious unbelief. </w:t>
      </w:r>
    </w:p>
    <w:p w14:paraId="2B5E5A4C" w14:textId="77777777" w:rsidR="00EC5CDD" w:rsidRPr="002F0415" w:rsidRDefault="005E6036" w:rsidP="00124214">
      <w:pPr>
        <w:rPr>
          <w:rFonts w:cstheme="minorHAnsi"/>
        </w:rPr>
      </w:pPr>
      <w:r w:rsidRPr="002F0415">
        <w:rPr>
          <w:rFonts w:cstheme="minorHAnsi"/>
        </w:rPr>
        <w:t xml:space="preserve">The </w:t>
      </w:r>
      <w:r w:rsidR="00CA6FDB" w:rsidRPr="002F0415">
        <w:rPr>
          <w:rFonts w:cstheme="minorHAnsi"/>
        </w:rPr>
        <w:t xml:space="preserve">tripartite theory </w:t>
      </w:r>
      <w:r w:rsidR="00780FD1" w:rsidRPr="002F0415">
        <w:rPr>
          <w:rFonts w:cstheme="minorHAnsi"/>
        </w:rPr>
        <w:t>is an extension of the dual</w:t>
      </w:r>
      <w:r w:rsidR="009E1BEE">
        <w:rPr>
          <w:rFonts w:cstheme="minorHAnsi"/>
        </w:rPr>
        <w:t xml:space="preserve"> </w:t>
      </w:r>
      <w:r w:rsidR="00780FD1" w:rsidRPr="002F0415">
        <w:rPr>
          <w:rFonts w:cstheme="minorHAnsi"/>
        </w:rPr>
        <w:t xml:space="preserve">process theories of cognition. Whereas dual process theories distinguish two forms of thinking, Type 1 and Type 2 </w:t>
      </w:r>
      <w:r w:rsidR="002838BA">
        <w:rPr>
          <w:rFonts w:cstheme="minorHAnsi"/>
        </w:rPr>
        <w:fldChar w:fldCharType="begin"/>
      </w:r>
      <w:r w:rsidR="002838BA">
        <w:rPr>
          <w:rFonts w:cstheme="minorHAnsi"/>
        </w:rPr>
        <w:instrText xml:space="preserve"> ADDIN EN.CITE &lt;EndNote&gt;&lt;Cite&gt;&lt;Author&gt;Evans&lt;/Author&gt;&lt;Year&gt;2009&lt;/Year&gt;&lt;RecNum&gt;4005&lt;/RecNum&gt;&lt;Prefix&gt;a review: &lt;/Prefix&gt;&lt;DisplayText&gt;(a review: Evans &amp;amp; Stanovich, 2009)&lt;/DisplayText&gt;&lt;record&gt;&lt;rec-number&gt;4005&lt;/rec-number&gt;&lt;foreign-keys&gt;&lt;key app="EN" db-id="2dd02wzasvtxefepffqpftdo9vdt0252t0r0" timestamp="1478063477"&gt;4005&lt;/key&gt;&lt;/foreign-keys&gt;&lt;ref-type name="Edited Book"&gt;28&lt;/ref-type&gt;&lt;contributors&gt;&lt;authors&gt;&lt;author&gt;Evans, J St BT&lt;/author&gt;&lt;author&gt;Stanovich, K. E.&lt;/author&gt;&lt;/authors&gt;&lt;/contributors&gt;&lt;titles&gt;&lt;title&gt;In two minds. Dual processes and beyond. &lt;/title&gt;&lt;/titles&gt;&lt;dates&gt;&lt;year&gt;2009&lt;/year&gt;&lt;/dates&gt;&lt;pub-location&gt;Oxford&lt;/pub-location&gt;&lt;publisher&gt;Oxford University Press&lt;/publisher&gt;&lt;urls&gt;&lt;/urls&gt;&lt;/record&gt;&lt;/Cite&gt;&lt;/EndNote&gt;</w:instrText>
      </w:r>
      <w:r w:rsidR="002838BA">
        <w:rPr>
          <w:rFonts w:cstheme="minorHAnsi"/>
        </w:rPr>
        <w:fldChar w:fldCharType="separate"/>
      </w:r>
      <w:r w:rsidR="002838BA">
        <w:rPr>
          <w:rFonts w:cstheme="minorHAnsi"/>
          <w:noProof/>
        </w:rPr>
        <w:t>(a review: Evans &amp; Stanovich, 2009)</w:t>
      </w:r>
      <w:r w:rsidR="002838BA">
        <w:rPr>
          <w:rFonts w:cstheme="minorHAnsi"/>
        </w:rPr>
        <w:fldChar w:fldCharType="end"/>
      </w:r>
      <w:r w:rsidR="00780FD1" w:rsidRPr="002F0415">
        <w:rPr>
          <w:rFonts w:cstheme="minorHAnsi"/>
        </w:rPr>
        <w:t xml:space="preserve">, the tripartite theory partitions Type 2 processes into two levels of processes, algorithmic and reflective processes. The theory </w:t>
      </w:r>
      <w:r w:rsidRPr="002F0415">
        <w:rPr>
          <w:rFonts w:cstheme="minorHAnsi"/>
        </w:rPr>
        <w:t xml:space="preserve">can be described as follows </w:t>
      </w:r>
      <w:r w:rsidR="002838BA">
        <w:rPr>
          <w:rFonts w:cstheme="minorHAnsi"/>
        </w:rPr>
        <w:fldChar w:fldCharType="begin">
          <w:fldData xml:space="preserve">PEVuZE5vdGU+PENpdGU+PEF1dGhvcj5FdmFuczwvQXV0aG9yPjxZZWFyPjIwMTM8L1llYXI+PFJl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</w:fldData>
        </w:fldChar>
      </w:r>
      <w:r w:rsidR="002838BA" w:rsidRPr="008D3E3A">
        <w:rPr>
          <w:rFonts w:cstheme="minorHAnsi"/>
        </w:rPr>
        <w:instrText xml:space="preserve"> ADDIN EN.CITE </w:instrText>
      </w:r>
      <w:r w:rsidR="002838BA" w:rsidRPr="008D3E3A">
        <w:rPr>
          <w:rFonts w:cstheme="minorHAnsi"/>
        </w:rPr>
        <w:fldChar w:fldCharType="begin">
          <w:fldData xml:space="preserve">PEVuZE5vdGU+PENpdGU+PEF1dGhvcj5FdmFuczwvQXV0aG9yPjxZZWFyPjIwMTM8L1llYXI+PFJl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</w:fldData>
        </w:fldChar>
      </w:r>
      <w:r w:rsidR="002838BA" w:rsidRPr="008D3E3A">
        <w:rPr>
          <w:rFonts w:cstheme="minorHAnsi"/>
        </w:rPr>
        <w:instrText xml:space="preserve"> ADDIN EN.CITE.DATA </w:instrText>
      </w:r>
      <w:r w:rsidR="002838BA" w:rsidRPr="008D3E3A">
        <w:rPr>
          <w:rFonts w:cstheme="minorHAnsi"/>
        </w:rPr>
      </w:r>
      <w:r w:rsidR="002838BA" w:rsidRPr="008D3E3A">
        <w:rPr>
          <w:rFonts w:cstheme="minorHAnsi"/>
        </w:rPr>
        <w:fldChar w:fldCharType="end"/>
      </w:r>
      <w:r w:rsidR="002838BA" w:rsidRPr="008D3E3A">
        <w:rPr>
          <w:rFonts w:cstheme="minorHAnsi"/>
        </w:rPr>
      </w:r>
      <w:r w:rsidR="002838BA">
        <w:rPr>
          <w:rFonts w:cstheme="minorHAnsi"/>
        </w:rPr>
        <w:fldChar w:fldCharType="separate"/>
      </w:r>
      <w:r w:rsidR="002838BA">
        <w:rPr>
          <w:rFonts w:cstheme="minorHAnsi"/>
          <w:noProof/>
        </w:rPr>
        <w:t>(Evans &amp; Stanovich, 2013; Stanovich, 2009; Stanovich &amp; West, 2008)</w:t>
      </w:r>
      <w:r w:rsidR="002838BA">
        <w:rPr>
          <w:rFonts w:cstheme="minorHAnsi"/>
        </w:rPr>
        <w:fldChar w:fldCharType="end"/>
      </w:r>
      <w:r w:rsidR="0059254E" w:rsidRPr="002F0415">
        <w:rPr>
          <w:rFonts w:cstheme="minorHAnsi"/>
        </w:rPr>
        <w:t>:</w:t>
      </w:r>
      <w:r w:rsidRPr="002F0415">
        <w:rPr>
          <w:rFonts w:cstheme="minorHAnsi"/>
        </w:rPr>
        <w:t xml:space="preserve"> </w:t>
      </w:r>
      <w:r w:rsidR="00A70D62" w:rsidRPr="002F0415">
        <w:rPr>
          <w:rFonts w:cstheme="minorHAnsi"/>
        </w:rPr>
        <w:t xml:space="preserve">The defining characteristic </w:t>
      </w:r>
      <w:r w:rsidR="00BF1C09" w:rsidRPr="002F0415">
        <w:rPr>
          <w:rFonts w:cstheme="minorHAnsi"/>
        </w:rPr>
        <w:t xml:space="preserve">of Type 1 processes, called autonomous processes, </w:t>
      </w:r>
      <w:r w:rsidR="00FB1714" w:rsidRPr="002F0415">
        <w:rPr>
          <w:rFonts w:cstheme="minorHAnsi"/>
        </w:rPr>
        <w:t xml:space="preserve">is that they do not require controlled attention. They operate </w:t>
      </w:r>
      <w:bookmarkStart w:id="3" w:name="_GoBack"/>
      <w:bookmarkEnd w:id="3"/>
      <w:r w:rsidR="00FB1714" w:rsidRPr="002F0415">
        <w:rPr>
          <w:rFonts w:cstheme="minorHAnsi"/>
        </w:rPr>
        <w:t>auto</w:t>
      </w:r>
      <w:r w:rsidR="00890644" w:rsidRPr="002F0415">
        <w:rPr>
          <w:rFonts w:cstheme="minorHAnsi"/>
        </w:rPr>
        <w:t>matically</w:t>
      </w:r>
      <w:r w:rsidR="00FB1714" w:rsidRPr="002F0415">
        <w:rPr>
          <w:rFonts w:cstheme="minorHAnsi"/>
        </w:rPr>
        <w:t xml:space="preserve"> in response to their own triggering stimuli, and they encompass </w:t>
      </w:r>
      <w:bookmarkStart w:id="4" w:name="_Hlk3105480"/>
      <w:r w:rsidR="00FB1714" w:rsidRPr="002F0415">
        <w:rPr>
          <w:rFonts w:cstheme="minorHAnsi"/>
        </w:rPr>
        <w:t xml:space="preserve">evolutionarily-compiled knowledge bases </w:t>
      </w:r>
      <w:bookmarkEnd w:id="4"/>
      <w:r w:rsidR="007A0FFB" w:rsidRPr="002F0415">
        <w:rPr>
          <w:rFonts w:cstheme="minorHAnsi"/>
        </w:rPr>
        <w:t xml:space="preserve">and </w:t>
      </w:r>
      <w:r w:rsidR="00507CB2" w:rsidRPr="002F0415">
        <w:rPr>
          <w:rFonts w:cstheme="minorHAnsi"/>
        </w:rPr>
        <w:t xml:space="preserve">processes, </w:t>
      </w:r>
      <w:r w:rsidR="00FB1714" w:rsidRPr="002F0415">
        <w:rPr>
          <w:rFonts w:cstheme="minorHAnsi"/>
        </w:rPr>
        <w:t>and experiential associations that have been learned to the point of automaticity.</w:t>
      </w:r>
      <w:r w:rsidR="000D255A" w:rsidRPr="002F0415">
        <w:rPr>
          <w:rFonts w:cstheme="minorHAnsi"/>
        </w:rPr>
        <w:t xml:space="preserve"> </w:t>
      </w:r>
      <w:r w:rsidR="003809A7" w:rsidRPr="002F0415">
        <w:rPr>
          <w:rFonts w:cstheme="minorHAnsi"/>
        </w:rPr>
        <w:t>Autonomous processes</w:t>
      </w:r>
      <w:r w:rsidR="00FE5D31" w:rsidRPr="002F0415">
        <w:rPr>
          <w:rFonts w:cstheme="minorHAnsi"/>
        </w:rPr>
        <w:t xml:space="preserve"> yield default responses</w:t>
      </w:r>
      <w:r w:rsidR="00D20FC7" w:rsidRPr="002F0415">
        <w:rPr>
          <w:rFonts w:cstheme="minorHAnsi"/>
        </w:rPr>
        <w:t xml:space="preserve">, </w:t>
      </w:r>
      <w:r w:rsidR="00FE5D31" w:rsidRPr="002F0415">
        <w:rPr>
          <w:rFonts w:cstheme="minorHAnsi"/>
        </w:rPr>
        <w:t xml:space="preserve">unless </w:t>
      </w:r>
      <w:r w:rsidR="003809A7" w:rsidRPr="002F0415">
        <w:rPr>
          <w:rFonts w:cstheme="minorHAnsi"/>
        </w:rPr>
        <w:t>algorithmic or refl</w:t>
      </w:r>
      <w:r w:rsidR="002A0055" w:rsidRPr="002F0415">
        <w:rPr>
          <w:rFonts w:cstheme="minorHAnsi"/>
        </w:rPr>
        <w:t>e</w:t>
      </w:r>
      <w:r w:rsidR="003809A7" w:rsidRPr="002F0415">
        <w:rPr>
          <w:rFonts w:cstheme="minorHAnsi"/>
        </w:rPr>
        <w:t>ctive processes</w:t>
      </w:r>
      <w:r w:rsidR="00FE5D31" w:rsidRPr="002F0415">
        <w:rPr>
          <w:rFonts w:cstheme="minorHAnsi"/>
        </w:rPr>
        <w:t xml:space="preserve"> intervene with these judgments and correct them. </w:t>
      </w:r>
      <w:r w:rsidR="00A83ED9" w:rsidRPr="002F0415">
        <w:rPr>
          <w:rFonts w:cstheme="minorHAnsi"/>
        </w:rPr>
        <w:t xml:space="preserve">Algorithmic-level processes refer to variations in </w:t>
      </w:r>
      <w:r w:rsidR="005426D1" w:rsidRPr="002F0415">
        <w:rPr>
          <w:rFonts w:cstheme="minorHAnsi"/>
        </w:rPr>
        <w:lastRenderedPageBreak/>
        <w:t xml:space="preserve">maximal performance, </w:t>
      </w:r>
      <w:r w:rsidR="00BC4F29" w:rsidRPr="002F0415">
        <w:rPr>
          <w:rFonts w:cstheme="minorHAnsi"/>
        </w:rPr>
        <w:t>especially</w:t>
      </w:r>
      <w:r w:rsidR="00413D1A">
        <w:rPr>
          <w:rFonts w:cstheme="minorHAnsi"/>
        </w:rPr>
        <w:t xml:space="preserve"> fluid</w:t>
      </w:r>
      <w:r w:rsidR="00BC4F29" w:rsidRPr="002F0415">
        <w:rPr>
          <w:rFonts w:cstheme="minorHAnsi"/>
        </w:rPr>
        <w:t xml:space="preserve"> intelligence and unconscious </w:t>
      </w:r>
      <w:r w:rsidR="00D86880" w:rsidRPr="002F0415">
        <w:rPr>
          <w:rFonts w:cstheme="minorHAnsi"/>
        </w:rPr>
        <w:t>inhibition</w:t>
      </w:r>
      <w:r w:rsidR="00BC4F29" w:rsidRPr="002F0415">
        <w:rPr>
          <w:rFonts w:cstheme="minorHAnsi"/>
        </w:rPr>
        <w:t xml:space="preserve"> of irrelevant information from working memory</w:t>
      </w:r>
      <w:r w:rsidR="00A83ED9" w:rsidRPr="002F0415">
        <w:rPr>
          <w:rFonts w:cstheme="minorHAnsi"/>
        </w:rPr>
        <w:t xml:space="preserve">. The algorithmic level </w:t>
      </w:r>
      <w:r w:rsidR="002A0055" w:rsidRPr="002F0415">
        <w:rPr>
          <w:rFonts w:cstheme="minorHAnsi"/>
        </w:rPr>
        <w:t xml:space="preserve">is subordinate to the higher-level </w:t>
      </w:r>
      <w:r w:rsidR="00014AC9" w:rsidRPr="002F0415">
        <w:rPr>
          <w:rFonts w:cstheme="minorHAnsi"/>
        </w:rPr>
        <w:t>reflective processes</w:t>
      </w:r>
      <w:r w:rsidR="002A0055" w:rsidRPr="002F0415">
        <w:rPr>
          <w:rFonts w:cstheme="minorHAnsi"/>
        </w:rPr>
        <w:t xml:space="preserve"> which </w:t>
      </w:r>
      <w:r w:rsidR="00014AC9" w:rsidRPr="002F0415">
        <w:rPr>
          <w:rFonts w:cstheme="minorHAnsi"/>
        </w:rPr>
        <w:t xml:space="preserve">reflect </w:t>
      </w:r>
      <w:r w:rsidR="008A76AC" w:rsidRPr="002F0415">
        <w:rPr>
          <w:rFonts w:cstheme="minorHAnsi"/>
        </w:rPr>
        <w:t xml:space="preserve">intentional </w:t>
      </w:r>
      <w:r w:rsidR="00CB22B3" w:rsidRPr="002F0415">
        <w:rPr>
          <w:rFonts w:cstheme="minorHAnsi"/>
        </w:rPr>
        <w:t>epistem</w:t>
      </w:r>
      <w:r w:rsidR="00F079E7" w:rsidRPr="002F0415">
        <w:rPr>
          <w:rFonts w:cstheme="minorHAnsi"/>
        </w:rPr>
        <w:t>ic</w:t>
      </w:r>
      <w:r w:rsidR="005426D1" w:rsidRPr="002F0415">
        <w:rPr>
          <w:rFonts w:cstheme="minorHAnsi"/>
        </w:rPr>
        <w:t xml:space="preserve"> regulation</w:t>
      </w:r>
      <w:r w:rsidR="00CB22B3" w:rsidRPr="002F0415">
        <w:rPr>
          <w:rFonts w:cstheme="minorHAnsi"/>
        </w:rPr>
        <w:t>, knowledge, opin</w:t>
      </w:r>
      <w:r w:rsidR="00890644" w:rsidRPr="002F0415">
        <w:rPr>
          <w:rFonts w:cstheme="minorHAnsi"/>
        </w:rPr>
        <w:t>ion</w:t>
      </w:r>
      <w:r w:rsidR="00CB22B3" w:rsidRPr="002F0415">
        <w:rPr>
          <w:rFonts w:cstheme="minorHAnsi"/>
        </w:rPr>
        <w:t xml:space="preserve">s, </w:t>
      </w:r>
      <w:r w:rsidR="005426D1" w:rsidRPr="002F0415">
        <w:rPr>
          <w:rFonts w:cstheme="minorHAnsi"/>
        </w:rPr>
        <w:t xml:space="preserve">value priorities, </w:t>
      </w:r>
      <w:r w:rsidR="00FE41BC" w:rsidRPr="002F0415">
        <w:rPr>
          <w:rFonts w:cstheme="minorHAnsi"/>
        </w:rPr>
        <w:t xml:space="preserve">and </w:t>
      </w:r>
      <w:r w:rsidR="005426D1" w:rsidRPr="002F0415">
        <w:rPr>
          <w:rFonts w:cstheme="minorHAnsi"/>
        </w:rPr>
        <w:t xml:space="preserve">habitual </w:t>
      </w:r>
      <w:r w:rsidR="00CB22B3" w:rsidRPr="002F0415">
        <w:rPr>
          <w:rFonts w:cstheme="minorHAnsi"/>
        </w:rPr>
        <w:t>thinking styles</w:t>
      </w:r>
      <w:r w:rsidR="00FE41BC" w:rsidRPr="002F0415">
        <w:rPr>
          <w:rFonts w:cstheme="minorHAnsi"/>
        </w:rPr>
        <w:t xml:space="preserve">. </w:t>
      </w:r>
      <w:r w:rsidR="00EC5CDD" w:rsidRPr="002F0415">
        <w:rPr>
          <w:rFonts w:cstheme="minorHAnsi"/>
        </w:rPr>
        <w:t xml:space="preserve">Individual differences in thinking and </w:t>
      </w:r>
      <w:r w:rsidR="00D41A68">
        <w:rPr>
          <w:rFonts w:cstheme="minorHAnsi"/>
        </w:rPr>
        <w:t>beliefs</w:t>
      </w:r>
      <w:r w:rsidR="00EC5CDD" w:rsidRPr="002F0415">
        <w:rPr>
          <w:rFonts w:cstheme="minorHAnsi"/>
        </w:rPr>
        <w:t xml:space="preserve"> can arise because of individual differences in </w:t>
      </w:r>
      <w:r w:rsidR="0081342B" w:rsidRPr="002F0415">
        <w:rPr>
          <w:rFonts w:cstheme="minorHAnsi"/>
        </w:rPr>
        <w:t>algorithmic processes</w:t>
      </w:r>
      <w:r w:rsidR="00EC5CDD" w:rsidRPr="002F0415">
        <w:rPr>
          <w:rFonts w:cstheme="minorHAnsi"/>
        </w:rPr>
        <w:t xml:space="preserve"> or in reflective processes</w:t>
      </w:r>
      <w:r w:rsidR="00EC4BF6" w:rsidRPr="002F0415">
        <w:rPr>
          <w:rFonts w:cstheme="minorHAnsi"/>
        </w:rPr>
        <w:t xml:space="preserve">, the latter being </w:t>
      </w:r>
      <w:r w:rsidR="00EC5CDD" w:rsidRPr="002F0415">
        <w:rPr>
          <w:rFonts w:cstheme="minorHAnsi"/>
        </w:rPr>
        <w:t>more teachable and more prone to environmental impacts.</w:t>
      </w:r>
      <w:r w:rsidR="009E1BEE">
        <w:rPr>
          <w:rFonts w:cstheme="minorHAnsi"/>
        </w:rPr>
        <w:t xml:space="preserve"> </w:t>
      </w:r>
    </w:p>
    <w:p w14:paraId="5DBAE8DA" w14:textId="77777777" w:rsidR="005F4FF9" w:rsidRDefault="0059254E" w:rsidP="00EE44FD">
      <w:pPr>
        <w:rPr>
          <w:rFonts w:cstheme="minorHAnsi"/>
        </w:rPr>
      </w:pPr>
      <w:r w:rsidRPr="002F0415">
        <w:rPr>
          <w:rFonts w:cstheme="minorHAnsi"/>
        </w:rPr>
        <w:t xml:space="preserve">The frame of </w:t>
      </w:r>
      <w:r w:rsidRPr="008170BF">
        <w:rPr>
          <w:rFonts w:cstheme="minorHAnsi"/>
        </w:rPr>
        <w:t>the tripartite theory</w:t>
      </w:r>
      <w:r w:rsidR="00BD05AF" w:rsidRPr="008170BF">
        <w:rPr>
          <w:rFonts w:cstheme="minorHAnsi"/>
        </w:rPr>
        <w:t xml:space="preserve"> is </w:t>
      </w:r>
      <w:r w:rsidRPr="008170BF">
        <w:rPr>
          <w:rFonts w:cstheme="minorHAnsi"/>
        </w:rPr>
        <w:t>described in Figure 1</w:t>
      </w:r>
      <w:r w:rsidR="00BD05AF" w:rsidRPr="008170BF">
        <w:rPr>
          <w:rFonts w:cstheme="minorHAnsi"/>
        </w:rPr>
        <w:t xml:space="preserve">. </w:t>
      </w:r>
      <w:r w:rsidR="004C5532" w:rsidRPr="008170BF">
        <w:rPr>
          <w:rFonts w:cstheme="minorHAnsi"/>
        </w:rPr>
        <w:t>In a nutshell</w:t>
      </w:r>
      <w:r w:rsidR="00F420B0" w:rsidRPr="008170BF">
        <w:rPr>
          <w:rFonts w:cstheme="minorHAnsi"/>
        </w:rPr>
        <w:t>,</w:t>
      </w:r>
      <w:r w:rsidR="00935045" w:rsidRPr="008170BF">
        <w:rPr>
          <w:rFonts w:cstheme="minorHAnsi"/>
        </w:rPr>
        <w:t xml:space="preserve"> </w:t>
      </w:r>
      <w:r w:rsidR="004C5532" w:rsidRPr="008170BF">
        <w:rPr>
          <w:rFonts w:cstheme="minorHAnsi"/>
        </w:rPr>
        <w:t xml:space="preserve">we test </w:t>
      </w:r>
      <w:r w:rsidR="00BD05AF" w:rsidRPr="008170BF">
        <w:rPr>
          <w:rFonts w:cstheme="minorHAnsi"/>
        </w:rPr>
        <w:t>a</w:t>
      </w:r>
      <w:r w:rsidR="004C5532" w:rsidRPr="008170BF">
        <w:rPr>
          <w:rFonts w:cstheme="minorHAnsi"/>
        </w:rPr>
        <w:t xml:space="preserve"> </w:t>
      </w:r>
      <w:r w:rsidR="00BD05AF" w:rsidRPr="008170BF">
        <w:rPr>
          <w:rFonts w:cstheme="minorHAnsi"/>
        </w:rPr>
        <w:t>model</w:t>
      </w:r>
      <w:r w:rsidR="004C5532" w:rsidRPr="008170BF">
        <w:rPr>
          <w:rFonts w:cstheme="minorHAnsi"/>
        </w:rPr>
        <w:t xml:space="preserve"> that </w:t>
      </w:r>
      <w:r w:rsidR="00507CB2" w:rsidRPr="008170BF">
        <w:rPr>
          <w:rFonts w:cstheme="minorHAnsi"/>
        </w:rPr>
        <w:t>given a</w:t>
      </w:r>
      <w:r w:rsidR="008170BF" w:rsidRPr="008170BF">
        <w:rPr>
          <w:rFonts w:cstheme="minorHAnsi"/>
        </w:rPr>
        <w:t>n</w:t>
      </w:r>
      <w:r w:rsidR="00507CB2" w:rsidRPr="008170BF">
        <w:rPr>
          <w:rFonts w:cstheme="minorHAnsi"/>
        </w:rPr>
        <w:t xml:space="preserve"> environment</w:t>
      </w:r>
      <w:r w:rsidR="008170BF" w:rsidRPr="008170BF">
        <w:rPr>
          <w:rFonts w:cstheme="minorHAnsi"/>
        </w:rPr>
        <w:t xml:space="preserve"> supporting analytic thinking</w:t>
      </w:r>
      <w:r w:rsidR="00507CB2" w:rsidRPr="008170BF">
        <w:rPr>
          <w:rFonts w:cstheme="minorHAnsi"/>
        </w:rPr>
        <w:t xml:space="preserve">, </w:t>
      </w:r>
      <w:r w:rsidR="00BC4F29" w:rsidRPr="008170BF">
        <w:rPr>
          <w:rFonts w:cstheme="minorHAnsi"/>
        </w:rPr>
        <w:t>analytic</w:t>
      </w:r>
      <w:r w:rsidR="00BC4F29" w:rsidRPr="002F0415">
        <w:rPr>
          <w:rFonts w:cstheme="minorHAnsi"/>
        </w:rPr>
        <w:t xml:space="preserve"> atheism</w:t>
      </w:r>
      <w:r w:rsidR="008B7D6A" w:rsidRPr="002F0415">
        <w:rPr>
          <w:rFonts w:cstheme="minorHAnsi"/>
        </w:rPr>
        <w:t xml:space="preserve"> arise</w:t>
      </w:r>
      <w:r w:rsidR="00746AE9">
        <w:rPr>
          <w:rFonts w:cstheme="minorHAnsi"/>
        </w:rPr>
        <w:t>s</w:t>
      </w:r>
      <w:r w:rsidR="002B771F" w:rsidRPr="002F0415">
        <w:rPr>
          <w:rFonts w:cstheme="minorHAnsi"/>
        </w:rPr>
        <w:t xml:space="preserve"> </w:t>
      </w:r>
      <w:r w:rsidR="008B7D6A" w:rsidRPr="002F0415">
        <w:rPr>
          <w:rFonts w:cstheme="minorHAnsi"/>
        </w:rPr>
        <w:t>from reflective and algorithmic processes</w:t>
      </w:r>
      <w:r w:rsidR="00746AE9">
        <w:rPr>
          <w:rFonts w:cstheme="minorHAnsi"/>
        </w:rPr>
        <w:t xml:space="preserve"> which</w:t>
      </w:r>
      <w:r w:rsidR="007C78C4" w:rsidRPr="002F0415">
        <w:rPr>
          <w:rFonts w:cstheme="minorHAnsi"/>
        </w:rPr>
        <w:t xml:space="preserve"> turn down religious </w:t>
      </w:r>
      <w:r w:rsidR="00746AE9">
        <w:rPr>
          <w:rFonts w:cstheme="minorHAnsi"/>
        </w:rPr>
        <w:t xml:space="preserve">beliefs and </w:t>
      </w:r>
      <w:r w:rsidR="007C78C4" w:rsidRPr="002F0415">
        <w:rPr>
          <w:rFonts w:cstheme="minorHAnsi"/>
        </w:rPr>
        <w:t>arguments</w:t>
      </w:r>
      <w:r w:rsidR="00746AE9">
        <w:rPr>
          <w:rFonts w:cstheme="minorHAnsi"/>
        </w:rPr>
        <w:t xml:space="preserve">, and which </w:t>
      </w:r>
      <w:r w:rsidR="008B7D6A" w:rsidRPr="002F0415">
        <w:rPr>
          <w:rFonts w:cstheme="minorHAnsi"/>
        </w:rPr>
        <w:t>overrule cognitive biases making supernatural agents like God believable</w:t>
      </w:r>
      <w:r w:rsidR="00D95E72">
        <w:rPr>
          <w:rFonts w:cstheme="minorHAnsi"/>
        </w:rPr>
        <w:t>.</w:t>
      </w:r>
    </w:p>
    <w:p w14:paraId="6683EBD4" w14:textId="77777777" w:rsidR="00D95E72" w:rsidRPr="00951B61" w:rsidRDefault="00D95E72" w:rsidP="00D95E72">
      <w:pPr>
        <w:ind w:firstLine="0"/>
        <w:rPr>
          <w:rFonts w:cstheme="minorHAnsi"/>
          <w:i/>
          <w:color w:val="00B050"/>
          <w:sz w:val="22"/>
          <w:szCs w:val="22"/>
        </w:rPr>
      </w:pPr>
      <w:r w:rsidRPr="00951B61">
        <w:rPr>
          <w:rFonts w:cstheme="minorHAnsi"/>
          <w:i/>
          <w:color w:val="00B050"/>
          <w:sz w:val="22"/>
          <w:szCs w:val="22"/>
        </w:rPr>
        <w:t>How and where could we say that Stanovich is not to blame if we</w:t>
      </w:r>
      <w:r w:rsidR="00C65418">
        <w:rPr>
          <w:rFonts w:cstheme="minorHAnsi"/>
          <w:i/>
          <w:color w:val="00B050"/>
          <w:sz w:val="22"/>
          <w:szCs w:val="22"/>
        </w:rPr>
        <w:t xml:space="preserve"> (=I) </w:t>
      </w:r>
      <w:r w:rsidRPr="00951B61">
        <w:rPr>
          <w:rFonts w:cstheme="minorHAnsi"/>
          <w:i/>
          <w:color w:val="00B050"/>
          <w:sz w:val="22"/>
          <w:szCs w:val="22"/>
        </w:rPr>
        <w:t>have written something nonsense in his name?</w:t>
      </w:r>
    </w:p>
    <w:p w14:paraId="6DFB0EC9" w14:textId="77777777" w:rsidR="00D95E72" w:rsidRPr="002F0415" w:rsidRDefault="00D95E72" w:rsidP="00EE44FD">
      <w:pPr>
        <w:rPr>
          <w:rFonts w:cstheme="minorHAnsi"/>
        </w:rPr>
      </w:pPr>
    </w:p>
    <w:p w14:paraId="53732F00" w14:textId="77777777" w:rsidR="00D86880" w:rsidRPr="002F0415" w:rsidRDefault="00331983" w:rsidP="00331983">
      <w:pPr>
        <w:ind w:firstLine="0"/>
        <w:jc w:val="center"/>
        <w:rPr>
          <w:rFonts w:cstheme="minorHAnsi"/>
        </w:rPr>
      </w:pPr>
      <w:r>
        <w:rPr>
          <w:rFonts w:cstheme="minorHAnsi"/>
        </w:rPr>
        <w:t>_______________________________</w:t>
      </w:r>
    </w:p>
    <w:p w14:paraId="04DF081E" w14:textId="77777777" w:rsidR="00842EFC" w:rsidRDefault="00816A3C" w:rsidP="00331983">
      <w:pPr>
        <w:ind w:firstLine="0"/>
        <w:jc w:val="center"/>
        <w:rPr>
          <w:rFonts w:cstheme="minorHAnsi"/>
        </w:rPr>
      </w:pPr>
      <w:r w:rsidRPr="002F0415">
        <w:rPr>
          <w:rFonts w:cstheme="minorHAnsi"/>
        </w:rPr>
        <w:t>Insert Figure 1 here</w:t>
      </w:r>
      <w:r w:rsidR="003F64C3" w:rsidRPr="002F0415">
        <w:rPr>
          <w:rFonts w:cstheme="minorHAnsi"/>
        </w:rPr>
        <w:t xml:space="preserve"> </w:t>
      </w:r>
    </w:p>
    <w:p w14:paraId="7B4716B3" w14:textId="77777777" w:rsidR="00331983" w:rsidRPr="002F0415" w:rsidRDefault="00310BD9" w:rsidP="00331983">
      <w:pPr>
        <w:ind w:firstLine="0"/>
        <w:jc w:val="center"/>
        <w:rPr>
          <w:rFonts w:cstheme="minorHAnsi"/>
        </w:rPr>
      </w:pPr>
      <w:r w:rsidRPr="00951B61">
        <w:rPr>
          <w:rFonts w:cstheme="minorHAnsi"/>
          <w:i/>
          <w:color w:val="00B050"/>
          <w:sz w:val="22"/>
          <w:szCs w:val="22"/>
        </w:rPr>
        <w:t xml:space="preserve">Figure caption: Predictors of analytic atheism included in the present study (lowercase letters). The diagram is modified after Stanovich's </w:t>
      </w:r>
      <w:r w:rsidR="0083613A" w:rsidRPr="00951B61">
        <w:rPr>
          <w:rFonts w:cstheme="minorHAnsi"/>
          <w:i/>
          <w:color w:val="00B050"/>
          <w:sz w:val="22"/>
          <w:szCs w:val="22"/>
        </w:rPr>
        <w:t>t</w:t>
      </w:r>
      <w:r w:rsidRPr="00951B61">
        <w:rPr>
          <w:rFonts w:cstheme="minorHAnsi"/>
          <w:i/>
          <w:color w:val="00B050"/>
          <w:sz w:val="22"/>
          <w:szCs w:val="22"/>
        </w:rPr>
        <w:t>ripartite theory of mind {</w:t>
      </w:r>
      <w:r w:rsidR="0083613A" w:rsidRPr="00951B61">
        <w:rPr>
          <w:rFonts w:cstheme="minorHAnsi"/>
          <w:i/>
          <w:color w:val="00B050"/>
          <w:sz w:val="22"/>
          <w:szCs w:val="22"/>
        </w:rPr>
        <w:t xml:space="preserve">e.g., </w:t>
      </w:r>
      <w:r w:rsidRPr="00951B61">
        <w:rPr>
          <w:rFonts w:cstheme="minorHAnsi"/>
          <w:i/>
          <w:color w:val="00B050"/>
          <w:sz w:val="22"/>
          <w:szCs w:val="22"/>
        </w:rPr>
        <w:t>Stanovich, 2009</w:t>
      </w:r>
      <w:r w:rsidR="0083613A" w:rsidRPr="00951B61">
        <w:rPr>
          <w:rFonts w:cstheme="minorHAnsi"/>
          <w:i/>
          <w:color w:val="00B050"/>
          <w:sz w:val="22"/>
          <w:szCs w:val="22"/>
        </w:rPr>
        <w:t>)</w:t>
      </w:r>
      <w:r w:rsidR="007D77E5" w:rsidRPr="00951B61">
        <w:rPr>
          <w:rFonts w:cstheme="minorHAnsi"/>
          <w:i/>
          <w:color w:val="00B050"/>
          <w:sz w:val="22"/>
          <w:szCs w:val="22"/>
        </w:rPr>
        <w:t xml:space="preserve">. </w:t>
      </w:r>
      <w:r w:rsidR="00331983">
        <w:rPr>
          <w:rFonts w:cstheme="minorHAnsi"/>
        </w:rPr>
        <w:t>_______________________________</w:t>
      </w:r>
    </w:p>
    <w:p w14:paraId="713ECCE2" w14:textId="77777777" w:rsidR="007C718D" w:rsidRPr="002F0415" w:rsidRDefault="00034D26" w:rsidP="003B125C">
      <w:pPr>
        <w:pStyle w:val="Heading2"/>
      </w:pPr>
      <w:r w:rsidRPr="002F0415">
        <w:t>1.</w:t>
      </w:r>
      <w:r w:rsidR="00763637">
        <w:t>2</w:t>
      </w:r>
      <w:r w:rsidRPr="002F0415">
        <w:t xml:space="preserve">. </w:t>
      </w:r>
      <w:r w:rsidR="004B1CCE" w:rsidRPr="002F0415">
        <w:t xml:space="preserve">Previous </w:t>
      </w:r>
      <w:r w:rsidR="00D03A02" w:rsidRPr="002F0415">
        <w:t xml:space="preserve">studies </w:t>
      </w:r>
    </w:p>
    <w:p w14:paraId="1146DDAF" w14:textId="77777777" w:rsidR="00FF4DDF" w:rsidRPr="002F0415" w:rsidRDefault="00FF4DDF" w:rsidP="004B1CCE">
      <w:pPr>
        <w:ind w:firstLine="0"/>
        <w:rPr>
          <w:rFonts w:cstheme="minorHAnsi"/>
          <w:i/>
        </w:rPr>
      </w:pPr>
      <w:r w:rsidRPr="002F0415">
        <w:rPr>
          <w:rFonts w:cstheme="minorHAnsi"/>
          <w:i/>
        </w:rPr>
        <w:t>1.</w:t>
      </w:r>
      <w:r w:rsidR="00763637">
        <w:rPr>
          <w:rFonts w:cstheme="minorHAnsi"/>
          <w:i/>
        </w:rPr>
        <w:t>2</w:t>
      </w:r>
      <w:r w:rsidRPr="002F0415">
        <w:rPr>
          <w:rFonts w:cstheme="minorHAnsi"/>
          <w:i/>
        </w:rPr>
        <w:t>.1.</w:t>
      </w:r>
      <w:r w:rsidR="004B1CCE" w:rsidRPr="002F0415">
        <w:rPr>
          <w:rFonts w:cstheme="minorHAnsi"/>
          <w:i/>
        </w:rPr>
        <w:t xml:space="preserve"> </w:t>
      </w:r>
      <w:r w:rsidRPr="002F0415">
        <w:rPr>
          <w:rFonts w:cstheme="minorHAnsi"/>
          <w:i/>
        </w:rPr>
        <w:t>Cognitive biases</w:t>
      </w:r>
    </w:p>
    <w:p w14:paraId="66B3457C" w14:textId="77777777" w:rsidR="005635B8" w:rsidRDefault="00F17F4F" w:rsidP="005635B8">
      <w:pPr>
        <w:rPr>
          <w:rFonts w:cstheme="minorHAnsi"/>
        </w:rPr>
      </w:pPr>
      <w:r w:rsidRPr="002F0415">
        <w:rPr>
          <w:rFonts w:cstheme="minorHAnsi"/>
        </w:rPr>
        <w:t xml:space="preserve">One of the main arguments in the cognitive science of religion is that </w:t>
      </w:r>
      <w:r w:rsidR="005635B8">
        <w:rPr>
          <w:rFonts w:cstheme="minorHAnsi"/>
        </w:rPr>
        <w:t xml:space="preserve">universal </w:t>
      </w:r>
      <w:r w:rsidR="0058146D" w:rsidRPr="002F0415">
        <w:rPr>
          <w:rFonts w:cstheme="minorHAnsi"/>
        </w:rPr>
        <w:t xml:space="preserve">cognitive biases, </w:t>
      </w:r>
      <w:r w:rsidR="00142D69">
        <w:rPr>
          <w:rFonts w:cstheme="minorHAnsi"/>
        </w:rPr>
        <w:t xml:space="preserve">which </w:t>
      </w:r>
      <w:r w:rsidR="0058146D" w:rsidRPr="002F0415">
        <w:rPr>
          <w:rFonts w:cstheme="minorHAnsi"/>
        </w:rPr>
        <w:t>emerg</w:t>
      </w:r>
      <w:r w:rsidR="00142D69">
        <w:rPr>
          <w:rFonts w:cstheme="minorHAnsi"/>
        </w:rPr>
        <w:t>e</w:t>
      </w:r>
      <w:r w:rsidR="0058146D" w:rsidRPr="002F0415">
        <w:rPr>
          <w:rFonts w:cstheme="minorHAnsi"/>
        </w:rPr>
        <w:t xml:space="preserve"> </w:t>
      </w:r>
      <w:r w:rsidR="00716E31" w:rsidRPr="002F0415">
        <w:rPr>
          <w:rFonts w:cstheme="minorHAnsi"/>
        </w:rPr>
        <w:t>early</w:t>
      </w:r>
      <w:r w:rsidR="0070079B" w:rsidRPr="002F0415">
        <w:rPr>
          <w:rFonts w:cstheme="minorHAnsi"/>
        </w:rPr>
        <w:t xml:space="preserve"> in the childhood</w:t>
      </w:r>
      <w:r w:rsidR="0058146D" w:rsidRPr="002F0415">
        <w:rPr>
          <w:rFonts w:cstheme="minorHAnsi"/>
        </w:rPr>
        <w:t>,</w:t>
      </w:r>
      <w:r w:rsidR="00716E31" w:rsidRPr="002F0415">
        <w:rPr>
          <w:rFonts w:cstheme="minorHAnsi"/>
        </w:rPr>
        <w:t xml:space="preserve"> </w:t>
      </w:r>
      <w:r w:rsidRPr="002F0415">
        <w:rPr>
          <w:rFonts w:cstheme="minorHAnsi"/>
        </w:rPr>
        <w:t>give rise to religious beliefs</w:t>
      </w:r>
      <w:r w:rsidR="00C7625A" w:rsidRPr="002F0415">
        <w:rPr>
          <w:rFonts w:cstheme="minorHAnsi"/>
        </w:rPr>
        <w:t xml:space="preserve">. </w:t>
      </w:r>
      <w:r w:rsidR="00975876">
        <w:rPr>
          <w:rFonts w:cstheme="minorHAnsi"/>
        </w:rPr>
        <w:t xml:space="preserve">Several </w:t>
      </w:r>
      <w:r w:rsidR="005635B8">
        <w:rPr>
          <w:rFonts w:cstheme="minorHAnsi"/>
        </w:rPr>
        <w:t xml:space="preserve">of such </w:t>
      </w:r>
      <w:r w:rsidR="00975876">
        <w:rPr>
          <w:rFonts w:cstheme="minorHAnsi"/>
        </w:rPr>
        <w:t>biases</w:t>
      </w:r>
      <w:r w:rsidR="002A4FE2">
        <w:rPr>
          <w:rFonts w:cstheme="minorHAnsi"/>
        </w:rPr>
        <w:t xml:space="preserve"> </w:t>
      </w:r>
      <w:r w:rsidR="00975876">
        <w:rPr>
          <w:rFonts w:cstheme="minorHAnsi"/>
        </w:rPr>
        <w:t xml:space="preserve">have been </w:t>
      </w:r>
      <w:r w:rsidR="005635B8">
        <w:rPr>
          <w:rFonts w:cstheme="minorHAnsi"/>
        </w:rPr>
        <w:t>proposed</w:t>
      </w:r>
      <w:r w:rsidR="00975876">
        <w:rPr>
          <w:rFonts w:cstheme="minorHAnsi"/>
        </w:rPr>
        <w:t>. These i</w:t>
      </w:r>
      <w:r w:rsidR="0000311A" w:rsidRPr="002F0415">
        <w:rPr>
          <w:rFonts w:cstheme="minorHAnsi"/>
        </w:rPr>
        <w:t xml:space="preserve">nclude </w:t>
      </w:r>
      <w:r w:rsidR="00F8670F" w:rsidRPr="002F0415">
        <w:rPr>
          <w:rFonts w:cstheme="minorHAnsi"/>
        </w:rPr>
        <w:t xml:space="preserve">assigning human attributes to non-humans </w:t>
      </w:r>
      <w:r w:rsidR="002838BA">
        <w:rPr>
          <w:rFonts w:cstheme="minorHAnsi"/>
        </w:rPr>
        <w:fldChar w:fldCharType="begin"/>
      </w:r>
      <w:r w:rsidR="002838BA">
        <w:rPr>
          <w:rFonts w:cstheme="minorHAnsi"/>
        </w:rPr>
        <w:instrText xml:space="preserve"> ADDIN EN.CITE &lt;EndNote&gt;&lt;Cite&gt;&lt;Author&gt;Barrett&lt;/Author&gt;&lt;Year&gt;1996&lt;/Year&gt;&lt;RecNum&gt;1593&lt;/RecNum&gt;&lt;Prefix&gt;i.e.`, anthropomorphism`, &lt;/Prefix&gt;&lt;DisplayText&gt;(i.e., anthropomorphism, Barrett &amp;amp; Keil, 1996; Guthrie, 1993)&lt;/DisplayText&gt;&lt;record&gt;&lt;rec-number&gt;1593&lt;/rec-number&gt;&lt;foreign-keys&gt;&lt;key app="EN" db-id="2dd02wzasvtxefepffqpftdo9vdt0252t0r0" timestamp="0"&gt;1593&lt;/key&gt;&lt;key app="ENWeb" db-id="THTqOArtqggAADgv-i8"&gt;1175&lt;/key&gt;&lt;/foreign-keys&gt;&lt;ref-type name="Journal Article"&gt;17&lt;/ref-type&gt;&lt;contributors&gt;&lt;authors&gt;&lt;author&gt;Barrett, J.L.&lt;/author&gt;&lt;author&gt;Keil, F. C.&lt;/author&gt;&lt;/authors&gt;&lt;/contributors&gt;&lt;titles&gt;&lt;title&gt;Conceptualizing a nonnatural entity: Anthropomorphism in God concepts&lt;/title&gt;&lt;secondary-title&gt;Cognitive Psychology&lt;/secondary-title&gt;&lt;/titles&gt;&lt;periodical&gt;&lt;full-title&gt;Cognitive Psychology&lt;/full-title&gt;&lt;/periodical&gt;&lt;pages&gt;219-247&lt;/pages&gt;&lt;volume&gt;31&lt;/volume&gt;&lt;dates&gt;&lt;year&gt;1996&lt;/year&gt;&lt;/dates&gt;&lt;urls&gt;&lt;related-urls&gt;&lt;url&gt;http://www.wjh.harvard.edu/~lds/readinggroup/barrett1996.pdf&lt;/url&gt;&lt;/related-urls&gt;&lt;/urls&gt;&lt;electronic-resource-num&gt;10.1006/cogp.1996.0017&lt;/electronic-resource-num&gt;&lt;/record&gt;&lt;/Cite&gt;&lt;Cite&gt;&lt;Author&gt;Guthrie&lt;/Author&gt;&lt;Year&gt;1993&lt;/Year&gt;&lt;RecNum&gt;1887&lt;/RecNum&gt;&lt;record&gt;&lt;rec-number&gt;1887&lt;/rec-number&gt;&lt;foreign-keys&gt;&lt;key app="EN" db-id="2dd02wzasvtxefepffqpftdo9vdt0252t0r0" timestamp="0"&gt;1887&lt;/key&gt;&lt;key app="ENWeb" db-id="THTqOArtqggAADgv-i8"&gt;1455&lt;/key&gt;&lt;/foreign-keys&gt;&lt;ref-type name="Book"&gt;6&lt;/ref-type&gt;&lt;contributors&gt;&lt;authors&gt;&lt;author&gt;Guthrie, S.&lt;/author&gt;&lt;/authors&gt;&lt;/contributors&gt;&lt;titles&gt;&lt;title&gt;Faces in the clouds&lt;/title&gt;&lt;/titles&gt;&lt;dates&gt;&lt;year&gt;1993&lt;/year&gt;&lt;/dates&gt;&lt;pub-location&gt;New York&lt;/pub-location&gt;&lt;publisher&gt;Oxford University Press&lt;/publisher&gt;&lt;urls&gt;&lt;/urls&gt;&lt;/record&gt;&lt;/Cite&gt;&lt;/EndNote&gt;</w:instrText>
      </w:r>
      <w:r w:rsidR="002838BA">
        <w:rPr>
          <w:rFonts w:cstheme="minorHAnsi"/>
        </w:rPr>
        <w:fldChar w:fldCharType="separate"/>
      </w:r>
      <w:r w:rsidR="002838BA">
        <w:rPr>
          <w:rFonts w:cstheme="minorHAnsi"/>
          <w:noProof/>
        </w:rPr>
        <w:t>(i.e., anthropomorphism, Barrett &amp; Keil, 1996; Guthrie, 1993)</w:t>
      </w:r>
      <w:r w:rsidR="002838BA">
        <w:rPr>
          <w:rFonts w:cstheme="minorHAnsi"/>
        </w:rPr>
        <w:fldChar w:fldCharType="end"/>
      </w:r>
      <w:r w:rsidR="00056933">
        <w:rPr>
          <w:rFonts w:cstheme="minorHAnsi"/>
        </w:rPr>
        <w:t xml:space="preserve">, </w:t>
      </w:r>
      <w:r w:rsidR="00C7625A" w:rsidRPr="002F0415">
        <w:rPr>
          <w:rFonts w:cstheme="minorHAnsi"/>
        </w:rPr>
        <w:t xml:space="preserve">dualistic thinking of bodies and </w:t>
      </w:r>
      <w:r w:rsidR="00E4362F" w:rsidRPr="002F0415">
        <w:rPr>
          <w:rFonts w:cstheme="minorHAnsi"/>
        </w:rPr>
        <w:t>mind</w:t>
      </w:r>
      <w:r w:rsidR="00C7625A" w:rsidRPr="002F0415">
        <w:rPr>
          <w:rFonts w:cstheme="minorHAnsi"/>
        </w:rPr>
        <w:t xml:space="preserve"> as distinct </w:t>
      </w:r>
      <w:bookmarkStart w:id="5" w:name="_Hlk5031691"/>
      <w:r w:rsidR="002838BA">
        <w:rPr>
          <w:rFonts w:cstheme="minorHAnsi"/>
        </w:rPr>
        <w:fldChar w:fldCharType="begin"/>
      </w:r>
      <w:r w:rsidR="002838BA">
        <w:rPr>
          <w:rFonts w:cstheme="minorHAnsi"/>
        </w:rPr>
        <w:instrText xml:space="preserve"> ADDIN EN.CITE &lt;EndNote&gt;&lt;Cite&gt;&lt;Author&gt;Bloom&lt;/Author&gt;&lt;Year&gt;2007&lt;/Year&gt;&lt;RecNum&gt;1854&lt;/RecNum&gt;&lt;DisplayText&gt;(Bering, 2006; Bloom, 2007)&lt;/DisplayText&gt;&lt;record&gt;&lt;rec-number&gt;1854&lt;/rec-number&gt;&lt;foreign-keys&gt;&lt;key app="EN" db-id="2dd02wzasvtxefepffqpftdo9vdt0252t0r0" timestamp="0"&gt;1854&lt;/key&gt;&lt;key app="ENWeb" db-id="THTqOArtqggAADgv-i8"&gt;1422&lt;/key&gt;&lt;/foreign-keys&gt;&lt;ref-type name="Journal Article"&gt;17&lt;/ref-type&gt;&lt;contributors&gt;&lt;authors&gt;&lt;author&gt;Bloom, P&lt;/author&gt;&lt;/authors&gt;&lt;/contributors&gt;&lt;titles&gt;&lt;title&gt;Religion is natural&lt;/title&gt;&lt;secondary-title&gt;Developmental Science&lt;/secondary-title&gt;&lt;alt-title&gt;Developmental Science&lt;/alt-title&gt;&lt;/titles&gt;&lt;periodical&gt;&lt;full-title&gt;Developmental Science&lt;/full-title&gt;&lt;/periodical&gt;&lt;alt-periodical&gt;&lt;full-title&gt;Developmental Science&lt;/full-title&gt;&lt;/alt-periodical&gt;&lt;pages&gt;147-151&lt;/pages&gt;&lt;volume&gt;10&lt;/volume&gt;&lt;number&gt;1&lt;/number&gt;&lt;dates&gt;&lt;year&gt;2007&lt;/year&gt;&lt;/dates&gt;&lt;publisher&gt;Blackwell Synergy&lt;/publisher&gt;&lt;urls&gt;&lt;related-urls&gt;&lt;url&gt;http://onlinelibrary.wiley.com/doi/10.1111/j.1467-7687.2007.00577.x/pdf&lt;/url&gt;&lt;/related-urls&gt;&lt;/urls&gt;&lt;electronic-resource-num&gt;10.1111/j.1467-7687.2007.00577.x&lt;/electronic-resource-num&gt;&lt;/record&gt;&lt;/Cite&gt;&lt;Cite&gt;&lt;Author&gt;Bering&lt;/Author&gt;&lt;Year&gt;2006&lt;/Year&gt;&lt;RecNum&gt;2091&lt;/RecNum&gt;&lt;record&gt;&lt;rec-number&gt;2091&lt;/rec-number&gt;&lt;foreign-keys&gt;&lt;key app="EN" db-id="2dd02wzasvtxefepffqpftdo9vdt0252t0r0" timestamp="0"&gt;2091&lt;/key&gt;&lt;key app="ENWeb" db-id="THTqOArtqggAADgv-i8"&gt;1642&lt;/key&gt;&lt;/foreign-keys&gt;&lt;ref-type name="Journal Article"&gt;17&lt;/ref-type&gt;&lt;contributors&gt;&lt;authors&gt;&lt;author&gt;Bering, J. M.&lt;/author&gt;&lt;/authors&gt;&lt;/contributors&gt;&lt;titles&gt;&lt;title&gt;The folk psychology of souls&lt;/title&gt;&lt;secondary-title&gt;Behavioral and Brain Sciences&lt;/secondary-title&gt;&lt;/titles&gt;&lt;periodical&gt;&lt;full-title&gt;Behavioral and Brain Sciences&lt;/full-title&gt;&lt;/periodical&gt;&lt;pages&gt;453-462&lt;/pages&gt;&lt;volume&gt;29&lt;/volume&gt;&lt;number&gt;05&lt;/number&gt;&lt;dates&gt;&lt;year&gt;2006&lt;/year&gt;&lt;/dates&gt;&lt;urls&gt;&lt;related-urls&gt;&lt;url&gt;http://journals.cambridge.org/action/displayIssue?jid=BBS&amp;amp;volumeId=29&amp;amp;issueId=05&lt;/url&gt;&lt;/related-urls&gt;&lt;/urls&gt;&lt;electronic-resource-num&gt;10.1017/S0140525X06009101&lt;/electronic-resource-num&gt;&lt;/record&gt;&lt;/Cite&gt;&lt;/EndNote&gt;</w:instrText>
      </w:r>
      <w:r w:rsidR="002838BA">
        <w:rPr>
          <w:rFonts w:cstheme="minorHAnsi"/>
        </w:rPr>
        <w:fldChar w:fldCharType="separate"/>
      </w:r>
      <w:r w:rsidR="002838BA">
        <w:rPr>
          <w:rFonts w:cstheme="minorHAnsi"/>
          <w:noProof/>
        </w:rPr>
        <w:t>(Bering, 2006; Bloom, 2007)</w:t>
      </w:r>
      <w:r w:rsidR="002838BA">
        <w:rPr>
          <w:rFonts w:cstheme="minorHAnsi"/>
        </w:rPr>
        <w:fldChar w:fldCharType="end"/>
      </w:r>
      <w:r w:rsidR="00C7625A" w:rsidRPr="002F0415">
        <w:rPr>
          <w:rFonts w:cstheme="minorHAnsi"/>
        </w:rPr>
        <w:t xml:space="preserve">, </w:t>
      </w:r>
      <w:bookmarkEnd w:id="5"/>
      <w:r w:rsidR="00C7625A" w:rsidRPr="002F0415">
        <w:rPr>
          <w:rFonts w:cstheme="minorHAnsi"/>
        </w:rPr>
        <w:t xml:space="preserve">the </w:t>
      </w:r>
      <w:r w:rsidR="00E05778" w:rsidRPr="002F0415">
        <w:rPr>
          <w:rFonts w:cstheme="minorHAnsi"/>
        </w:rPr>
        <w:t xml:space="preserve">teleological bias </w:t>
      </w:r>
      <w:r w:rsidR="00C7625A" w:rsidRPr="002F0415">
        <w:rPr>
          <w:rFonts w:cstheme="minorHAnsi"/>
        </w:rPr>
        <w:t xml:space="preserve">to </w:t>
      </w:r>
      <w:r w:rsidR="009E435A" w:rsidRPr="002F0415">
        <w:rPr>
          <w:rFonts w:cstheme="minorHAnsi"/>
        </w:rPr>
        <w:t xml:space="preserve">believe that objects and events exist for a purpose </w:t>
      </w:r>
      <w:r w:rsidR="002838BA">
        <w:rPr>
          <w:rFonts w:cstheme="minorHAnsi"/>
        </w:rPr>
        <w:fldChar w:fldCharType="begin"/>
      </w:r>
      <w:r w:rsidR="002838BA">
        <w:rPr>
          <w:rFonts w:cstheme="minorHAnsi"/>
        </w:rPr>
        <w:instrText xml:space="preserve"> ADDIN EN.CITE &lt;EndNote&gt;&lt;Cite&gt;&lt;Author&gt;Kelemen&lt;/Author&gt;&lt;Year&gt;2004&lt;/Year&gt;&lt;RecNum&gt;1516&lt;/RecNum&gt;&lt;DisplayText&gt;(Kelemen, 2004)&lt;/DisplayText&gt;&lt;record&gt;&lt;rec-number&gt;1516&lt;/rec-number&gt;&lt;foreign-keys&gt;&lt;key app="EN" db-id="2dd02wzasvtxefepffqpftdo9vdt0252t0r0" timestamp="0"&gt;1516&lt;/key&gt;&lt;key app="ENWeb" db-id="THTqOArtqggAADgv-i8"&gt;1103&lt;/key&gt;&lt;/foreign-keys&gt;&lt;ref-type name="Journal Article"&gt;17&lt;/ref-type&gt;&lt;contributors&gt;&lt;authors&gt;&lt;author&gt;Kelemen, D.&lt;/author&gt;&lt;/authors&gt;&lt;/contributors&gt;&lt;titles&gt;&lt;title&gt;Are children &amp;quot;intuitive theists&amp;quot;?&lt;/title&gt;&lt;secondary-title&gt;Psychological Science&lt;/secondary-title&gt;&lt;/titles&gt;&lt;periodical&gt;&lt;full-title&gt;Psychological Science&lt;/full-title&gt;&lt;/periodical&gt;&lt;pages&gt;295-301&lt;/pages&gt;&lt;volume&gt;15&lt;/volume&gt;&lt;dates&gt;&lt;year&gt;2004&lt;/year&gt;&lt;/dates&gt;&lt;urls&gt;&lt;related-urls&gt;&lt;url&gt;http://pss.sagepub.com/content/15/5/295.full.pdf+html&lt;/url&gt;&lt;/related-urls&gt;&lt;/urls&gt;&lt;electronic-resource-num&gt;10.1111/j.0956-7976.2004.00672.x &lt;/electronic-resource-num&gt;&lt;/record&gt;&lt;/Cite&gt;&lt;/EndNote&gt;</w:instrText>
      </w:r>
      <w:r w:rsidR="002838BA">
        <w:rPr>
          <w:rFonts w:cstheme="minorHAnsi"/>
        </w:rPr>
        <w:fldChar w:fldCharType="separate"/>
      </w:r>
      <w:r w:rsidR="002838BA">
        <w:rPr>
          <w:rFonts w:cstheme="minorHAnsi"/>
          <w:noProof/>
        </w:rPr>
        <w:t>(Kelemen, 2004)</w:t>
      </w:r>
      <w:r w:rsidR="002838BA">
        <w:rPr>
          <w:rFonts w:cstheme="minorHAnsi"/>
        </w:rPr>
        <w:fldChar w:fldCharType="end"/>
      </w:r>
      <w:r w:rsidR="009E435A" w:rsidRPr="002F0415">
        <w:rPr>
          <w:rFonts w:cstheme="minorHAnsi"/>
        </w:rPr>
        <w:t>, t</w:t>
      </w:r>
      <w:r w:rsidR="00F4498D" w:rsidRPr="002F0415">
        <w:rPr>
          <w:rFonts w:cstheme="minorHAnsi"/>
        </w:rPr>
        <w:t>he</w:t>
      </w:r>
      <w:r w:rsidR="009E435A" w:rsidRPr="002F0415">
        <w:rPr>
          <w:rFonts w:cstheme="minorHAnsi"/>
        </w:rPr>
        <w:t xml:space="preserve"> </w:t>
      </w:r>
      <w:r w:rsidR="00F4498D" w:rsidRPr="002F0415">
        <w:rPr>
          <w:rFonts w:cstheme="minorHAnsi"/>
        </w:rPr>
        <w:t xml:space="preserve">tendency to </w:t>
      </w:r>
      <w:r w:rsidR="009E435A" w:rsidRPr="002F0415">
        <w:rPr>
          <w:rFonts w:cstheme="minorHAnsi"/>
        </w:rPr>
        <w:t>detect intentional</w:t>
      </w:r>
      <w:r w:rsidR="00C7625A" w:rsidRPr="002F0415">
        <w:rPr>
          <w:rFonts w:cstheme="minorHAnsi"/>
        </w:rPr>
        <w:t xml:space="preserve"> agen</w:t>
      </w:r>
      <w:r w:rsidR="0000311A" w:rsidRPr="002F0415">
        <w:rPr>
          <w:rFonts w:cstheme="minorHAnsi"/>
        </w:rPr>
        <w:t>ts</w:t>
      </w:r>
      <w:r w:rsidR="00C7625A" w:rsidRPr="002F0415">
        <w:rPr>
          <w:rFonts w:cstheme="minorHAnsi"/>
        </w:rPr>
        <w:t xml:space="preserve"> even when there </w:t>
      </w:r>
      <w:r w:rsidR="0070079B" w:rsidRPr="002F0415">
        <w:rPr>
          <w:rFonts w:cstheme="minorHAnsi"/>
        </w:rPr>
        <w:t>are</w:t>
      </w:r>
      <w:r w:rsidR="00C7625A" w:rsidRPr="002F0415">
        <w:rPr>
          <w:rFonts w:cstheme="minorHAnsi"/>
        </w:rPr>
        <w:t xml:space="preserve"> none </w:t>
      </w:r>
      <w:r w:rsidR="002838BA">
        <w:rPr>
          <w:rFonts w:cstheme="minorHAnsi"/>
        </w:rPr>
        <w:fldChar w:fldCharType="begin"/>
      </w:r>
      <w:r w:rsidR="002838BA">
        <w:rPr>
          <w:rFonts w:cstheme="minorHAnsi"/>
        </w:rPr>
        <w:instrText xml:space="preserve"> ADDIN EN.CITE &lt;EndNote&gt;&lt;Cite&gt;&lt;Author&gt;Barrett&lt;/Author&gt;&lt;Year&gt;2000&lt;/Year&gt;&lt;RecNum&gt;1873&lt;/RecNum&gt;&lt;DisplayText&gt;(Barrett, 2000)&lt;/DisplayText&gt;&lt;record&gt;&lt;rec-number&gt;1873&lt;/rec-number&gt;&lt;foreign-keys&gt;&lt;key app="EN" db-id="2dd02wzasvtxefepffqpftdo9vdt0252t0r0" timestamp="0"&gt;1873&lt;/key&gt;&lt;key app="ENWeb" db-id="THTqOArtqggAADgv-i8"&gt;1441&lt;/key&gt;&lt;/foreign-keys&gt;&lt;ref-type name="Journal Article"&gt;17&lt;/ref-type&gt;&lt;contributors&gt;&lt;authors&gt;&lt;author&gt;Barrett, J.L.&lt;/author&gt;&lt;/authors&gt;&lt;/contributors&gt;&lt;titles&gt;&lt;title&gt;Exploring the natural foundations of religion&lt;/title&gt;&lt;secondary-title&gt;Trends in Cognitive Sciences&lt;/secondary-title&gt;&lt;alt-title&gt;Trends in Cognitive Sciences&lt;/alt-title&gt;&lt;/titles&gt;&lt;periodical&gt;&lt;full-title&gt;Trends in Cognitive Sciences&lt;/full-title&gt;&lt;/periodical&gt;&lt;alt-periodical&gt;&lt;full-title&gt;Trends in Cognitive Sciences&lt;/full-title&gt;&lt;/alt-periodical&gt;&lt;pages&gt;29-34&lt;/pages&gt;&lt;volume&gt;4&lt;/volume&gt;&lt;number&gt;1&lt;/number&gt;&lt;dates&gt;&lt;year&gt;2000&lt;/year&gt;&lt;/dates&gt;&lt;publisher&gt;Elsevier&lt;/publisher&gt;&lt;urls&gt;&lt;related-urls&gt;&lt;url&gt;http://www.sciencedirect.com/science/article/pii/S1364661399014199&lt;/url&gt;&lt;/related-urls&gt;&lt;/urls&gt;&lt;electronic-resource-num&gt;10.1016/S1364-6613(99)01419-9&lt;/electronic-resource-num&gt;&lt;/record&gt;&lt;/Cite&gt;&lt;/EndNote&gt;</w:instrText>
      </w:r>
      <w:r w:rsidR="002838BA">
        <w:rPr>
          <w:rFonts w:cstheme="minorHAnsi"/>
        </w:rPr>
        <w:fldChar w:fldCharType="separate"/>
      </w:r>
      <w:r w:rsidR="002838BA">
        <w:rPr>
          <w:rFonts w:cstheme="minorHAnsi"/>
          <w:noProof/>
        </w:rPr>
        <w:t>(Barrett, 2000)</w:t>
      </w:r>
      <w:r w:rsidR="002838BA">
        <w:rPr>
          <w:rFonts w:cstheme="minorHAnsi"/>
        </w:rPr>
        <w:fldChar w:fldCharType="end"/>
      </w:r>
      <w:r w:rsidR="009A58B0" w:rsidRPr="005635B8">
        <w:rPr>
          <w:rFonts w:cstheme="minorHAnsi"/>
        </w:rPr>
        <w:t xml:space="preserve">, </w:t>
      </w:r>
      <w:r w:rsidR="00DF7896" w:rsidRPr="005635B8">
        <w:rPr>
          <w:rFonts w:cstheme="minorHAnsi"/>
        </w:rPr>
        <w:t>violations of some default expectations about such concepts as a person, living thing, and a</w:t>
      </w:r>
      <w:r w:rsidR="00C52009">
        <w:rPr>
          <w:rFonts w:cstheme="minorHAnsi"/>
        </w:rPr>
        <w:t xml:space="preserve"> ma</w:t>
      </w:r>
      <w:r w:rsidR="00DF7896" w:rsidRPr="005635B8">
        <w:rPr>
          <w:rFonts w:cstheme="minorHAnsi"/>
        </w:rPr>
        <w:t>n-made object</w:t>
      </w:r>
      <w:r w:rsidR="005635B8" w:rsidRPr="005635B8">
        <w:rPr>
          <w:rFonts w:cstheme="minorHAnsi"/>
        </w:rPr>
        <w:t xml:space="preserve"> </w:t>
      </w:r>
      <w:r w:rsidR="002838BA">
        <w:rPr>
          <w:rFonts w:cstheme="minorHAnsi"/>
        </w:rPr>
        <w:fldChar w:fldCharType="begin"/>
      </w:r>
      <w:r w:rsidR="002838BA">
        <w:rPr>
          <w:rFonts w:cstheme="minorHAnsi"/>
        </w:rPr>
        <w:instrText xml:space="preserve"> ADDIN EN.CITE &lt;EndNote&gt;&lt;Cite&gt;&lt;Author&gt;Boyer&lt;/Author&gt;&lt;Year&gt;2003&lt;/Year&gt;&lt;RecNum&gt;1886&lt;/RecNum&gt;&lt;DisplayText&gt;(Boyer, 2003)&lt;/DisplayText&gt;&lt;record&gt;&lt;rec-number&gt;1886&lt;/rec-number&gt;&lt;foreign-keys&gt;&lt;key app="EN" db-id="2dd02wzasvtxefepffqpftdo9vdt0252t0r0" timestamp="0"&gt;1886&lt;/key&gt;&lt;key app="ENWeb" db-id="THTqOArtqggAADgv-i8"&gt;1454&lt;/key&gt;&lt;/foreign-keys&gt;&lt;ref-type name="Journal Article"&gt;17&lt;/ref-type&gt;&lt;contributors&gt;&lt;authors&gt;&lt;author&gt;Boyer, P&lt;/author&gt;&lt;/authors&gt;&lt;/contributors&gt;&lt;titles&gt;&lt;title&gt;Religious thought and behaviour as by-products of brain function&lt;/title&gt;&lt;secondary-title&gt;Trends in Cognitive Sciences&lt;/secondary-title&gt;&lt;alt-title&gt;Trends in Cognitive Sciences&lt;/alt-title&gt;&lt;/titles&gt;&lt;periodical&gt;&lt;full-title&gt;Trends in Cognitive Sciences&lt;/full-title&gt;&lt;/periodical&gt;&lt;alt-periodical&gt;&lt;full-title&gt;Trends in Cognitive Sciences&lt;/full-title&gt;&lt;/alt-periodical&gt;&lt;pages&gt;119-124&lt;/pages&gt;&lt;volume&gt;7&lt;/volume&gt;&lt;number&gt;3&lt;/number&gt;&lt;dates&gt;&lt;year&gt;2003&lt;/year&gt;&lt;/dates&gt;&lt;publisher&gt;Elsevier&lt;/publisher&gt;&lt;urls&gt;&lt;related-urls&gt;&lt;url&gt;http://www.cog.jhu.edu/courses/112/readings/Boyer.pdf&lt;/url&gt;&lt;/related-urls&gt;&lt;/urls&gt;&lt;electronic-resource-num&gt;10.1016/S1364-6613(03)00031-7 &lt;/electronic-resource-num&gt;&lt;/record&gt;&lt;/Cite&gt;&lt;/EndNote&gt;</w:instrText>
      </w:r>
      <w:r w:rsidR="002838BA">
        <w:rPr>
          <w:rFonts w:cstheme="minorHAnsi"/>
        </w:rPr>
        <w:fldChar w:fldCharType="separate"/>
      </w:r>
      <w:r w:rsidR="002838BA">
        <w:rPr>
          <w:rFonts w:cstheme="minorHAnsi"/>
          <w:noProof/>
        </w:rPr>
        <w:t>(Boyer, 2003)</w:t>
      </w:r>
      <w:r w:rsidR="002838BA">
        <w:rPr>
          <w:rFonts w:cstheme="minorHAnsi"/>
        </w:rPr>
        <w:fldChar w:fldCharType="end"/>
      </w:r>
      <w:r w:rsidR="005635B8" w:rsidRPr="005635B8">
        <w:rPr>
          <w:rFonts w:cstheme="minorHAnsi"/>
        </w:rPr>
        <w:t>, and  confusions of core knowledge about</w:t>
      </w:r>
      <w:r w:rsidR="005635B8">
        <w:rPr>
          <w:rFonts w:cstheme="minorHAnsi"/>
        </w:rPr>
        <w:t xml:space="preserve"> </w:t>
      </w:r>
      <w:r w:rsidR="005635B8" w:rsidRPr="005635B8">
        <w:rPr>
          <w:rFonts w:cstheme="minorHAnsi"/>
        </w:rPr>
        <w:t>physical, psychological and biological phenomen</w:t>
      </w:r>
      <w:r w:rsidR="005635B8">
        <w:rPr>
          <w:rFonts w:cstheme="minorHAnsi"/>
        </w:rPr>
        <w:t>a</w:t>
      </w:r>
      <w:r w:rsidR="00707BE4">
        <w:rPr>
          <w:rFonts w:cstheme="minorHAnsi"/>
        </w:rPr>
        <w:t>, for example believing that stars are alive</w:t>
      </w:r>
      <w:r w:rsidR="005635B8">
        <w:rPr>
          <w:rFonts w:cstheme="minorHAnsi"/>
        </w:rPr>
        <w:t xml:space="preserve"> </w:t>
      </w:r>
      <w:r w:rsidR="002838BA">
        <w:rPr>
          <w:rFonts w:cstheme="minorHAnsi"/>
        </w:rPr>
        <w:fldChar w:fldCharType="begin"/>
      </w:r>
      <w:r w:rsidR="002838BA">
        <w:rPr>
          <w:rFonts w:cstheme="minorHAnsi"/>
        </w:rPr>
        <w:instrText xml:space="preserve"> ADDIN EN.CITE &lt;EndNote&gt;&lt;Cite&gt;&lt;Author&gt;Lindeman&lt;/Author&gt;&lt;Year&gt;2015&lt;/Year&gt;&lt;RecNum&gt;3577&lt;/RecNum&gt;&lt;DisplayText&gt;(Lindeman, Svedholm-Häkkinen, &amp;amp; Lipsanen, 2015)&lt;/DisplayText&gt;&lt;record&gt;&lt;rec-number&gt;3577&lt;/rec-number&gt;&lt;foreign-keys&gt;&lt;key app="EN" db-id="2dd02wzasvtxefepffqpftdo9vdt0252t0r0" timestamp="1415445806"&gt;3577&lt;/key&gt;&lt;/foreign-keys&gt;&lt;ref-type name="Journal Article"&gt;17&lt;/ref-type&gt;&lt;contributors&gt;&lt;authors&gt;&lt;author&gt;Lindeman, M.&lt;/author&gt;&lt;author&gt;Svedholm-Häkkinen, A. M.&lt;/author&gt;&lt;author&gt;Lipsanen, J.&lt;/author&gt;&lt;/authors&gt;&lt;/contributors&gt;&lt;titles&gt;&lt;title&gt;Ontological confusions but not mentalizing abilities predict religious belief, paranormal belief, and belief in supernatural purpose&lt;/title&gt;&lt;secondary-title&gt;Cognition&lt;/secondary-title&gt;&lt;/titles&gt;&lt;periodical&gt;&lt;full-title&gt;Cognition&lt;/full-title&gt;&lt;/periodical&gt;&lt;pages&gt;63-76&lt;/pages&gt;&lt;volume&gt;134&lt;/volume&gt;&lt;dates&gt;&lt;year&gt;2015&lt;/year&gt;&lt;/dates&gt;&lt;urls&gt;&lt;/urls&gt;&lt;electronic-resource-num&gt;10.1016/j.cognition.2014.09.008&lt;/electronic-resource-num&gt;&lt;/record&gt;&lt;/Cite&gt;&lt;/EndNote&gt;</w:instrText>
      </w:r>
      <w:r w:rsidR="002838BA">
        <w:rPr>
          <w:rFonts w:cstheme="minorHAnsi"/>
        </w:rPr>
        <w:fldChar w:fldCharType="separate"/>
      </w:r>
      <w:r w:rsidR="002838BA">
        <w:rPr>
          <w:rFonts w:cstheme="minorHAnsi"/>
          <w:noProof/>
        </w:rPr>
        <w:t>(Lindeman, Svedholm-Häkkinen, &amp; Lipsanen, 2015)</w:t>
      </w:r>
      <w:r w:rsidR="002838BA">
        <w:rPr>
          <w:rFonts w:cstheme="minorHAnsi"/>
        </w:rPr>
        <w:fldChar w:fldCharType="end"/>
      </w:r>
      <w:r w:rsidR="005635B8">
        <w:rPr>
          <w:rFonts w:cstheme="minorHAnsi"/>
        </w:rPr>
        <w:t>.</w:t>
      </w:r>
      <w:r w:rsidR="005635B8" w:rsidRPr="005635B8">
        <w:rPr>
          <w:rFonts w:cstheme="minorHAnsi"/>
        </w:rPr>
        <w:t xml:space="preserve"> </w:t>
      </w:r>
    </w:p>
    <w:p w14:paraId="067D87C2" w14:textId="77777777" w:rsidR="00597ABB" w:rsidRPr="002F0415" w:rsidRDefault="005635B8" w:rsidP="00BD3168">
      <w:pPr>
        <w:rPr>
          <w:rFonts w:cstheme="minorHAnsi"/>
        </w:rPr>
      </w:pPr>
      <w:r>
        <w:rPr>
          <w:rFonts w:cstheme="minorHAnsi"/>
        </w:rPr>
        <w:lastRenderedPageBreak/>
        <w:t>The</w:t>
      </w:r>
      <w:r w:rsidR="0070079B" w:rsidRPr="002F0415">
        <w:rPr>
          <w:rFonts w:cstheme="minorHAnsi"/>
        </w:rPr>
        <w:t xml:space="preserve"> scholars in the field </w:t>
      </w:r>
      <w:r>
        <w:rPr>
          <w:rFonts w:cstheme="minorHAnsi"/>
        </w:rPr>
        <w:t xml:space="preserve">also </w:t>
      </w:r>
      <w:r w:rsidR="0070079B" w:rsidRPr="002F0415">
        <w:rPr>
          <w:rFonts w:cstheme="minorHAnsi"/>
        </w:rPr>
        <w:t xml:space="preserve">agree that the biases </w:t>
      </w:r>
      <w:r>
        <w:rPr>
          <w:rFonts w:cstheme="minorHAnsi"/>
        </w:rPr>
        <w:t xml:space="preserve">have been </w:t>
      </w:r>
      <w:r w:rsidRPr="005635B8">
        <w:rPr>
          <w:rFonts w:cstheme="minorHAnsi"/>
        </w:rPr>
        <w:t>produced by the</w:t>
      </w:r>
      <w:r>
        <w:rPr>
          <w:rFonts w:cstheme="minorHAnsi"/>
        </w:rPr>
        <w:t xml:space="preserve"> </w:t>
      </w:r>
      <w:r w:rsidRPr="005635B8">
        <w:rPr>
          <w:rFonts w:cstheme="minorHAnsi"/>
        </w:rPr>
        <w:t>evolutionary mechanism</w:t>
      </w:r>
      <w:r>
        <w:rPr>
          <w:rFonts w:cstheme="minorHAnsi"/>
        </w:rPr>
        <w:t xml:space="preserve"> </w:t>
      </w:r>
      <w:r w:rsidRPr="00566DE4">
        <w:rPr>
          <w:rFonts w:cstheme="minorHAnsi"/>
        </w:rPr>
        <w:t xml:space="preserve">of minimizing </w:t>
      </w:r>
      <w:r w:rsidR="00A24925" w:rsidRPr="00566DE4">
        <w:rPr>
          <w:rFonts w:cstheme="minorHAnsi"/>
        </w:rPr>
        <w:t xml:space="preserve">risks </w:t>
      </w:r>
      <w:r w:rsidR="00566DE4" w:rsidRPr="00566DE4">
        <w:rPr>
          <w:rFonts w:cstheme="minorHAnsi"/>
        </w:rPr>
        <w:t>and maximizing</w:t>
      </w:r>
      <w:r w:rsidR="00566DE4">
        <w:rPr>
          <w:rFonts w:cstheme="minorHAnsi"/>
        </w:rPr>
        <w:t xml:space="preserve"> benefits</w:t>
      </w:r>
      <w:r>
        <w:rPr>
          <w:rFonts w:cstheme="minorHAnsi"/>
        </w:rPr>
        <w:t xml:space="preserve"> </w:t>
      </w:r>
      <w:r w:rsidR="002838BA">
        <w:rPr>
          <w:rFonts w:cstheme="minorHAnsi"/>
        </w:rPr>
        <w:fldChar w:fldCharType="begin"/>
      </w:r>
      <w:r w:rsidR="002838BA">
        <w:rPr>
          <w:rFonts w:cstheme="minorHAnsi"/>
        </w:rPr>
        <w:instrText xml:space="preserve"> ADDIN EN.CITE &lt;EndNote&gt;&lt;Cite&gt;&lt;Author&gt;Haselton&lt;/Author&gt;&lt;Year&gt;2006&lt;/Year&gt;&lt;RecNum&gt;1688&lt;/RecNum&gt;&lt;Prefix&gt;see also &lt;/Prefix&gt;&lt;DisplayText&gt;(see also Haselton &amp;amp; Nettle, 2006)&lt;/DisplayText&gt;&lt;record&gt;&lt;rec-number&gt;1688&lt;/rec-number&gt;&lt;foreign-keys&gt;&lt;key app="EN" db-id="2dd02wzasvtxefepffqpftdo9vdt0252t0r0" timestamp="0"&gt;1688&lt;/key&gt;&lt;key app="ENWeb" db-id="THTqOArtqggAADgv-i8"&gt;1265&lt;/key&gt;&lt;/foreign-keys&gt;&lt;ref-type name="Journal Article"&gt;17&lt;/ref-type&gt;&lt;contributors&gt;&lt;authors&gt;&lt;author&gt;Haselton, MG&lt;/author&gt;&lt;author&gt;Nettle, D&lt;/author&gt;&lt;/authors&gt;&lt;/contributors&gt;&lt;titles&gt;&lt;title&gt;The paranoid optimist: An integrative evolutionary model of cognitive biases&lt;/title&gt;&lt;secondary-title&gt;Personality and Social Psychology Review&lt;/secondary-title&gt;&lt;alt-title&gt;Personality and Social Psychology Review&lt;/alt-title&gt;&lt;/titles&gt;&lt;periodical&gt;&lt;full-title&gt;Personality and Social Psychology Review&lt;/full-title&gt;&lt;/periodical&gt;&lt;alt-periodical&gt;&lt;full-title&gt;Personality and Social Psychology Review&lt;/full-title&gt;&lt;/alt-periodical&gt;&lt;pages&gt;47-66&lt;/pages&gt;&lt;volume&gt;10&lt;/volume&gt;&lt;number&gt;1&lt;/number&gt;&lt;dates&gt;&lt;year&gt;2006&lt;/year&gt;&lt;/dates&gt;&lt;publisher&gt;Lawrence Earlbaum&lt;/publisher&gt;&lt;urls&gt;&lt;related-urls&gt;&lt;url&gt;http://psr.sagepub.com/content/10/1/47.full.pdf+html&lt;/url&gt;&lt;/related-urls&gt;&lt;/urls&gt;&lt;electronic-resource-num&gt;10.1207/s15327957pspr1001_3 &lt;/electronic-resource-num&gt;&lt;/record&gt;&lt;/Cite&gt;&lt;/EndNote&gt;</w:instrText>
      </w:r>
      <w:r w:rsidR="002838BA">
        <w:rPr>
          <w:rFonts w:cstheme="minorHAnsi"/>
        </w:rPr>
        <w:fldChar w:fldCharType="separate"/>
      </w:r>
      <w:r w:rsidR="002838BA">
        <w:rPr>
          <w:rFonts w:cstheme="minorHAnsi"/>
          <w:noProof/>
        </w:rPr>
        <w:t>(see also Haselton &amp; Nettle, 2006)</w:t>
      </w:r>
      <w:r w:rsidR="002838BA">
        <w:rPr>
          <w:rFonts w:cstheme="minorHAnsi"/>
        </w:rPr>
        <w:fldChar w:fldCharType="end"/>
      </w:r>
      <w:r>
        <w:rPr>
          <w:rFonts w:cstheme="minorHAnsi"/>
        </w:rPr>
        <w:t xml:space="preserve"> and </w:t>
      </w:r>
      <w:r w:rsidR="0070079B" w:rsidRPr="002F0415">
        <w:rPr>
          <w:rFonts w:cstheme="minorHAnsi"/>
        </w:rPr>
        <w:t>that the</w:t>
      </w:r>
      <w:r w:rsidR="00E031E2">
        <w:rPr>
          <w:rFonts w:cstheme="minorHAnsi"/>
        </w:rPr>
        <w:t xml:space="preserve"> biases</w:t>
      </w:r>
      <w:r w:rsidR="0070079B" w:rsidRPr="002F0415">
        <w:rPr>
          <w:rFonts w:cstheme="minorHAnsi"/>
        </w:rPr>
        <w:t xml:space="preserve"> are </w:t>
      </w:r>
      <w:r>
        <w:rPr>
          <w:rFonts w:cstheme="minorHAnsi"/>
        </w:rPr>
        <w:t xml:space="preserve">still </w:t>
      </w:r>
      <w:r w:rsidR="0070079B" w:rsidRPr="002F0415">
        <w:rPr>
          <w:rFonts w:cstheme="minorHAnsi"/>
        </w:rPr>
        <w:t>rooted in our unconscious</w:t>
      </w:r>
      <w:r w:rsidR="00E031E2">
        <w:rPr>
          <w:rFonts w:cstheme="minorHAnsi"/>
        </w:rPr>
        <w:t xml:space="preserve">, that is, in our </w:t>
      </w:r>
      <w:r w:rsidR="0070079B" w:rsidRPr="002F0415">
        <w:rPr>
          <w:rFonts w:cstheme="minorHAnsi"/>
        </w:rPr>
        <w:t xml:space="preserve">autonomous mind. </w:t>
      </w:r>
      <w:r w:rsidR="00152A70" w:rsidRPr="002F0415">
        <w:rPr>
          <w:rFonts w:cstheme="minorHAnsi"/>
        </w:rPr>
        <w:t xml:space="preserve"> </w:t>
      </w:r>
      <w:r w:rsidR="000B5853" w:rsidRPr="00ED2F98">
        <w:rPr>
          <w:rFonts w:cstheme="minorHAnsi"/>
        </w:rPr>
        <w:t xml:space="preserve">Like any other output of autonomous processes, the biases can </w:t>
      </w:r>
      <w:r w:rsidR="00ED2F98" w:rsidRPr="00ED2F98">
        <w:rPr>
          <w:rFonts w:cstheme="minorHAnsi"/>
        </w:rPr>
        <w:t>be blocked</w:t>
      </w:r>
      <w:r w:rsidR="00707BE4">
        <w:rPr>
          <w:rFonts w:cstheme="minorHAnsi"/>
        </w:rPr>
        <w:t xml:space="preserve"> before they become conscious</w:t>
      </w:r>
      <w:r w:rsidR="009E1BEE">
        <w:rPr>
          <w:rFonts w:cstheme="minorHAnsi"/>
        </w:rPr>
        <w:t xml:space="preserve">ly </w:t>
      </w:r>
      <w:r w:rsidR="004F6D80">
        <w:rPr>
          <w:rFonts w:cstheme="minorHAnsi"/>
        </w:rPr>
        <w:t xml:space="preserve">more </w:t>
      </w:r>
      <w:r w:rsidR="009E1BEE">
        <w:rPr>
          <w:rFonts w:cstheme="minorHAnsi"/>
        </w:rPr>
        <w:t>accessible</w:t>
      </w:r>
      <w:r w:rsidR="00ED2F98" w:rsidRPr="00ED2F98">
        <w:rPr>
          <w:rFonts w:cstheme="minorHAnsi"/>
        </w:rPr>
        <w:t xml:space="preserve">, or they can </w:t>
      </w:r>
      <w:r w:rsidR="000B5853" w:rsidRPr="004F6D80">
        <w:rPr>
          <w:rFonts w:cstheme="minorHAnsi"/>
        </w:rPr>
        <w:t>pop into the conscious</w:t>
      </w:r>
      <w:r w:rsidR="000B5853" w:rsidRPr="00ED2F98">
        <w:rPr>
          <w:rFonts w:cstheme="minorHAnsi"/>
        </w:rPr>
        <w:t xml:space="preserve"> mind, creating an intuition</w:t>
      </w:r>
      <w:r w:rsidR="009A58B0" w:rsidRPr="00ED2F98">
        <w:rPr>
          <w:rFonts w:cstheme="minorHAnsi"/>
        </w:rPr>
        <w:t xml:space="preserve"> </w:t>
      </w:r>
      <w:r w:rsidR="000B5853" w:rsidRPr="00ED2F98">
        <w:rPr>
          <w:rFonts w:cstheme="minorHAnsi"/>
        </w:rPr>
        <w:t xml:space="preserve">of knowing </w:t>
      </w:r>
      <w:r w:rsidR="00ED2F98" w:rsidRPr="00ED2F98">
        <w:rPr>
          <w:rFonts w:cstheme="minorHAnsi"/>
        </w:rPr>
        <w:t>something instinctively</w:t>
      </w:r>
      <w:r w:rsidR="004F6D80">
        <w:rPr>
          <w:rFonts w:cstheme="minorHAnsi"/>
        </w:rPr>
        <w:t>.</w:t>
      </w:r>
      <w:r w:rsidR="00413D1A">
        <w:rPr>
          <w:rFonts w:cstheme="minorHAnsi"/>
        </w:rPr>
        <w:t xml:space="preserve"> </w:t>
      </w:r>
      <w:r w:rsidR="00A24925">
        <w:rPr>
          <w:rFonts w:cstheme="minorHAnsi"/>
        </w:rPr>
        <w:t>It</w:t>
      </w:r>
      <w:r w:rsidR="001C6185" w:rsidRPr="00413D1A">
        <w:rPr>
          <w:rFonts w:cstheme="minorHAnsi"/>
        </w:rPr>
        <w:t xml:space="preserve"> may be</w:t>
      </w:r>
      <w:r w:rsidR="00FA0DAF" w:rsidRPr="00413D1A">
        <w:rPr>
          <w:rFonts w:cstheme="minorHAnsi"/>
        </w:rPr>
        <w:t xml:space="preserve"> the </w:t>
      </w:r>
      <w:r w:rsidR="00FA0DAF" w:rsidRPr="008A7A7D">
        <w:rPr>
          <w:rFonts w:cstheme="minorHAnsi"/>
        </w:rPr>
        <w:t xml:space="preserve">case </w:t>
      </w:r>
      <w:r w:rsidR="00A24925" w:rsidRPr="008A7A7D">
        <w:rPr>
          <w:rFonts w:cstheme="minorHAnsi"/>
        </w:rPr>
        <w:t>that</w:t>
      </w:r>
      <w:r w:rsidR="00FA0DAF" w:rsidRPr="008A7A7D">
        <w:rPr>
          <w:rFonts w:cstheme="minorHAnsi"/>
        </w:rPr>
        <w:t xml:space="preserve"> </w:t>
      </w:r>
      <w:r w:rsidR="008A7A7D">
        <w:rPr>
          <w:rFonts w:cstheme="minorHAnsi"/>
        </w:rPr>
        <w:t xml:space="preserve">these intuitions </w:t>
      </w:r>
      <w:r w:rsidR="004F6D80">
        <w:rPr>
          <w:rFonts w:cstheme="minorHAnsi"/>
        </w:rPr>
        <w:t xml:space="preserve">are partly responsible for the development of </w:t>
      </w:r>
      <w:r w:rsidR="004F6D80" w:rsidRPr="004F6D80">
        <w:rPr>
          <w:rFonts w:cstheme="minorHAnsi"/>
        </w:rPr>
        <w:t>religious beliefs</w:t>
      </w:r>
      <w:r w:rsidR="004F6D80">
        <w:rPr>
          <w:rFonts w:cstheme="minorHAnsi"/>
        </w:rPr>
        <w:t xml:space="preserve"> </w:t>
      </w:r>
      <w:r w:rsidR="00D91B0D" w:rsidRPr="00FA0DAF">
        <w:rPr>
          <w:rFonts w:cstheme="minorHAnsi"/>
        </w:rPr>
        <w:t xml:space="preserve">because </w:t>
      </w:r>
      <w:r w:rsidR="00A106BF" w:rsidRPr="00FA0DAF">
        <w:rPr>
          <w:rFonts w:cstheme="minorHAnsi"/>
        </w:rPr>
        <w:t>s</w:t>
      </w:r>
      <w:r w:rsidR="00ED2F98" w:rsidRPr="00FA0DAF">
        <w:rPr>
          <w:rFonts w:cstheme="minorHAnsi"/>
        </w:rPr>
        <w:t>everal studies suggest that</w:t>
      </w:r>
      <w:r w:rsidR="0032293C" w:rsidRPr="00FA0DAF">
        <w:rPr>
          <w:rFonts w:cstheme="minorHAnsi"/>
        </w:rPr>
        <w:t xml:space="preserve"> the above-mentioned </w:t>
      </w:r>
      <w:r w:rsidR="000E46AD">
        <w:rPr>
          <w:rFonts w:cstheme="minorHAnsi"/>
        </w:rPr>
        <w:t>cognitive</w:t>
      </w:r>
      <w:r w:rsidR="0032293C" w:rsidRPr="00FA0DAF">
        <w:rPr>
          <w:rFonts w:cstheme="minorHAnsi"/>
        </w:rPr>
        <w:t xml:space="preserve"> </w:t>
      </w:r>
      <w:r w:rsidR="0000311A" w:rsidRPr="00FA0DAF">
        <w:rPr>
          <w:rFonts w:cstheme="minorHAnsi"/>
        </w:rPr>
        <w:t>biases</w:t>
      </w:r>
      <w:r w:rsidR="00D36C17" w:rsidRPr="00FA0DAF">
        <w:rPr>
          <w:rFonts w:cstheme="minorHAnsi"/>
        </w:rPr>
        <w:t xml:space="preserve"> </w:t>
      </w:r>
      <w:r w:rsidR="0032293C" w:rsidRPr="00FA0DAF">
        <w:rPr>
          <w:rFonts w:cstheme="minorHAnsi"/>
        </w:rPr>
        <w:t>increase when religio</w:t>
      </w:r>
      <w:r w:rsidR="00FA0DAF" w:rsidRPr="00FA0DAF">
        <w:rPr>
          <w:rFonts w:cstheme="minorHAnsi"/>
        </w:rPr>
        <w:t>sity</w:t>
      </w:r>
      <w:r w:rsidR="0032293C" w:rsidRPr="00FA0DAF">
        <w:rPr>
          <w:rFonts w:cstheme="minorHAnsi"/>
        </w:rPr>
        <w:t xml:space="preserve"> </w:t>
      </w:r>
      <w:r w:rsidR="00E031E2">
        <w:rPr>
          <w:rFonts w:cstheme="minorHAnsi"/>
        </w:rPr>
        <w:t xml:space="preserve">increases </w:t>
      </w:r>
      <w:r w:rsidR="002838BA">
        <w:rPr>
          <w:rFonts w:cstheme="minorHAnsi"/>
        </w:rPr>
        <w:fldChar w:fldCharType="begin">
          <w:fldData xml:space="preserve">PEVuZE5vdGU+PENpdGU+PEF1dGhvcj5EZW1lcnR6aTwvQXV0aG9yPjxZZWFyPjIwMDk8L1llYXI+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</w:fldData>
        </w:fldChar>
      </w:r>
      <w:r w:rsidR="002838BA">
        <w:rPr>
          <w:rFonts w:cstheme="minorHAnsi"/>
        </w:rPr>
        <w:instrText xml:space="preserve"> ADDIN EN.CITE </w:instrText>
      </w:r>
      <w:r w:rsidR="002838BA">
        <w:rPr>
          <w:rFonts w:cstheme="minorHAnsi"/>
        </w:rPr>
        <w:fldChar w:fldCharType="begin">
          <w:fldData xml:space="preserve">PEVuZE5vdGU+PENpdGU+PEF1dGhvcj5EZW1lcnR6aTwvQXV0aG9yPjxZZWFyPjIwMDk8L1llYXI+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</w:fldData>
        </w:fldChar>
      </w:r>
      <w:r w:rsidR="002838BA">
        <w:rPr>
          <w:rFonts w:cstheme="minorHAnsi"/>
        </w:rPr>
        <w:instrText xml:space="preserve"> ADDIN EN.CITE.DATA </w:instrText>
      </w:r>
      <w:r w:rsidR="002838BA">
        <w:rPr>
          <w:rFonts w:cstheme="minorHAnsi"/>
        </w:rPr>
      </w:r>
      <w:r w:rsidR="002838BA">
        <w:rPr>
          <w:rFonts w:cstheme="minorHAnsi"/>
        </w:rPr>
        <w:fldChar w:fldCharType="end"/>
      </w:r>
      <w:r w:rsidR="002838BA">
        <w:rPr>
          <w:rFonts w:cstheme="minorHAnsi"/>
        </w:rPr>
      </w:r>
      <w:r w:rsidR="002838BA">
        <w:rPr>
          <w:rFonts w:cstheme="minorHAnsi"/>
        </w:rPr>
        <w:fldChar w:fldCharType="separate"/>
      </w:r>
      <w:r w:rsidR="002838BA">
        <w:rPr>
          <w:rFonts w:cstheme="minorHAnsi"/>
          <w:noProof/>
        </w:rPr>
        <w:t>(Banerjee &amp; Bloom, 2014; Barlev, Mermelstein, &amp; German, 2017; Demertzi et al., 2009; Lindeman &amp; Svedholm-Häkkinen, 2016; Lindeman et al., 2015; Pennycook, Cheyne, Barr, Koehler, &amp; Fugelsang, 2015; Willard &amp; Norenzayan, 2013)</w:t>
      </w:r>
      <w:r w:rsidR="002838BA">
        <w:rPr>
          <w:rFonts w:cstheme="minorHAnsi"/>
        </w:rPr>
        <w:fldChar w:fldCharType="end"/>
      </w:r>
      <w:r w:rsidR="007F5D9F" w:rsidRPr="002F0415">
        <w:rPr>
          <w:rFonts w:cstheme="minorHAnsi"/>
        </w:rPr>
        <w:t xml:space="preserve">. </w:t>
      </w:r>
      <w:r w:rsidR="00282BD4" w:rsidRPr="002F0415">
        <w:rPr>
          <w:rFonts w:cstheme="minorHAnsi"/>
        </w:rPr>
        <w:t>However, the associations are not usually very strong, and some</w:t>
      </w:r>
      <w:r w:rsidR="007F5D9F" w:rsidRPr="002F0415">
        <w:rPr>
          <w:rFonts w:cstheme="minorHAnsi"/>
        </w:rPr>
        <w:t xml:space="preserve"> findings </w:t>
      </w:r>
      <w:r w:rsidR="00544B56" w:rsidRPr="002F0415">
        <w:rPr>
          <w:rFonts w:cstheme="minorHAnsi"/>
        </w:rPr>
        <w:t xml:space="preserve">have </w:t>
      </w:r>
      <w:r w:rsidR="007F5D9F" w:rsidRPr="002F0415">
        <w:rPr>
          <w:rFonts w:cstheme="minorHAnsi"/>
        </w:rPr>
        <w:t>failed to support th</w:t>
      </w:r>
      <w:r w:rsidR="00CD6DE5" w:rsidRPr="002F0415">
        <w:rPr>
          <w:rFonts w:cstheme="minorHAnsi"/>
        </w:rPr>
        <w:t>is</w:t>
      </w:r>
      <w:r w:rsidR="007F5D9F" w:rsidRPr="002F0415">
        <w:rPr>
          <w:rFonts w:cstheme="minorHAnsi"/>
        </w:rPr>
        <w:t xml:space="preserve"> association</w:t>
      </w:r>
      <w:r w:rsidR="00634608" w:rsidRPr="002F0415">
        <w:rPr>
          <w:rFonts w:cstheme="minorHAnsi"/>
        </w:rPr>
        <w:t xml:space="preserve">, </w:t>
      </w:r>
      <w:r w:rsidR="007F5D9F" w:rsidRPr="002F0415">
        <w:rPr>
          <w:rFonts w:cstheme="minorHAnsi"/>
        </w:rPr>
        <w:t xml:space="preserve">in part or overall </w:t>
      </w:r>
      <w:r w:rsidR="002838BA">
        <w:rPr>
          <w:rFonts w:cstheme="minorHAnsi"/>
        </w:rPr>
        <w:fldChar w:fldCharType="begin">
          <w:fldData xml:space="preserve">PEVuZE5vdGU+PENpdGU+PEF1dGhvcj5XaWxsYXJkPC9BdXRob3I+PFllYXI+MjAxMzwvWWVhcj48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=
</w:fldData>
        </w:fldChar>
      </w:r>
      <w:r w:rsidR="002838BA">
        <w:rPr>
          <w:rFonts w:cstheme="minorHAnsi"/>
        </w:rPr>
        <w:instrText xml:space="preserve"> ADDIN EN.CITE </w:instrText>
      </w:r>
      <w:r w:rsidR="002838BA">
        <w:rPr>
          <w:rFonts w:cstheme="minorHAnsi"/>
        </w:rPr>
        <w:fldChar w:fldCharType="begin">
          <w:fldData xml:space="preserve">PEVuZE5vdGU+PENpdGU+PEF1dGhvcj5XaWxsYXJkPC9BdXRob3I+PFllYXI+MjAxMzwvWWVhcj48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=
</w:fldData>
        </w:fldChar>
      </w:r>
      <w:r w:rsidR="002838BA">
        <w:rPr>
          <w:rFonts w:cstheme="minorHAnsi"/>
        </w:rPr>
        <w:instrText xml:space="preserve"> ADDIN EN.CITE.DATA </w:instrText>
      </w:r>
      <w:r w:rsidR="002838BA">
        <w:rPr>
          <w:rFonts w:cstheme="minorHAnsi"/>
        </w:rPr>
      </w:r>
      <w:r w:rsidR="002838BA">
        <w:rPr>
          <w:rFonts w:cstheme="minorHAnsi"/>
        </w:rPr>
        <w:fldChar w:fldCharType="end"/>
      </w:r>
      <w:r w:rsidR="002838BA">
        <w:rPr>
          <w:rFonts w:cstheme="minorHAnsi"/>
        </w:rPr>
      </w:r>
      <w:r w:rsidR="002838BA">
        <w:rPr>
          <w:rFonts w:cstheme="minorHAnsi"/>
        </w:rPr>
        <w:fldChar w:fldCharType="separate"/>
      </w:r>
      <w:r w:rsidR="002838BA">
        <w:rPr>
          <w:rFonts w:cstheme="minorHAnsi"/>
          <w:noProof/>
        </w:rPr>
        <w:t>(Barber, 2014; Kelemen &amp; Rosset, 2009; Rottman et al., 2017; Shtulman, 2006; Willard &amp; Norenzayan, 2013; Willard &amp; Norenzayan, 2017)</w:t>
      </w:r>
      <w:r w:rsidR="002838BA">
        <w:rPr>
          <w:rFonts w:cstheme="minorHAnsi"/>
        </w:rPr>
        <w:fldChar w:fldCharType="end"/>
      </w:r>
      <w:r w:rsidR="00E4362F" w:rsidRPr="002F0415">
        <w:rPr>
          <w:rFonts w:cstheme="minorHAnsi"/>
        </w:rPr>
        <w:t xml:space="preserve">. </w:t>
      </w:r>
      <w:r w:rsidR="00D36C17" w:rsidRPr="001A6AF5">
        <w:rPr>
          <w:rFonts w:cstheme="minorHAnsi"/>
        </w:rPr>
        <w:t>One</w:t>
      </w:r>
      <w:r w:rsidR="00CD6DE5" w:rsidRPr="001A6AF5">
        <w:rPr>
          <w:rFonts w:cstheme="minorHAnsi"/>
        </w:rPr>
        <w:t xml:space="preserve"> reason for the conflicting</w:t>
      </w:r>
      <w:r w:rsidR="00CD6DE5" w:rsidRPr="002F0415">
        <w:rPr>
          <w:rFonts w:cstheme="minorHAnsi"/>
        </w:rPr>
        <w:t xml:space="preserve"> findings is probably the </w:t>
      </w:r>
      <w:r w:rsidR="00687348" w:rsidRPr="002F0415">
        <w:rPr>
          <w:rFonts w:cstheme="minorHAnsi"/>
        </w:rPr>
        <w:t>far-reaching</w:t>
      </w:r>
      <w:r w:rsidR="00CD6DE5" w:rsidRPr="002F0415">
        <w:rPr>
          <w:rFonts w:cstheme="minorHAnsi"/>
        </w:rPr>
        <w:t xml:space="preserve"> definitions and o</w:t>
      </w:r>
      <w:r w:rsidR="00693BDF" w:rsidRPr="002F0415">
        <w:rPr>
          <w:rFonts w:cstheme="minorHAnsi"/>
        </w:rPr>
        <w:t>perationalizations of the biases</w:t>
      </w:r>
      <w:r w:rsidR="00397DD5" w:rsidRPr="002F0415">
        <w:rPr>
          <w:rFonts w:cstheme="minorHAnsi"/>
        </w:rPr>
        <w:t>:</w:t>
      </w:r>
      <w:r w:rsidR="00CD6DE5" w:rsidRPr="002F0415">
        <w:rPr>
          <w:rFonts w:cstheme="minorHAnsi"/>
        </w:rPr>
        <w:t xml:space="preserve"> </w:t>
      </w:r>
      <w:r w:rsidR="00397DD5" w:rsidRPr="002F0415">
        <w:rPr>
          <w:rFonts w:cstheme="minorHAnsi"/>
        </w:rPr>
        <w:t>I</w:t>
      </w:r>
      <w:r w:rsidR="008429BB" w:rsidRPr="002F0415">
        <w:rPr>
          <w:rFonts w:cstheme="minorHAnsi"/>
        </w:rPr>
        <w:t>t is not surprising that agreeing that w</w:t>
      </w:r>
      <w:r w:rsidR="00CD6DE5" w:rsidRPr="002F0415">
        <w:rPr>
          <w:rFonts w:cstheme="minorHAnsi"/>
        </w:rPr>
        <w:t>ater condenses to moisten the air</w:t>
      </w:r>
      <w:r w:rsidR="008429BB" w:rsidRPr="002F0415">
        <w:rPr>
          <w:rFonts w:cstheme="minorHAnsi"/>
        </w:rPr>
        <w:t xml:space="preserve"> </w:t>
      </w:r>
      <w:r w:rsidR="00687348" w:rsidRPr="002F0415">
        <w:rPr>
          <w:rFonts w:cstheme="minorHAnsi"/>
        </w:rPr>
        <w:t>(teleological bias)</w:t>
      </w:r>
      <w:r w:rsidR="00124498">
        <w:rPr>
          <w:rFonts w:cstheme="minorHAnsi"/>
        </w:rPr>
        <w:t xml:space="preserve">, that </w:t>
      </w:r>
      <w:r w:rsidR="00BD3168" w:rsidRPr="007D77E5">
        <w:rPr>
          <w:rFonts w:cstheme="minorHAnsi"/>
        </w:rPr>
        <w:t>mental states are not physical states</w:t>
      </w:r>
      <w:r w:rsidR="00124498" w:rsidRPr="007D77E5">
        <w:rPr>
          <w:rFonts w:cstheme="minorHAnsi"/>
        </w:rPr>
        <w:t xml:space="preserve"> (dualism</w:t>
      </w:r>
      <w:r w:rsidR="00124498">
        <w:rPr>
          <w:rFonts w:cstheme="minorHAnsi"/>
        </w:rPr>
        <w:t xml:space="preserve">), </w:t>
      </w:r>
      <w:r w:rsidR="008429BB" w:rsidRPr="002F0415">
        <w:rPr>
          <w:rFonts w:cstheme="minorHAnsi"/>
        </w:rPr>
        <w:t xml:space="preserve">or that </w:t>
      </w:r>
      <w:r w:rsidR="00687348" w:rsidRPr="002F0415">
        <w:rPr>
          <w:rFonts w:cstheme="minorHAnsi"/>
        </w:rPr>
        <w:t>cows have intentions (anthropomorphism) do</w:t>
      </w:r>
      <w:r w:rsidR="00D36C17">
        <w:rPr>
          <w:rFonts w:cstheme="minorHAnsi"/>
        </w:rPr>
        <w:t>es</w:t>
      </w:r>
      <w:r w:rsidR="00687348" w:rsidRPr="002F0415">
        <w:rPr>
          <w:rFonts w:cstheme="minorHAnsi"/>
        </w:rPr>
        <w:t xml:space="preserve"> not predict </w:t>
      </w:r>
      <w:r w:rsidR="00597ABB" w:rsidRPr="002F0415">
        <w:rPr>
          <w:rFonts w:cstheme="minorHAnsi"/>
        </w:rPr>
        <w:t xml:space="preserve">individual </w:t>
      </w:r>
      <w:r w:rsidR="00687348" w:rsidRPr="002F0415">
        <w:rPr>
          <w:rFonts w:cstheme="minorHAnsi"/>
        </w:rPr>
        <w:t>religiosity</w:t>
      </w:r>
      <w:r w:rsidR="00655CDF">
        <w:rPr>
          <w:rFonts w:cstheme="minorHAnsi"/>
        </w:rPr>
        <w:t xml:space="preserve">. </w:t>
      </w:r>
      <w:r w:rsidR="007313AA">
        <w:rPr>
          <w:rFonts w:cstheme="minorHAnsi"/>
        </w:rPr>
        <w:t xml:space="preserve"> </w:t>
      </w:r>
    </w:p>
    <w:p w14:paraId="18CDCB8F" w14:textId="77777777" w:rsidR="003E6381" w:rsidRDefault="00397DD5" w:rsidP="00614304">
      <w:pPr>
        <w:rPr>
          <w:rFonts w:cstheme="minorHAnsi"/>
          <w:color w:val="7030A0"/>
        </w:rPr>
      </w:pPr>
      <w:r w:rsidRPr="005506B8">
        <w:rPr>
          <w:rFonts w:cstheme="minorHAnsi"/>
        </w:rPr>
        <w:t xml:space="preserve">In this paper, </w:t>
      </w:r>
      <w:r w:rsidRPr="001A6AF5">
        <w:rPr>
          <w:rFonts w:cstheme="minorHAnsi"/>
        </w:rPr>
        <w:t xml:space="preserve">we are working </w:t>
      </w:r>
      <w:r w:rsidR="0094633A" w:rsidRPr="001A6AF5">
        <w:rPr>
          <w:rFonts w:cstheme="minorHAnsi"/>
        </w:rPr>
        <w:t>unde</w:t>
      </w:r>
      <w:r w:rsidR="006C6FC2" w:rsidRPr="001A6AF5">
        <w:rPr>
          <w:rFonts w:cstheme="minorHAnsi"/>
        </w:rPr>
        <w:t>r</w:t>
      </w:r>
      <w:r w:rsidRPr="001A6AF5">
        <w:rPr>
          <w:rFonts w:cstheme="minorHAnsi"/>
        </w:rPr>
        <w:t xml:space="preserve"> the assumption</w:t>
      </w:r>
      <w:r w:rsidR="004E56E3" w:rsidRPr="001A6AF5">
        <w:rPr>
          <w:rFonts w:cstheme="minorHAnsi"/>
        </w:rPr>
        <w:t>s</w:t>
      </w:r>
      <w:r w:rsidRPr="005506B8">
        <w:rPr>
          <w:rFonts w:cstheme="minorHAnsi"/>
        </w:rPr>
        <w:t xml:space="preserve"> that only </w:t>
      </w:r>
      <w:r w:rsidR="00C428FD" w:rsidRPr="005506B8">
        <w:rPr>
          <w:rFonts w:cstheme="minorHAnsi"/>
        </w:rPr>
        <w:t xml:space="preserve">some </w:t>
      </w:r>
      <w:r w:rsidR="00707BE4">
        <w:rPr>
          <w:rFonts w:cstheme="minorHAnsi"/>
        </w:rPr>
        <w:t xml:space="preserve">rudimentary </w:t>
      </w:r>
      <w:r w:rsidR="00C428FD" w:rsidRPr="00C52009">
        <w:rPr>
          <w:rFonts w:cstheme="minorHAnsi"/>
        </w:rPr>
        <w:t>forms o</w:t>
      </w:r>
      <w:r w:rsidR="00C428FD" w:rsidRPr="005506B8">
        <w:rPr>
          <w:rFonts w:cstheme="minorHAnsi"/>
        </w:rPr>
        <w:t xml:space="preserve">f the above </w:t>
      </w:r>
      <w:r w:rsidR="002A35D3" w:rsidRPr="005506B8">
        <w:rPr>
          <w:rFonts w:cstheme="minorHAnsi"/>
        </w:rPr>
        <w:t>biases</w:t>
      </w:r>
      <w:r w:rsidR="00C52009">
        <w:rPr>
          <w:rFonts w:cstheme="minorHAnsi"/>
        </w:rPr>
        <w:t xml:space="preserve"> </w:t>
      </w:r>
      <w:r w:rsidR="00C428FD" w:rsidRPr="005506B8">
        <w:rPr>
          <w:rFonts w:cstheme="minorHAnsi"/>
        </w:rPr>
        <w:t xml:space="preserve">are related </w:t>
      </w:r>
      <w:r w:rsidR="00575722">
        <w:rPr>
          <w:rFonts w:cstheme="minorHAnsi"/>
        </w:rPr>
        <w:t>to</w:t>
      </w:r>
      <w:r w:rsidR="00C428FD" w:rsidRPr="005506B8">
        <w:rPr>
          <w:rFonts w:cstheme="minorHAnsi"/>
        </w:rPr>
        <w:t xml:space="preserve"> religious beliefs</w:t>
      </w:r>
      <w:r w:rsidR="00C52009">
        <w:rPr>
          <w:rFonts w:cstheme="minorHAnsi"/>
        </w:rPr>
        <w:t>, and that the</w:t>
      </w:r>
      <w:r w:rsidR="00BD3168">
        <w:rPr>
          <w:rFonts w:cstheme="minorHAnsi"/>
        </w:rPr>
        <w:t>se basic forms</w:t>
      </w:r>
      <w:r w:rsidR="00C52009">
        <w:rPr>
          <w:rFonts w:cstheme="minorHAnsi"/>
        </w:rPr>
        <w:t xml:space="preserve"> </w:t>
      </w:r>
      <w:r w:rsidR="00BD3168">
        <w:rPr>
          <w:rFonts w:cstheme="minorHAnsi"/>
        </w:rPr>
        <w:t>of those beliefs</w:t>
      </w:r>
      <w:r w:rsidR="00235D64">
        <w:rPr>
          <w:rFonts w:cstheme="minorHAnsi"/>
        </w:rPr>
        <w:t xml:space="preserve"> </w:t>
      </w:r>
      <w:r w:rsidR="00C52009">
        <w:rPr>
          <w:rFonts w:cstheme="minorHAnsi"/>
        </w:rPr>
        <w:t xml:space="preserve">are </w:t>
      </w:r>
      <w:r w:rsidR="00E309E1">
        <w:rPr>
          <w:rFonts w:cstheme="minorHAnsi"/>
        </w:rPr>
        <w:t xml:space="preserve">all </w:t>
      </w:r>
      <w:r w:rsidR="00C52009">
        <w:rPr>
          <w:rFonts w:cstheme="minorHAnsi"/>
        </w:rPr>
        <w:t>expressions of one bias type</w:t>
      </w:r>
      <w:r w:rsidR="00C428FD" w:rsidRPr="005506B8">
        <w:rPr>
          <w:rFonts w:cstheme="minorHAnsi"/>
        </w:rPr>
        <w:t xml:space="preserve">. </w:t>
      </w:r>
      <w:r w:rsidR="004E56E3">
        <w:rPr>
          <w:rFonts w:cstheme="minorHAnsi"/>
        </w:rPr>
        <w:t xml:space="preserve">These are </w:t>
      </w:r>
      <w:r w:rsidR="00655CDF">
        <w:rPr>
          <w:rFonts w:cstheme="minorHAnsi"/>
        </w:rPr>
        <w:t xml:space="preserve">biases in knowledge </w:t>
      </w:r>
      <w:r w:rsidR="00655CDF" w:rsidRPr="005506B8">
        <w:rPr>
          <w:rFonts w:cstheme="minorHAnsi"/>
        </w:rPr>
        <w:t xml:space="preserve">that </w:t>
      </w:r>
      <w:r w:rsidR="00655CDF">
        <w:rPr>
          <w:rFonts w:cstheme="minorHAnsi"/>
        </w:rPr>
        <w:t xml:space="preserve">children </w:t>
      </w:r>
      <w:r w:rsidR="00655CDF" w:rsidRPr="005506B8">
        <w:rPr>
          <w:rFonts w:cstheme="minorHAnsi"/>
        </w:rPr>
        <w:t>begin to learn universally roughly at the same age</w:t>
      </w:r>
      <w:r w:rsidR="00655CDF">
        <w:rPr>
          <w:rFonts w:cstheme="minorHAnsi"/>
        </w:rPr>
        <w:t xml:space="preserve">, </w:t>
      </w:r>
      <w:r w:rsidR="00655CDF" w:rsidRPr="00655CDF">
        <w:rPr>
          <w:rFonts w:cstheme="minorHAnsi"/>
        </w:rPr>
        <w:t>mainly without instruction</w:t>
      </w:r>
      <w:r w:rsidR="00655CDF">
        <w:rPr>
          <w:rFonts w:cstheme="minorHAnsi"/>
        </w:rPr>
        <w:t xml:space="preserve">, and which </w:t>
      </w:r>
      <w:r w:rsidR="00655CDF" w:rsidRPr="005506B8">
        <w:rPr>
          <w:rFonts w:cstheme="minorHAnsi"/>
        </w:rPr>
        <w:t xml:space="preserve">provide a basis for further </w:t>
      </w:r>
      <w:r w:rsidR="00655CDF" w:rsidRPr="005506B8">
        <w:t xml:space="preserve">conceptual </w:t>
      </w:r>
      <w:r w:rsidR="00E031E2">
        <w:t xml:space="preserve">development </w:t>
      </w:r>
      <w:r w:rsidR="002838BA">
        <w:rPr>
          <w:rFonts w:cstheme="minorHAnsi"/>
        </w:rPr>
        <w:fldChar w:fldCharType="begin">
          <w:fldData xml:space="preserve">PEVuZE5vdGU+PENpdGU+PEF1dGhvcj5DYXJleTwvQXV0aG9yPjxZZWFyPjE5ODU8L1llYXI+PFJl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</w:fldData>
        </w:fldChar>
      </w:r>
      <w:r w:rsidR="002838BA">
        <w:rPr>
          <w:rFonts w:cstheme="minorHAnsi"/>
        </w:rPr>
        <w:instrText xml:space="preserve"> ADDIN EN.CITE </w:instrText>
      </w:r>
      <w:r w:rsidR="002838BA">
        <w:rPr>
          <w:rFonts w:cstheme="minorHAnsi"/>
        </w:rPr>
        <w:fldChar w:fldCharType="begin">
          <w:fldData xml:space="preserve">PEVuZE5vdGU+PENpdGU+PEF1dGhvcj5DYXJleTwvQXV0aG9yPjxZZWFyPjE5ODU8L1llYXI+PFJl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</w:fldData>
        </w:fldChar>
      </w:r>
      <w:r w:rsidR="002838BA">
        <w:rPr>
          <w:rFonts w:cstheme="minorHAnsi"/>
        </w:rPr>
        <w:instrText xml:space="preserve"> ADDIN EN.CITE.DATA </w:instrText>
      </w:r>
      <w:r w:rsidR="002838BA">
        <w:rPr>
          <w:rFonts w:cstheme="minorHAnsi"/>
        </w:rPr>
      </w:r>
      <w:r w:rsidR="002838BA">
        <w:rPr>
          <w:rFonts w:cstheme="minorHAnsi"/>
        </w:rPr>
        <w:fldChar w:fldCharType="end"/>
      </w:r>
      <w:r w:rsidR="002838BA">
        <w:rPr>
          <w:rFonts w:cstheme="minorHAnsi"/>
        </w:rPr>
      </w:r>
      <w:r w:rsidR="002838BA">
        <w:rPr>
          <w:rFonts w:cstheme="minorHAnsi"/>
        </w:rPr>
        <w:fldChar w:fldCharType="separate"/>
      </w:r>
      <w:r w:rsidR="002838BA">
        <w:rPr>
          <w:rFonts w:cstheme="minorHAnsi"/>
          <w:noProof/>
        </w:rPr>
        <w:t>(Carey, 1985; Goldberg &amp; Thompson-Schill, 2009; Wellman &amp; Gelman, 1998)</w:t>
      </w:r>
      <w:r w:rsidR="002838BA">
        <w:rPr>
          <w:rFonts w:cstheme="minorHAnsi"/>
        </w:rPr>
        <w:fldChar w:fldCharType="end"/>
      </w:r>
      <w:r w:rsidR="00655CDF">
        <w:rPr>
          <w:rFonts w:cstheme="minorHAnsi"/>
        </w:rPr>
        <w:t>.</w:t>
      </w:r>
      <w:r w:rsidR="004E56E3">
        <w:rPr>
          <w:rFonts w:cstheme="minorHAnsi"/>
        </w:rPr>
        <w:t xml:space="preserve"> More specifically, </w:t>
      </w:r>
      <w:r w:rsidR="00C52009">
        <w:rPr>
          <w:rFonts w:cstheme="minorHAnsi"/>
        </w:rPr>
        <w:t xml:space="preserve">in </w:t>
      </w:r>
      <w:r w:rsidR="004E56E3">
        <w:rPr>
          <w:rFonts w:cstheme="minorHAnsi"/>
        </w:rPr>
        <w:t xml:space="preserve">these biases </w:t>
      </w:r>
      <w:r w:rsidR="005506B8" w:rsidRPr="00C52009">
        <w:rPr>
          <w:rFonts w:cstheme="minorHAnsi"/>
        </w:rPr>
        <w:t xml:space="preserve">the </w:t>
      </w:r>
      <w:r w:rsidR="0077410A" w:rsidRPr="00C52009">
        <w:rPr>
          <w:rFonts w:cstheme="minorHAnsi"/>
        </w:rPr>
        <w:t xml:space="preserve">core attributes </w:t>
      </w:r>
      <w:r w:rsidR="004E56E3" w:rsidRPr="00C52009">
        <w:rPr>
          <w:rFonts w:cstheme="minorHAnsi"/>
        </w:rPr>
        <w:t>of</w:t>
      </w:r>
      <w:r w:rsidR="0077410A" w:rsidRPr="00C52009">
        <w:rPr>
          <w:rFonts w:cstheme="minorHAnsi"/>
        </w:rPr>
        <w:t xml:space="preserve"> </w:t>
      </w:r>
      <w:r w:rsidR="00331F55" w:rsidRPr="00C52009">
        <w:rPr>
          <w:rFonts w:cstheme="minorHAnsi"/>
        </w:rPr>
        <w:t xml:space="preserve">mental phenomena (e.g., </w:t>
      </w:r>
      <w:r w:rsidR="00C52009">
        <w:rPr>
          <w:rFonts w:cstheme="minorHAnsi"/>
        </w:rPr>
        <w:t xml:space="preserve">a mind, </w:t>
      </w:r>
      <w:r w:rsidR="00331F55" w:rsidRPr="00655CDF">
        <w:rPr>
          <w:rFonts w:cstheme="minorHAnsi"/>
        </w:rPr>
        <w:t xml:space="preserve">intentionality), biological </w:t>
      </w:r>
      <w:r w:rsidR="00575722">
        <w:rPr>
          <w:rFonts w:cstheme="minorHAnsi"/>
        </w:rPr>
        <w:t>processes</w:t>
      </w:r>
      <w:r w:rsidR="00331F55" w:rsidRPr="00655CDF">
        <w:rPr>
          <w:rFonts w:cstheme="minorHAnsi"/>
        </w:rPr>
        <w:t xml:space="preserve"> (e.g., life) and physical phenomena (e.g., independent existence in space)</w:t>
      </w:r>
      <w:r w:rsidR="00C52009">
        <w:rPr>
          <w:rFonts w:cstheme="minorHAnsi"/>
        </w:rPr>
        <w:t xml:space="preserve"> are confused</w:t>
      </w:r>
      <w:r w:rsidR="00655CDF" w:rsidRPr="00655CDF">
        <w:rPr>
          <w:rFonts w:cstheme="minorHAnsi"/>
        </w:rPr>
        <w:t xml:space="preserve">. </w:t>
      </w:r>
      <w:r w:rsidR="00331F55" w:rsidRPr="00655CDF">
        <w:rPr>
          <w:rFonts w:cstheme="minorHAnsi"/>
        </w:rPr>
        <w:t xml:space="preserve"> </w:t>
      </w:r>
      <w:r w:rsidR="00655CDF">
        <w:rPr>
          <w:rFonts w:cstheme="minorHAnsi"/>
        </w:rPr>
        <w:t>Th</w:t>
      </w:r>
      <w:r w:rsidR="0077410A">
        <w:rPr>
          <w:rFonts w:cstheme="minorHAnsi"/>
        </w:rPr>
        <w:t>u</w:t>
      </w:r>
      <w:r w:rsidR="00655CDF">
        <w:rPr>
          <w:rFonts w:cstheme="minorHAnsi"/>
        </w:rPr>
        <w:t xml:space="preserve">s, whereas the </w:t>
      </w:r>
      <w:r w:rsidR="0077410A">
        <w:rPr>
          <w:rFonts w:cstheme="minorHAnsi"/>
        </w:rPr>
        <w:t xml:space="preserve">dualistic </w:t>
      </w:r>
      <w:r w:rsidR="00655CDF">
        <w:rPr>
          <w:rFonts w:cstheme="minorHAnsi"/>
        </w:rPr>
        <w:t xml:space="preserve">idea that </w:t>
      </w:r>
      <w:r w:rsidR="00D3341A" w:rsidRPr="009E1BEE">
        <w:rPr>
          <w:rFonts w:cstheme="minorHAnsi"/>
        </w:rPr>
        <w:t xml:space="preserve">mental states are not physical states </w:t>
      </w:r>
      <w:r w:rsidR="00655CDF" w:rsidRPr="009E1BEE">
        <w:rPr>
          <w:rFonts w:cstheme="minorHAnsi"/>
        </w:rPr>
        <w:t>is</w:t>
      </w:r>
      <w:r w:rsidR="00655CDF">
        <w:rPr>
          <w:rFonts w:cstheme="minorHAnsi"/>
        </w:rPr>
        <w:t xml:space="preserve"> not</w:t>
      </w:r>
      <w:r w:rsidR="0077410A">
        <w:rPr>
          <w:rFonts w:cstheme="minorHAnsi"/>
        </w:rPr>
        <w:t xml:space="preserve"> </w:t>
      </w:r>
      <w:r w:rsidR="004E56E3">
        <w:rPr>
          <w:rFonts w:cstheme="minorHAnsi"/>
        </w:rPr>
        <w:t>expected to predict religiosity</w:t>
      </w:r>
      <w:r w:rsidR="00655CDF">
        <w:rPr>
          <w:rFonts w:cstheme="minorHAnsi"/>
        </w:rPr>
        <w:t>,</w:t>
      </w:r>
      <w:r w:rsidR="00E031E2">
        <w:rPr>
          <w:rFonts w:cstheme="minorHAnsi"/>
        </w:rPr>
        <w:t xml:space="preserve"> </w:t>
      </w:r>
      <w:r w:rsidR="00655CDF">
        <w:rPr>
          <w:rFonts w:cstheme="minorHAnsi"/>
        </w:rPr>
        <w:t xml:space="preserve">the idea that a mind can live </w:t>
      </w:r>
      <w:r w:rsidR="00655CDF" w:rsidRPr="000D4E79">
        <w:rPr>
          <w:rFonts w:cstheme="minorHAnsi"/>
        </w:rPr>
        <w:t>without a biological body is.</w:t>
      </w:r>
      <w:r w:rsidR="004E56E3">
        <w:rPr>
          <w:rFonts w:cstheme="minorHAnsi"/>
        </w:rPr>
        <w:t xml:space="preserve"> </w:t>
      </w:r>
      <w:r w:rsidR="000E5F48" w:rsidRPr="00D36C17">
        <w:rPr>
          <w:rFonts w:cstheme="minorHAnsi"/>
        </w:rPr>
        <w:t xml:space="preserve">We call these biases ontological confusions of core knowledge (hereafter, ontological confusions) as distinct from </w:t>
      </w:r>
      <w:r w:rsidR="008170BF" w:rsidRPr="008170BF">
        <w:rPr>
          <w:rFonts w:cstheme="minorHAnsi"/>
        </w:rPr>
        <w:t xml:space="preserve">the </w:t>
      </w:r>
      <w:r w:rsidR="00DC7CBE" w:rsidRPr="008170BF">
        <w:rPr>
          <w:rFonts w:cstheme="minorHAnsi"/>
        </w:rPr>
        <w:t>other</w:t>
      </w:r>
      <w:r w:rsidR="008170BF" w:rsidRPr="008170BF">
        <w:rPr>
          <w:rFonts w:cstheme="minorHAnsi"/>
        </w:rPr>
        <w:t>, weaker</w:t>
      </w:r>
      <w:r w:rsidR="000E5F48" w:rsidRPr="008170BF">
        <w:rPr>
          <w:rFonts w:cstheme="minorHAnsi"/>
        </w:rPr>
        <w:t xml:space="preserve"> thinking</w:t>
      </w:r>
      <w:r w:rsidR="000E5F48" w:rsidRPr="00D36C17">
        <w:rPr>
          <w:rFonts w:cstheme="minorHAnsi"/>
        </w:rPr>
        <w:t xml:space="preserve"> biase</w:t>
      </w:r>
      <w:r w:rsidR="00DC7CBE" w:rsidRPr="00D36C17">
        <w:rPr>
          <w:rFonts w:cstheme="minorHAnsi"/>
        </w:rPr>
        <w:t>s</w:t>
      </w:r>
      <w:r w:rsidR="00EE375E">
        <w:rPr>
          <w:rFonts w:cstheme="minorHAnsi"/>
        </w:rPr>
        <w:t xml:space="preserve">. </w:t>
      </w:r>
      <w:bookmarkStart w:id="6" w:name="_Hlk4593778"/>
      <w:r w:rsidR="00EE375E">
        <w:rPr>
          <w:rFonts w:cstheme="minorHAnsi"/>
        </w:rPr>
        <w:t>B</w:t>
      </w:r>
      <w:r w:rsidR="003E6381">
        <w:rPr>
          <w:rFonts w:cstheme="minorHAnsi"/>
        </w:rPr>
        <w:t xml:space="preserve">ased on earlier findings </w:t>
      </w:r>
      <w:r w:rsidR="002838BA">
        <w:rPr>
          <w:rFonts w:cstheme="minorHAnsi"/>
        </w:rPr>
        <w:fldChar w:fldCharType="begin">
          <w:fldData xml:space="preserve">PEVuZE5vdGU+PENpdGU+PEF1dGhvcj5MaW5kZW1hbjwvQXV0aG9yPjxZZWFyPjIwMTU8L1llYXI+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</w:fldData>
        </w:fldChar>
      </w:r>
      <w:r w:rsidR="002838BA">
        <w:rPr>
          <w:rFonts w:cstheme="minorHAnsi"/>
        </w:rPr>
        <w:instrText xml:space="preserve"> ADDIN EN.CITE </w:instrText>
      </w:r>
      <w:r w:rsidR="002838BA">
        <w:rPr>
          <w:rFonts w:cstheme="minorHAnsi"/>
        </w:rPr>
        <w:fldChar w:fldCharType="begin">
          <w:fldData xml:space="preserve">PEVuZE5vdGU+PENpdGU+PEF1dGhvcj5MaW5kZW1hbjwvQXV0aG9yPjxZZWFyPjIwMTU8L1llYXI+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</w:fldData>
        </w:fldChar>
      </w:r>
      <w:r w:rsidR="002838BA">
        <w:rPr>
          <w:rFonts w:cstheme="minorHAnsi"/>
        </w:rPr>
        <w:instrText xml:space="preserve"> ADDIN EN.CITE.DATA </w:instrText>
      </w:r>
      <w:r w:rsidR="002838BA">
        <w:rPr>
          <w:rFonts w:cstheme="minorHAnsi"/>
        </w:rPr>
      </w:r>
      <w:r w:rsidR="002838BA">
        <w:rPr>
          <w:rFonts w:cstheme="minorHAnsi"/>
        </w:rPr>
        <w:fldChar w:fldCharType="end"/>
      </w:r>
      <w:r w:rsidR="002838BA">
        <w:rPr>
          <w:rFonts w:cstheme="minorHAnsi"/>
        </w:rPr>
      </w:r>
      <w:r w:rsidR="002838BA">
        <w:rPr>
          <w:rFonts w:cstheme="minorHAnsi"/>
        </w:rPr>
        <w:fldChar w:fldCharType="separate"/>
      </w:r>
      <w:r w:rsidR="002838BA">
        <w:rPr>
          <w:rFonts w:cstheme="minorHAnsi"/>
          <w:noProof/>
        </w:rPr>
        <w:t xml:space="preserve">(e.g., Lindeman et al., 2015; Lindeman et al., </w:t>
      </w:r>
      <w:r w:rsidR="000E1DAB">
        <w:rPr>
          <w:rFonts w:cstheme="minorHAnsi"/>
          <w:noProof/>
        </w:rPr>
        <w:t>2019</w:t>
      </w:r>
      <w:r w:rsidR="002838BA">
        <w:rPr>
          <w:rFonts w:cstheme="minorHAnsi"/>
          <w:noProof/>
        </w:rPr>
        <w:t>; Pennycook et al., 2015)</w:t>
      </w:r>
      <w:r w:rsidR="002838BA">
        <w:rPr>
          <w:rFonts w:cstheme="minorHAnsi"/>
        </w:rPr>
        <w:fldChar w:fldCharType="end"/>
      </w:r>
      <w:r w:rsidR="003674AE">
        <w:rPr>
          <w:rFonts w:cstheme="minorHAnsi"/>
        </w:rPr>
        <w:t xml:space="preserve"> </w:t>
      </w:r>
      <w:r w:rsidR="003E6381">
        <w:rPr>
          <w:rFonts w:cstheme="minorHAnsi"/>
        </w:rPr>
        <w:t xml:space="preserve"> </w:t>
      </w:r>
      <w:r w:rsidR="00655CDF" w:rsidRPr="00595EEB">
        <w:rPr>
          <w:rFonts w:cstheme="minorHAnsi"/>
          <w:color w:val="7030A0"/>
        </w:rPr>
        <w:t xml:space="preserve">we </w:t>
      </w:r>
      <w:r w:rsidR="00DC7CBE" w:rsidRPr="00595EEB">
        <w:rPr>
          <w:rFonts w:cstheme="minorHAnsi"/>
          <w:color w:val="7030A0"/>
        </w:rPr>
        <w:t xml:space="preserve">expect that </w:t>
      </w:r>
      <w:r w:rsidR="000D22E0">
        <w:rPr>
          <w:rFonts w:cstheme="minorHAnsi"/>
          <w:color w:val="7030A0"/>
        </w:rPr>
        <w:t xml:space="preserve">the </w:t>
      </w:r>
      <w:r w:rsidR="00DC7CBE" w:rsidRPr="00124498">
        <w:rPr>
          <w:rFonts w:cstheme="minorHAnsi"/>
          <w:color w:val="7030A0"/>
        </w:rPr>
        <w:t xml:space="preserve">confusions </w:t>
      </w:r>
      <w:r w:rsidR="00124498" w:rsidRPr="00124498">
        <w:rPr>
          <w:rFonts w:cstheme="minorHAnsi"/>
          <w:color w:val="7030A0"/>
        </w:rPr>
        <w:t xml:space="preserve">decrease </w:t>
      </w:r>
      <w:r w:rsidR="008D0531">
        <w:rPr>
          <w:rFonts w:cstheme="minorHAnsi"/>
          <w:color w:val="7030A0"/>
        </w:rPr>
        <w:t>alongside an increase in nonbelief</w:t>
      </w:r>
      <w:r w:rsidR="00DC7CBE" w:rsidRPr="00124498">
        <w:rPr>
          <w:rFonts w:cstheme="minorHAnsi"/>
          <w:color w:val="7030A0"/>
        </w:rPr>
        <w:t>.</w:t>
      </w:r>
      <w:r w:rsidR="00E031E2">
        <w:rPr>
          <w:rFonts w:cstheme="minorHAnsi"/>
          <w:color w:val="7030A0"/>
        </w:rPr>
        <w:t xml:space="preserve"> </w:t>
      </w:r>
      <w:bookmarkEnd w:id="6"/>
    </w:p>
    <w:p w14:paraId="2A06FBA0" w14:textId="77777777" w:rsidR="00614304" w:rsidRPr="002F0415" w:rsidRDefault="00245417" w:rsidP="00614304">
      <w:pPr>
        <w:rPr>
          <w:rFonts w:cstheme="minorHAnsi"/>
        </w:rPr>
      </w:pPr>
      <w:r>
        <w:rPr>
          <w:rFonts w:cstheme="minorHAnsi"/>
        </w:rPr>
        <w:lastRenderedPageBreak/>
        <w:t xml:space="preserve">Atheists may not endorse ontological </w:t>
      </w:r>
      <w:r w:rsidRPr="00245417">
        <w:rPr>
          <w:rFonts w:cstheme="minorHAnsi"/>
        </w:rPr>
        <w:t xml:space="preserve">confusions </w:t>
      </w:r>
      <w:r w:rsidR="00124498" w:rsidRPr="00245417">
        <w:rPr>
          <w:rFonts w:cstheme="minorHAnsi"/>
        </w:rPr>
        <w:t xml:space="preserve">because </w:t>
      </w:r>
      <w:r w:rsidR="00706423" w:rsidRPr="00245417">
        <w:rPr>
          <w:rFonts w:cstheme="minorHAnsi"/>
        </w:rPr>
        <w:t>the</w:t>
      </w:r>
      <w:r w:rsidRPr="00245417">
        <w:rPr>
          <w:rFonts w:cstheme="minorHAnsi"/>
        </w:rPr>
        <w:t xml:space="preserve"> confusions</w:t>
      </w:r>
      <w:r w:rsidR="00706423" w:rsidRPr="00245417">
        <w:rPr>
          <w:rFonts w:cstheme="minorHAnsi"/>
        </w:rPr>
        <w:t xml:space="preserve"> </w:t>
      </w:r>
      <w:r w:rsidR="00C76458" w:rsidRPr="00706423">
        <w:rPr>
          <w:rFonts w:cstheme="minorHAnsi"/>
        </w:rPr>
        <w:t>h</w:t>
      </w:r>
      <w:r w:rsidR="00C76458" w:rsidRPr="002F0415">
        <w:rPr>
          <w:rFonts w:cstheme="minorHAnsi"/>
        </w:rPr>
        <w:t xml:space="preserve">ave </w:t>
      </w:r>
      <w:r w:rsidR="003538CE" w:rsidRPr="002F0415">
        <w:rPr>
          <w:rFonts w:cstheme="minorHAnsi"/>
        </w:rPr>
        <w:t xml:space="preserve">somehow </w:t>
      </w:r>
      <w:r w:rsidR="000D22E0">
        <w:rPr>
          <w:rFonts w:cstheme="minorHAnsi"/>
        </w:rPr>
        <w:t xml:space="preserve">been </w:t>
      </w:r>
      <w:r>
        <w:rPr>
          <w:rFonts w:cstheme="minorHAnsi"/>
        </w:rPr>
        <w:t>overruled</w:t>
      </w:r>
      <w:r w:rsidR="00545FE9" w:rsidRPr="002F0415">
        <w:rPr>
          <w:rFonts w:cstheme="minorHAnsi"/>
        </w:rPr>
        <w:t xml:space="preserve"> in the</w:t>
      </w:r>
      <w:r w:rsidR="008D0531">
        <w:rPr>
          <w:rFonts w:cstheme="minorHAnsi"/>
        </w:rPr>
        <w:t>ir</w:t>
      </w:r>
      <w:r w:rsidR="00545FE9" w:rsidRPr="002F0415">
        <w:rPr>
          <w:rFonts w:cstheme="minorHAnsi"/>
        </w:rPr>
        <w:t xml:space="preserve"> mind</w:t>
      </w:r>
      <w:r w:rsidR="003538CE" w:rsidRPr="002F0415">
        <w:rPr>
          <w:rFonts w:cstheme="minorHAnsi"/>
        </w:rPr>
        <w:t xml:space="preserve">. </w:t>
      </w:r>
      <w:r w:rsidR="003C4D06">
        <w:rPr>
          <w:rFonts w:cstheme="minorHAnsi"/>
        </w:rPr>
        <w:t xml:space="preserve">In their article about the pathways leading to atheism, </w:t>
      </w:r>
      <w:r w:rsidR="002838BA">
        <w:rPr>
          <w:rFonts w:cstheme="minorHAnsi"/>
        </w:rPr>
        <w:fldChar w:fldCharType="begin"/>
      </w:r>
      <w:r w:rsidR="002838BA">
        <w:rPr>
          <w:rFonts w:cstheme="minorHAnsi"/>
        </w:rPr>
        <w:instrText xml:space="preserve"> ADDIN EN.CITE &lt;EndNote&gt;&lt;Cite&gt;&lt;Author&gt;Norenzayan&lt;/Author&gt;&lt;Year&gt;2013&lt;/Year&gt;&lt;RecNum&gt;3209&lt;/RecNum&gt;&lt;Suffix&gt;`, p.23&lt;/Suffix&gt;&lt;DisplayText&gt;(Norenzayan &amp;amp; Gervais, 2013, p.23)&lt;/DisplayText&gt;&lt;record&gt;&lt;rec-number&gt;3209&lt;/rec-number&gt;&lt;foreign-keys&gt;&lt;key app="EN" db-id="2dd02wzasvtxefepffqpftdo9vdt0252t0r0" timestamp="1368863901"&gt;3209&lt;/key&gt;&lt;/foreign-keys&gt;&lt;ref-type name="Journal Article"&gt;17&lt;/ref-type&gt;&lt;contributors&gt;&lt;authors&gt;&lt;author&gt;Norenzayan, Ara&lt;/author&gt;&lt;author&gt;Gervais, Will M&lt;/author&gt;&lt;/authors&gt;&lt;/contributors&gt;&lt;titles&gt;&lt;title&gt;The origins of religious disbelief&lt;/title&gt;&lt;secondary-title&gt;Trends in Cognitive Sciences&lt;/secondary-title&gt;&lt;/titles&gt;&lt;periodical&gt;&lt;full-title&gt;Trends in Cognitive Sciences&lt;/full-title&gt;&lt;/periodical&gt;&lt;pages&gt;20–25&lt;/pages&gt;&lt;volume&gt;17&lt;/volume&gt;&lt;number&gt;1&lt;/number&gt;&lt;dates&gt;&lt;year&gt;2013&lt;/year&gt;&lt;/dates&gt;&lt;isbn&gt;1364-6613&lt;/isbn&gt;&lt;urls&gt;&lt;/urls&gt;&lt;electronic-resource-num&gt;10.1016/j.tics.2012.11.006&lt;/electronic-resource-num&gt;&lt;/record&gt;&lt;/Cite&gt;&lt;/EndNote&gt;</w:instrText>
      </w:r>
      <w:r w:rsidR="002838BA">
        <w:rPr>
          <w:rFonts w:cstheme="minorHAnsi"/>
        </w:rPr>
        <w:fldChar w:fldCharType="separate"/>
      </w:r>
      <w:r w:rsidR="002838BA">
        <w:rPr>
          <w:rFonts w:cstheme="minorHAnsi"/>
          <w:noProof/>
        </w:rPr>
        <w:t xml:space="preserve">Norenzayan </w:t>
      </w:r>
      <w:r w:rsidR="001617E2">
        <w:rPr>
          <w:rFonts w:cstheme="minorHAnsi"/>
          <w:noProof/>
        </w:rPr>
        <w:t>and</w:t>
      </w:r>
      <w:r w:rsidR="002838BA">
        <w:rPr>
          <w:rFonts w:cstheme="minorHAnsi"/>
          <w:noProof/>
        </w:rPr>
        <w:t xml:space="preserve"> Gervais</w:t>
      </w:r>
      <w:r w:rsidR="001617E2">
        <w:rPr>
          <w:rFonts w:cstheme="minorHAnsi"/>
          <w:noProof/>
        </w:rPr>
        <w:t xml:space="preserve"> (</w:t>
      </w:r>
      <w:r w:rsidR="002838BA">
        <w:rPr>
          <w:rFonts w:cstheme="minorHAnsi"/>
          <w:noProof/>
        </w:rPr>
        <w:t>2013, p.23)</w:t>
      </w:r>
      <w:r w:rsidR="002838BA">
        <w:rPr>
          <w:rFonts w:cstheme="minorHAnsi"/>
        </w:rPr>
        <w:fldChar w:fldCharType="end"/>
      </w:r>
      <w:r w:rsidR="00350C21" w:rsidRPr="00350C21">
        <w:rPr>
          <w:rFonts w:cstheme="minorHAnsi"/>
        </w:rPr>
        <w:t xml:space="preserve"> </w:t>
      </w:r>
      <w:r w:rsidR="00BA5741" w:rsidRPr="00245417">
        <w:rPr>
          <w:rFonts w:cstheme="minorHAnsi"/>
        </w:rPr>
        <w:t xml:space="preserve">defined this as </w:t>
      </w:r>
      <w:r w:rsidR="00350C21" w:rsidRPr="00245417">
        <w:rPr>
          <w:rFonts w:cstheme="minorHAnsi"/>
        </w:rPr>
        <w:t xml:space="preserve">the </w:t>
      </w:r>
      <w:r w:rsidR="00BA5741" w:rsidRPr="00245417">
        <w:rPr>
          <w:rFonts w:cstheme="minorHAnsi"/>
        </w:rPr>
        <w:t xml:space="preserve">essential </w:t>
      </w:r>
      <w:r w:rsidR="00350C21" w:rsidRPr="00245417">
        <w:rPr>
          <w:rFonts w:cstheme="minorHAnsi"/>
        </w:rPr>
        <w:t xml:space="preserve">characteristic of analytic atheism:  </w:t>
      </w:r>
      <w:r w:rsidR="007313AA" w:rsidRPr="00245417">
        <w:rPr>
          <w:rFonts w:cstheme="minorHAnsi"/>
        </w:rPr>
        <w:t>Analytic atheism a</w:t>
      </w:r>
      <w:r w:rsidR="007313AA" w:rsidRPr="007313AA">
        <w:rPr>
          <w:rFonts w:cstheme="minorHAnsi"/>
        </w:rPr>
        <w:t xml:space="preserve">rises </w:t>
      </w:r>
      <w:r w:rsidR="00C07A92">
        <w:rPr>
          <w:rFonts w:cstheme="minorHAnsi"/>
        </w:rPr>
        <w:t>“</w:t>
      </w:r>
      <w:r w:rsidR="007313AA" w:rsidRPr="007313AA">
        <w:rPr>
          <w:rFonts w:cstheme="minorHAnsi"/>
        </w:rPr>
        <w:t>from habitual or situationally salient analytic thinking that blocks or overrides intuitions supporting religious beliefs and encourages religious skepticism</w:t>
      </w:r>
      <w:r w:rsidR="007313AA" w:rsidRPr="00500939">
        <w:rPr>
          <w:rFonts w:cstheme="minorHAnsi"/>
        </w:rPr>
        <w:t>”</w:t>
      </w:r>
      <w:r w:rsidR="00C07A92" w:rsidRPr="00500939">
        <w:rPr>
          <w:rFonts w:cstheme="minorHAnsi"/>
        </w:rPr>
        <w:t>.</w:t>
      </w:r>
      <w:r w:rsidR="007313AA" w:rsidRPr="00500939">
        <w:rPr>
          <w:rFonts w:cstheme="minorHAnsi"/>
        </w:rPr>
        <w:t xml:space="preserve"> </w:t>
      </w:r>
      <w:r w:rsidR="00F80949" w:rsidRPr="00500939">
        <w:rPr>
          <w:rFonts w:cstheme="minorHAnsi"/>
        </w:rPr>
        <w:t xml:space="preserve">A key problem with much of the literature is that </w:t>
      </w:r>
      <w:r w:rsidR="00124498" w:rsidRPr="00500939">
        <w:rPr>
          <w:rFonts w:cstheme="minorHAnsi"/>
        </w:rPr>
        <w:t xml:space="preserve">we don’t know how this </w:t>
      </w:r>
      <w:r w:rsidR="00F80949" w:rsidRPr="00500939">
        <w:rPr>
          <w:rFonts w:cstheme="minorHAnsi"/>
        </w:rPr>
        <w:t xml:space="preserve">blockage </w:t>
      </w:r>
      <w:r w:rsidR="00124498" w:rsidRPr="00500939">
        <w:rPr>
          <w:rFonts w:cstheme="minorHAnsi"/>
        </w:rPr>
        <w:t>happens</w:t>
      </w:r>
      <w:r w:rsidR="0035216D" w:rsidRPr="00500939">
        <w:rPr>
          <w:rFonts w:cstheme="minorHAnsi"/>
        </w:rPr>
        <w:t xml:space="preserve">. </w:t>
      </w:r>
      <w:r w:rsidR="00614304" w:rsidRPr="00500939">
        <w:rPr>
          <w:rFonts w:cstheme="minorHAnsi"/>
        </w:rPr>
        <w:t xml:space="preserve">In terms of the tripartite theory of mind, </w:t>
      </w:r>
      <w:r w:rsidR="003538CE" w:rsidRPr="00500939">
        <w:rPr>
          <w:rFonts w:cstheme="minorHAnsi"/>
        </w:rPr>
        <w:t xml:space="preserve">blocking </w:t>
      </w:r>
      <w:r w:rsidR="00D95E72" w:rsidRPr="00500939">
        <w:rPr>
          <w:rFonts w:cstheme="minorHAnsi"/>
        </w:rPr>
        <w:t xml:space="preserve">may mean any of the </w:t>
      </w:r>
      <w:r w:rsidR="00614304" w:rsidRPr="00500939">
        <w:rPr>
          <w:rFonts w:cstheme="minorHAnsi"/>
        </w:rPr>
        <w:t xml:space="preserve">three processes discussed next: </w:t>
      </w:r>
      <w:r w:rsidR="008953F9" w:rsidRPr="00500939">
        <w:rPr>
          <w:rFonts w:cstheme="minorHAnsi"/>
        </w:rPr>
        <w:t>cognitive</w:t>
      </w:r>
      <w:r w:rsidR="00614304" w:rsidRPr="00500939">
        <w:rPr>
          <w:rFonts w:cstheme="minorHAnsi"/>
        </w:rPr>
        <w:t xml:space="preserve"> inhibition, </w:t>
      </w:r>
      <w:r w:rsidR="00122809" w:rsidRPr="00500939">
        <w:rPr>
          <w:rFonts w:cstheme="minorHAnsi"/>
        </w:rPr>
        <w:t xml:space="preserve">fluid </w:t>
      </w:r>
      <w:r w:rsidR="00124498" w:rsidRPr="00500939">
        <w:rPr>
          <w:rFonts w:cstheme="minorHAnsi"/>
        </w:rPr>
        <w:t xml:space="preserve">intelligence, </w:t>
      </w:r>
      <w:r w:rsidR="00614304" w:rsidRPr="00500939">
        <w:rPr>
          <w:rFonts w:cstheme="minorHAnsi"/>
        </w:rPr>
        <w:t>or reflective processes.</w:t>
      </w:r>
      <w:r w:rsidR="000D22E0" w:rsidRPr="00500939">
        <w:rPr>
          <w:rFonts w:cstheme="minorHAnsi"/>
        </w:rPr>
        <w:t xml:space="preserve"> </w:t>
      </w:r>
      <w:r w:rsidR="0093376B" w:rsidRPr="00500939">
        <w:rPr>
          <w:rFonts w:cstheme="minorHAnsi"/>
        </w:rPr>
        <w:t xml:space="preserve"> </w:t>
      </w:r>
    </w:p>
    <w:p w14:paraId="68EFF852" w14:textId="77777777" w:rsidR="00BE2C3D" w:rsidRPr="002F0415" w:rsidRDefault="00EB4D0F" w:rsidP="003B125C">
      <w:pPr>
        <w:pStyle w:val="Heading2"/>
      </w:pPr>
      <w:r w:rsidRPr="002F0415">
        <w:t>1.</w:t>
      </w:r>
      <w:r w:rsidR="00763637">
        <w:t>2</w:t>
      </w:r>
      <w:r w:rsidRPr="002F0415">
        <w:t xml:space="preserve">.2. </w:t>
      </w:r>
      <w:r w:rsidR="0035216D">
        <w:t>Cognitive</w:t>
      </w:r>
      <w:r w:rsidR="00BE2C3D" w:rsidRPr="002F0415">
        <w:t xml:space="preserve"> inhibition</w:t>
      </w:r>
      <w:r w:rsidR="0035216D">
        <w:t xml:space="preserve"> and intelligence</w:t>
      </w:r>
    </w:p>
    <w:p w14:paraId="591661C4" w14:textId="77777777" w:rsidR="0076657D" w:rsidRDefault="00925D35" w:rsidP="0090455C">
      <w:pPr>
        <w:rPr>
          <w:rFonts w:cstheme="minorHAnsi"/>
        </w:rPr>
      </w:pPr>
      <w:r w:rsidRPr="002F0415">
        <w:rPr>
          <w:color w:val="7030A0"/>
        </w:rPr>
        <w:t xml:space="preserve">One of </w:t>
      </w:r>
      <w:r w:rsidR="000218BC" w:rsidRPr="002F0415">
        <w:rPr>
          <w:color w:val="7030A0"/>
        </w:rPr>
        <w:t>our</w:t>
      </w:r>
      <w:r w:rsidRPr="002F0415">
        <w:rPr>
          <w:color w:val="7030A0"/>
        </w:rPr>
        <w:t xml:space="preserve"> </w:t>
      </w:r>
      <w:r w:rsidR="000E2F6C">
        <w:rPr>
          <w:color w:val="7030A0"/>
        </w:rPr>
        <w:t>premises</w:t>
      </w:r>
      <w:r w:rsidR="000218BC" w:rsidRPr="002F0415">
        <w:rPr>
          <w:color w:val="7030A0"/>
        </w:rPr>
        <w:t xml:space="preserve"> is that </w:t>
      </w:r>
      <w:r w:rsidR="0035216D">
        <w:rPr>
          <w:color w:val="7030A0"/>
        </w:rPr>
        <w:t xml:space="preserve">strong cognitive inhibition decreases </w:t>
      </w:r>
      <w:r w:rsidR="000218BC" w:rsidRPr="002F0415">
        <w:rPr>
          <w:color w:val="7030A0"/>
        </w:rPr>
        <w:t xml:space="preserve">ontological confusions. </w:t>
      </w:r>
      <w:r w:rsidR="005E3513" w:rsidRPr="000D22E0">
        <w:rPr>
          <w:rFonts w:cstheme="minorHAnsi"/>
        </w:rPr>
        <w:t>Although inhibiti</w:t>
      </w:r>
      <w:r w:rsidR="003E009B">
        <w:rPr>
          <w:rFonts w:cstheme="minorHAnsi"/>
        </w:rPr>
        <w:t>on</w:t>
      </w:r>
      <w:r w:rsidR="00141A66">
        <w:rPr>
          <w:rFonts w:cstheme="minorHAnsi"/>
        </w:rPr>
        <w:t xml:space="preserve"> </w:t>
      </w:r>
      <w:r w:rsidR="0076657D">
        <w:rPr>
          <w:rFonts w:cstheme="minorHAnsi"/>
        </w:rPr>
        <w:t xml:space="preserve">(overruling, </w:t>
      </w:r>
      <w:r w:rsidR="00235D64">
        <w:rPr>
          <w:rFonts w:cstheme="minorHAnsi"/>
        </w:rPr>
        <w:t xml:space="preserve">overriding, </w:t>
      </w:r>
      <w:r w:rsidR="0076657D">
        <w:rPr>
          <w:rFonts w:cstheme="minorHAnsi"/>
        </w:rPr>
        <w:t xml:space="preserve">blocking) </w:t>
      </w:r>
      <w:r w:rsidR="00870879">
        <w:rPr>
          <w:rFonts w:cstheme="minorHAnsi"/>
        </w:rPr>
        <w:t xml:space="preserve">of intuitive biases </w:t>
      </w:r>
      <w:r w:rsidR="00141A66">
        <w:rPr>
          <w:rFonts w:cstheme="minorHAnsi"/>
        </w:rPr>
        <w:t xml:space="preserve">is </w:t>
      </w:r>
      <w:r w:rsidR="005E3513" w:rsidRPr="003E009B">
        <w:rPr>
          <w:rFonts w:cstheme="minorHAnsi"/>
        </w:rPr>
        <w:t>often discussed</w:t>
      </w:r>
      <w:r w:rsidR="003E009B" w:rsidRPr="003E009B">
        <w:rPr>
          <w:rFonts w:cstheme="minorHAnsi"/>
        </w:rPr>
        <w:t xml:space="preserve"> in cognitive studies on religiosity</w:t>
      </w:r>
      <w:r w:rsidR="000D22E0" w:rsidRPr="000D22E0">
        <w:rPr>
          <w:rFonts w:cstheme="minorHAnsi"/>
        </w:rPr>
        <w:t xml:space="preserve">, it has not been specified whether inhibition is </w:t>
      </w:r>
      <w:r w:rsidR="00B61514">
        <w:rPr>
          <w:rFonts w:cstheme="minorHAnsi"/>
        </w:rPr>
        <w:t xml:space="preserve">assumed to be </w:t>
      </w:r>
      <w:r w:rsidR="008D3E99" w:rsidRPr="000D22E0">
        <w:rPr>
          <w:rFonts w:cstheme="minorHAnsi"/>
        </w:rPr>
        <w:t xml:space="preserve">voluntary or </w:t>
      </w:r>
      <w:r w:rsidR="0076657D">
        <w:rPr>
          <w:rFonts w:cstheme="minorHAnsi"/>
        </w:rPr>
        <w:t>automatic</w:t>
      </w:r>
      <w:r w:rsidR="000D22E0">
        <w:rPr>
          <w:rFonts w:cstheme="minorHAnsi"/>
        </w:rPr>
        <w:t>.</w:t>
      </w:r>
      <w:r w:rsidR="008D3E99" w:rsidRPr="000D22E0">
        <w:rPr>
          <w:rFonts w:cstheme="minorHAnsi"/>
        </w:rPr>
        <w:t xml:space="preserve"> </w:t>
      </w:r>
      <w:r w:rsidR="00D74B39" w:rsidRPr="001C6185">
        <w:rPr>
          <w:rFonts w:cstheme="minorHAnsi"/>
        </w:rPr>
        <w:t xml:space="preserve">In the present paper, </w:t>
      </w:r>
      <w:r w:rsidR="00827874" w:rsidRPr="001C6185">
        <w:rPr>
          <w:rFonts w:cstheme="minorHAnsi"/>
        </w:rPr>
        <w:t xml:space="preserve">we </w:t>
      </w:r>
      <w:r w:rsidR="001C6185" w:rsidRPr="001C6185">
        <w:rPr>
          <w:rFonts w:cstheme="minorHAnsi"/>
        </w:rPr>
        <w:t xml:space="preserve">delimit </w:t>
      </w:r>
      <w:r w:rsidR="001F0B6F">
        <w:rPr>
          <w:rFonts w:cstheme="minorHAnsi"/>
        </w:rPr>
        <w:t xml:space="preserve">the meaning of </w:t>
      </w:r>
      <w:r w:rsidR="000D22E0" w:rsidRPr="001C6185">
        <w:rPr>
          <w:rFonts w:cstheme="minorHAnsi"/>
        </w:rPr>
        <w:t xml:space="preserve">voluntary </w:t>
      </w:r>
      <w:r w:rsidR="007D5AC7">
        <w:rPr>
          <w:rFonts w:cstheme="minorHAnsi"/>
        </w:rPr>
        <w:t xml:space="preserve">and deliberative </w:t>
      </w:r>
      <w:r w:rsidR="000C0768">
        <w:rPr>
          <w:rFonts w:cstheme="minorHAnsi"/>
        </w:rPr>
        <w:t>overruling</w:t>
      </w:r>
      <w:r w:rsidR="001C6185" w:rsidRPr="001C6185">
        <w:rPr>
          <w:rFonts w:cstheme="minorHAnsi"/>
        </w:rPr>
        <w:t xml:space="preserve"> to </w:t>
      </w:r>
      <w:r w:rsidR="00BA343D">
        <w:rPr>
          <w:rFonts w:cstheme="minorHAnsi"/>
        </w:rPr>
        <w:t>thinking styles</w:t>
      </w:r>
      <w:r w:rsidR="001F0B6F" w:rsidRPr="00313492">
        <w:rPr>
          <w:rFonts w:cstheme="minorHAnsi"/>
        </w:rPr>
        <w:t xml:space="preserve"> </w:t>
      </w:r>
      <w:r w:rsidR="001C6185" w:rsidRPr="001C6185">
        <w:rPr>
          <w:rFonts w:cstheme="minorHAnsi"/>
        </w:rPr>
        <w:t xml:space="preserve">(see </w:t>
      </w:r>
      <w:r w:rsidR="00E27EBD">
        <w:rPr>
          <w:rFonts w:cstheme="minorHAnsi"/>
        </w:rPr>
        <w:t>below</w:t>
      </w:r>
      <w:r w:rsidR="001C6185" w:rsidRPr="001C6185">
        <w:rPr>
          <w:rFonts w:cstheme="minorHAnsi"/>
        </w:rPr>
        <w:t>)</w:t>
      </w:r>
      <w:r w:rsidR="0060660B">
        <w:rPr>
          <w:rFonts w:cstheme="minorHAnsi"/>
        </w:rPr>
        <w:t xml:space="preserve">. </w:t>
      </w:r>
      <w:r w:rsidR="007D77E5">
        <w:rPr>
          <w:rFonts w:cstheme="minorHAnsi"/>
        </w:rPr>
        <w:t>In turn, t</w:t>
      </w:r>
      <w:r w:rsidR="005E3513">
        <w:rPr>
          <w:rFonts w:cstheme="minorHAnsi"/>
        </w:rPr>
        <w:t xml:space="preserve">he term cognitive inhibition </w:t>
      </w:r>
      <w:r w:rsidR="0060660B">
        <w:rPr>
          <w:rFonts w:cstheme="minorHAnsi"/>
        </w:rPr>
        <w:t>is used</w:t>
      </w:r>
      <w:r w:rsidR="000323C5">
        <w:rPr>
          <w:rFonts w:cstheme="minorHAnsi"/>
        </w:rPr>
        <w:t xml:space="preserve"> here</w:t>
      </w:r>
      <w:r w:rsidR="0060660B">
        <w:rPr>
          <w:rFonts w:cstheme="minorHAnsi"/>
        </w:rPr>
        <w:t xml:space="preserve"> </w:t>
      </w:r>
      <w:r w:rsidR="005E3513">
        <w:rPr>
          <w:rFonts w:cstheme="minorHAnsi"/>
        </w:rPr>
        <w:t>to refer to</w:t>
      </w:r>
      <w:r w:rsidR="00D74B39">
        <w:rPr>
          <w:rFonts w:cstheme="minorHAnsi"/>
        </w:rPr>
        <w:t xml:space="preserve"> </w:t>
      </w:r>
      <w:r w:rsidR="00827874" w:rsidRPr="002F0415">
        <w:rPr>
          <w:rFonts w:cstheme="minorHAnsi"/>
        </w:rPr>
        <w:t xml:space="preserve">the </w:t>
      </w:r>
      <w:r w:rsidR="000D22E0">
        <w:rPr>
          <w:rFonts w:cstheme="minorHAnsi"/>
        </w:rPr>
        <w:t xml:space="preserve">involuntary </w:t>
      </w:r>
      <w:r w:rsidR="0076657D">
        <w:rPr>
          <w:rFonts w:cstheme="minorHAnsi"/>
        </w:rPr>
        <w:t xml:space="preserve">and </w:t>
      </w:r>
      <w:r w:rsidR="000C0768">
        <w:rPr>
          <w:rFonts w:cstheme="minorHAnsi"/>
        </w:rPr>
        <w:t>implicit</w:t>
      </w:r>
      <w:r w:rsidR="0076657D">
        <w:rPr>
          <w:rFonts w:cstheme="minorHAnsi"/>
        </w:rPr>
        <w:t xml:space="preserve"> </w:t>
      </w:r>
      <w:r w:rsidR="00827874" w:rsidRPr="002F0415">
        <w:rPr>
          <w:rFonts w:cstheme="minorHAnsi"/>
        </w:rPr>
        <w:t xml:space="preserve">executive process </w:t>
      </w:r>
      <w:r w:rsidR="00E33D31" w:rsidRPr="002F0415">
        <w:rPr>
          <w:rFonts w:cstheme="minorHAnsi"/>
        </w:rPr>
        <w:t>which occurs prior to conscious awareness</w:t>
      </w:r>
      <w:r w:rsidR="00827874" w:rsidRPr="002F0415">
        <w:rPr>
          <w:rFonts w:cstheme="minorHAnsi"/>
        </w:rPr>
        <w:t xml:space="preserve"> and which </w:t>
      </w:r>
      <w:r w:rsidR="00065E45" w:rsidRPr="002F0415">
        <w:rPr>
          <w:rFonts w:cstheme="minorHAnsi"/>
        </w:rPr>
        <w:t xml:space="preserve">automatically </w:t>
      </w:r>
      <w:r w:rsidR="00827874" w:rsidRPr="002F0415">
        <w:rPr>
          <w:rFonts w:cstheme="minorHAnsi"/>
        </w:rPr>
        <w:t>suppress non</w:t>
      </w:r>
      <w:r w:rsidR="00D4174D" w:rsidRPr="002F0415">
        <w:rPr>
          <w:rFonts w:cstheme="minorHAnsi"/>
        </w:rPr>
        <w:t>-</w:t>
      </w:r>
      <w:r w:rsidR="00827874" w:rsidRPr="0076657D">
        <w:rPr>
          <w:rFonts w:cstheme="minorHAnsi"/>
        </w:rPr>
        <w:t xml:space="preserve">pertinent ideation </w:t>
      </w:r>
      <w:r w:rsidR="001F61DF" w:rsidRPr="0076657D">
        <w:rPr>
          <w:rFonts w:cstheme="minorHAnsi"/>
        </w:rPr>
        <w:t xml:space="preserve">and </w:t>
      </w:r>
      <w:r w:rsidR="009759E3">
        <w:rPr>
          <w:rFonts w:cstheme="minorHAnsi"/>
        </w:rPr>
        <w:t>inappropriate</w:t>
      </w:r>
      <w:r w:rsidR="001F61DF" w:rsidRPr="0076657D">
        <w:rPr>
          <w:rFonts w:cstheme="minorHAnsi"/>
        </w:rPr>
        <w:t xml:space="preserve"> responses </w:t>
      </w:r>
      <w:r w:rsidR="002838BA">
        <w:rPr>
          <w:rFonts w:cstheme="minorHAnsi"/>
        </w:rPr>
        <w:fldChar w:fldCharType="begin">
          <w:fldData xml:space="preserve">PEVuZE5vdGU+PENpdGU+PEF1dGhvcj5OaWdnPC9BdXRob3I+PFllYXI+MjAwMDwvWWVhcj48UmVj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==
</w:fldData>
        </w:fldChar>
      </w:r>
      <w:r w:rsidR="002838BA">
        <w:rPr>
          <w:rFonts w:cstheme="minorHAnsi"/>
        </w:rPr>
        <w:instrText xml:space="preserve"> ADDIN EN.CITE </w:instrText>
      </w:r>
      <w:r w:rsidR="002838BA">
        <w:rPr>
          <w:rFonts w:cstheme="minorHAnsi"/>
        </w:rPr>
        <w:fldChar w:fldCharType="begin">
          <w:fldData xml:space="preserve">PEVuZE5vdGU+PENpdGU+PEF1dGhvcj5OaWdnPC9BdXRob3I+PFllYXI+MjAwMDwvWWVhcj48UmVj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==
</w:fldData>
        </w:fldChar>
      </w:r>
      <w:r w:rsidR="002838BA">
        <w:rPr>
          <w:rFonts w:cstheme="minorHAnsi"/>
        </w:rPr>
        <w:instrText xml:space="preserve"> ADDIN EN.CITE.DATA </w:instrText>
      </w:r>
      <w:r w:rsidR="002838BA">
        <w:rPr>
          <w:rFonts w:cstheme="minorHAnsi"/>
        </w:rPr>
      </w:r>
      <w:r w:rsidR="002838BA">
        <w:rPr>
          <w:rFonts w:cstheme="minorHAnsi"/>
        </w:rPr>
        <w:fldChar w:fldCharType="end"/>
      </w:r>
      <w:r w:rsidR="002838BA">
        <w:rPr>
          <w:rFonts w:cstheme="minorHAnsi"/>
        </w:rPr>
      </w:r>
      <w:r w:rsidR="002838BA">
        <w:rPr>
          <w:rFonts w:cstheme="minorHAnsi"/>
        </w:rPr>
        <w:fldChar w:fldCharType="separate"/>
      </w:r>
      <w:r w:rsidR="002838BA">
        <w:rPr>
          <w:rFonts w:cstheme="minorHAnsi"/>
          <w:noProof/>
        </w:rPr>
        <w:t>(</w:t>
      </w:r>
      <w:r w:rsidR="009759E3">
        <w:fldChar w:fldCharType="begin"/>
      </w:r>
      <w:r w:rsidR="009759E3">
        <w:instrText xml:space="preserve"> ADDIN EN.CITE &lt;EndNote&gt;&lt;Cite&gt;&lt;Author&gt;Aron&lt;/Author&gt;&lt;Year&gt;2004&lt;/Year&gt;&lt;RecNum&gt;1765&lt;/RecNum&gt;&lt;DisplayText&gt;(Aron, Robbins, &amp;amp; Poldrack, 2004)&lt;/DisplayText&gt;&lt;record&gt;&lt;rec-number&gt;1765&lt;/rec-number&gt;&lt;foreign-keys&gt;&lt;key app="EN" db-id="2dd02wzasvtxefepffqpftdo9vdt0252t0r0" timestamp="0"&gt;1765&lt;/key&gt;&lt;key app="ENWeb" db-id="THTqOArtqggAADgv-i8"&gt;1337&lt;/key&gt;&lt;/foreign-keys&gt;&lt;ref-type name="Journal Article"&gt;17&lt;/ref-type&gt;&lt;contributors&gt;&lt;authors&gt;&lt;author&gt;Aron, A.R.&lt;/author&gt;&lt;author&gt;Robbins, T.W.&lt;/author&gt;&lt;author&gt;Poldrack, R.A.&lt;/author&gt;&lt;/authors&gt;&lt;/contributors&gt;&lt;titles&gt;&lt;title&gt;Inhibition and the right inferior frontal cortex&lt;/title&gt;&lt;secondary-title&gt;Trends in Cognitive Science&lt;/secondary-title&gt;&lt;alt-title&gt;Trends Cogn Sci&lt;/alt-title&gt;&lt;/titles&gt;&lt;pages&gt;170-177&lt;/pages&gt;&lt;volume&gt;8&lt;/volume&gt;&lt;number&gt;4&lt;/number&gt;&lt;dates&gt;&lt;year&gt;2004&lt;/year&gt;&lt;/dates&gt;&lt;urls&gt;&lt;/urls&gt;&lt;electronic-resource-num&gt;10.1016/j.tics.2004.02.010&lt;/electronic-resource-num&gt;&lt;/record&gt;&lt;/Cite&gt;&lt;/EndNote&gt;</w:instrText>
      </w:r>
      <w:r w:rsidR="009759E3">
        <w:fldChar w:fldCharType="separate"/>
      </w:r>
      <w:r w:rsidR="009759E3">
        <w:rPr>
          <w:noProof/>
        </w:rPr>
        <w:t xml:space="preserve">Aron, Robbins, &amp; Poldrack, 2004; </w:t>
      </w:r>
      <w:r w:rsidR="009759E3">
        <w:fldChar w:fldCharType="end"/>
      </w:r>
      <w:r w:rsidR="002838BA">
        <w:rPr>
          <w:rFonts w:cstheme="minorHAnsi"/>
          <w:noProof/>
        </w:rPr>
        <w:t>Jahanshahi, Obeso, Rothwell, &amp; Obeso, 2015; Nigg, 2000)</w:t>
      </w:r>
      <w:r w:rsidR="002838BA">
        <w:rPr>
          <w:rFonts w:cstheme="minorHAnsi"/>
        </w:rPr>
        <w:fldChar w:fldCharType="end"/>
      </w:r>
      <w:r w:rsidR="0076657D" w:rsidRPr="0076657D">
        <w:rPr>
          <w:rFonts w:cstheme="minorHAnsi"/>
        </w:rPr>
        <w:t>.</w:t>
      </w:r>
      <w:r w:rsidR="00346EC8">
        <w:rPr>
          <w:rFonts w:cstheme="minorHAnsi"/>
        </w:rPr>
        <w:t xml:space="preserve"> </w:t>
      </w:r>
    </w:p>
    <w:p w14:paraId="4AB17F55" w14:textId="77777777" w:rsidR="00F94B51" w:rsidRDefault="005E3513" w:rsidP="00F94B51">
      <w:r>
        <w:rPr>
          <w:rFonts w:cstheme="minorHAnsi"/>
        </w:rPr>
        <w:t>For the present, e</w:t>
      </w:r>
      <w:r w:rsidR="0030799A" w:rsidRPr="002F0415">
        <w:rPr>
          <w:rFonts w:cstheme="minorHAnsi"/>
        </w:rPr>
        <w:t xml:space="preserve">vidence showing that </w:t>
      </w:r>
      <w:r w:rsidR="008953F9">
        <w:rPr>
          <w:rFonts w:cstheme="minorHAnsi"/>
        </w:rPr>
        <w:t>cognitive</w:t>
      </w:r>
      <w:r w:rsidR="009C17AB" w:rsidRPr="002F0415">
        <w:rPr>
          <w:rFonts w:cstheme="minorHAnsi"/>
        </w:rPr>
        <w:t xml:space="preserve"> </w:t>
      </w:r>
      <w:r w:rsidR="0030799A" w:rsidRPr="002F0415">
        <w:rPr>
          <w:rFonts w:cstheme="minorHAnsi"/>
        </w:rPr>
        <w:t>inhibition decrease</w:t>
      </w:r>
      <w:r w:rsidR="009C17AB" w:rsidRPr="002F0415">
        <w:rPr>
          <w:rFonts w:cstheme="minorHAnsi"/>
        </w:rPr>
        <w:t xml:space="preserve">s those cognitive </w:t>
      </w:r>
      <w:r w:rsidR="0030799A" w:rsidRPr="002F0415">
        <w:rPr>
          <w:rFonts w:cstheme="minorHAnsi"/>
        </w:rPr>
        <w:t>bias</w:t>
      </w:r>
      <w:r w:rsidR="009C17AB" w:rsidRPr="002F0415">
        <w:rPr>
          <w:rFonts w:cstheme="minorHAnsi"/>
        </w:rPr>
        <w:t>es</w:t>
      </w:r>
      <w:r w:rsidR="0030799A" w:rsidRPr="002F0415">
        <w:rPr>
          <w:rFonts w:cstheme="minorHAnsi"/>
        </w:rPr>
        <w:t xml:space="preserve"> </w:t>
      </w:r>
      <w:r w:rsidR="009C17AB" w:rsidRPr="002F0415">
        <w:rPr>
          <w:rFonts w:cstheme="minorHAnsi"/>
        </w:rPr>
        <w:t xml:space="preserve">that may generate religious beliefs </w:t>
      </w:r>
      <w:r w:rsidR="000323C5">
        <w:rPr>
          <w:rFonts w:cstheme="minorHAnsi"/>
        </w:rPr>
        <w:t>is scar</w:t>
      </w:r>
      <w:r w:rsidR="00575722">
        <w:rPr>
          <w:rFonts w:cstheme="minorHAnsi"/>
        </w:rPr>
        <w:t>c</w:t>
      </w:r>
      <w:r w:rsidR="000323C5">
        <w:rPr>
          <w:rFonts w:cstheme="minorHAnsi"/>
        </w:rPr>
        <w:t xml:space="preserve">e, </w:t>
      </w:r>
      <w:r w:rsidR="0030799A" w:rsidRPr="002F0415">
        <w:rPr>
          <w:rFonts w:cstheme="minorHAnsi"/>
        </w:rPr>
        <w:t>exist</w:t>
      </w:r>
      <w:r w:rsidR="000323C5">
        <w:rPr>
          <w:rFonts w:cstheme="minorHAnsi"/>
        </w:rPr>
        <w:t>ing</w:t>
      </w:r>
      <w:r w:rsidR="0030799A" w:rsidRPr="002F0415">
        <w:rPr>
          <w:rFonts w:cstheme="minorHAnsi"/>
        </w:rPr>
        <w:t xml:space="preserve"> only for teleological bias</w:t>
      </w:r>
      <w:r w:rsidR="009C17AB" w:rsidRPr="002F0415">
        <w:rPr>
          <w:rFonts w:cstheme="minorHAnsi"/>
        </w:rPr>
        <w:t xml:space="preserve"> </w:t>
      </w:r>
      <w:r w:rsidR="002838BA">
        <w:rPr>
          <w:rFonts w:cstheme="minorHAnsi"/>
        </w:rPr>
        <w:fldChar w:fldCharType="begin"/>
      </w:r>
      <w:r w:rsidR="002838BA">
        <w:rPr>
          <w:rFonts w:cstheme="minorHAnsi"/>
        </w:rPr>
        <w:instrText xml:space="preserve"> ADDIN EN.CITE &lt;EndNote&gt;&lt;Cite&gt;&lt;Author&gt;Kelemen&lt;/Author&gt;&lt;Year&gt;2009&lt;/Year&gt;&lt;RecNum&gt;2257&lt;/RecNum&gt;&lt;DisplayText&gt;(Järnefelt, Canfield, &amp;amp; Kelemen, 2015; Kelemen &amp;amp; Rosset, 2009)&lt;/DisplayText&gt;&lt;record&gt;&lt;rec-number&gt;2257&lt;/rec-number&gt;&lt;foreign-keys&gt;&lt;key app="EN" db-id="2dd02wzasvtxefepffqpftdo9vdt0252t0r0" timestamp="0"&gt;2257&lt;/key&gt;&lt;key app="ENWeb" db-id="THTqOArtqggAADgv-i8"&gt;1797&lt;/key&gt;&lt;/foreign-keys&gt;&lt;ref-type name="Journal Article"&gt;17&lt;/ref-type&gt;&lt;contributors&gt;&lt;authors&gt;&lt;author&gt;Kelemen, D.&lt;/author&gt;&lt;author&gt;Rosset, E.&lt;/author&gt;&lt;/authors&gt;&lt;/contributors&gt;&lt;titles&gt;&lt;title&gt;The human function compunction: Teleological explanation in adults&lt;/title&gt;&lt;secondary-title&gt;Cognition&lt;/secondary-title&gt;&lt;/titles&gt;&lt;periodical&gt;&lt;full-title&gt;Cognition&lt;/full-title&gt;&lt;/periodical&gt;&lt;pages&gt;138-143&lt;/pages&gt;&lt;volume&gt;111&lt;/volume&gt;&lt;number&gt;1&lt;/number&gt;&lt;dates&gt;&lt;year&gt;2009&lt;/year&gt;&lt;/dates&gt;&lt;urls&gt;&lt;related-urls&gt;&lt;url&gt;http://www.sciencedirect.com/science/article/pii/S0010027709000146&lt;/url&gt;&lt;/related-urls&gt;&lt;/urls&gt;&lt;electronic-resource-num&gt;10.1016/j.cognition.2009.01.001 &lt;/electronic-resource-num&gt;&lt;/record&gt;&lt;/Cite&gt;&lt;Cite&gt;&lt;Author&gt;Järnefelt&lt;/Author&gt;&lt;Year&gt;2015&lt;/Year&gt;&lt;RecNum&gt;3673&lt;/RecNum&gt;&lt;record&gt;&lt;rec-number&gt;3673&lt;/rec-number&gt;&lt;foreign-keys&gt;&lt;key app="EN" db-id="2dd02wzasvtxefepffqpftdo9vdt0252t0r0" timestamp="1433226730"&gt;3673&lt;/key&gt;&lt;/foreign-keys&gt;&lt;ref-type name="Journal Article"&gt;17&lt;/ref-type&gt;&lt;contributors&gt;&lt;authors&gt;&lt;author&gt;Järnefelt, Elisa&lt;/author&gt;&lt;author&gt;Canfield, Caitlin F&lt;/author&gt;&lt;author&gt;Kelemen, Deborah&lt;/author&gt;&lt;/authors&gt;&lt;/contributors&gt;&lt;titles&gt;&lt;title&gt;The divided mind of a disbeliever: Intuitive beliefs about nature as purposefully created among different groups of non-religious adults&lt;/title&gt;&lt;secondary-title&gt;Cognition&lt;/secondary-title&gt;&lt;/titles&gt;&lt;periodical&gt;&lt;full-title&gt;Cognition&lt;/full-title&gt;&lt;/periodical&gt;&lt;pages&gt;72-88&lt;/pages&gt;&lt;volume&gt;140&lt;/volume&gt;&lt;dates&gt;&lt;year&gt;2015&lt;/year&gt;&lt;/dates&gt;&lt;isbn&gt;0010-0277&lt;/isbn&gt;&lt;urls&gt;&lt;/urls&gt;&lt;electronic-resource-num&gt;10.1016/j.cognition.2015.02.005&lt;/electronic-resource-num&gt;&lt;/record&gt;&lt;/Cite&gt;&lt;/EndNote&gt;</w:instrText>
      </w:r>
      <w:r w:rsidR="002838BA">
        <w:rPr>
          <w:rFonts w:cstheme="minorHAnsi"/>
        </w:rPr>
        <w:fldChar w:fldCharType="separate"/>
      </w:r>
      <w:r w:rsidR="002838BA">
        <w:rPr>
          <w:rFonts w:cstheme="minorHAnsi"/>
          <w:noProof/>
        </w:rPr>
        <w:t>(Järnefelt, Canfield, &amp; Kelemen, 2015; Kelemen &amp; Rosset, 2009)</w:t>
      </w:r>
      <w:r w:rsidR="002838BA">
        <w:rPr>
          <w:rFonts w:cstheme="minorHAnsi"/>
        </w:rPr>
        <w:fldChar w:fldCharType="end"/>
      </w:r>
      <w:r w:rsidR="0030799A" w:rsidRPr="003E009B">
        <w:rPr>
          <w:rFonts w:cstheme="minorHAnsi"/>
        </w:rPr>
        <w:t>.</w:t>
      </w:r>
      <w:r w:rsidR="009C17AB" w:rsidRPr="003E009B">
        <w:rPr>
          <w:rFonts w:cstheme="minorHAnsi"/>
        </w:rPr>
        <w:t xml:space="preserve"> </w:t>
      </w:r>
      <w:r w:rsidR="00575722">
        <w:rPr>
          <w:rFonts w:cstheme="minorHAnsi"/>
        </w:rPr>
        <w:t>S</w:t>
      </w:r>
      <w:r w:rsidR="001617E2">
        <w:rPr>
          <w:rFonts w:cstheme="minorHAnsi"/>
        </w:rPr>
        <w:t>t</w:t>
      </w:r>
      <w:r w:rsidR="00575722">
        <w:rPr>
          <w:rFonts w:cstheme="minorHAnsi"/>
        </w:rPr>
        <w:t>ill</w:t>
      </w:r>
      <w:r w:rsidR="009C17AB" w:rsidRPr="008953F9">
        <w:rPr>
          <w:rFonts w:cstheme="minorHAnsi"/>
        </w:rPr>
        <w:t xml:space="preserve">, </w:t>
      </w:r>
      <w:r w:rsidR="009C17AB" w:rsidRPr="002F0415">
        <w:rPr>
          <w:rFonts w:cstheme="minorHAnsi"/>
        </w:rPr>
        <w:t>s</w:t>
      </w:r>
      <w:r w:rsidR="00E427EF" w:rsidRPr="002F0415">
        <w:rPr>
          <w:rFonts w:cstheme="minorHAnsi"/>
        </w:rPr>
        <w:t xml:space="preserve">ome </w:t>
      </w:r>
      <w:r w:rsidR="00065E45" w:rsidRPr="002F0415">
        <w:rPr>
          <w:rFonts w:cstheme="minorHAnsi"/>
        </w:rPr>
        <w:t>studies have shown that</w:t>
      </w:r>
      <w:r w:rsidR="0032126D" w:rsidRPr="002F0415">
        <w:rPr>
          <w:rFonts w:cstheme="minorHAnsi"/>
        </w:rPr>
        <w:t xml:space="preserve"> </w:t>
      </w:r>
      <w:r w:rsidR="0023766A" w:rsidRPr="002F0415">
        <w:rPr>
          <w:rFonts w:cstheme="minorHAnsi"/>
        </w:rPr>
        <w:t>strong</w:t>
      </w:r>
      <w:r w:rsidR="00065E45" w:rsidRPr="002F0415">
        <w:rPr>
          <w:rFonts w:cstheme="minorHAnsi"/>
        </w:rPr>
        <w:t xml:space="preserve"> </w:t>
      </w:r>
      <w:r w:rsidR="00E427EF" w:rsidRPr="002F0415">
        <w:rPr>
          <w:rFonts w:cstheme="minorHAnsi"/>
        </w:rPr>
        <w:t>cognitive</w:t>
      </w:r>
      <w:r w:rsidR="0032126D" w:rsidRPr="002F0415">
        <w:rPr>
          <w:rFonts w:cstheme="minorHAnsi"/>
        </w:rPr>
        <w:t xml:space="preserve"> inhibition </w:t>
      </w:r>
      <w:r w:rsidR="00065E45" w:rsidRPr="002F0415">
        <w:rPr>
          <w:rFonts w:cstheme="minorHAnsi"/>
        </w:rPr>
        <w:t xml:space="preserve">is related to </w:t>
      </w:r>
      <w:r w:rsidR="00142D69">
        <w:rPr>
          <w:rFonts w:cstheme="minorHAnsi"/>
        </w:rPr>
        <w:t>fewer</w:t>
      </w:r>
      <w:r w:rsidR="0023766A" w:rsidRPr="002F0415">
        <w:rPr>
          <w:rFonts w:cstheme="minorHAnsi"/>
        </w:rPr>
        <w:t xml:space="preserve"> </w:t>
      </w:r>
      <w:r w:rsidR="00065E45" w:rsidRPr="002F0415">
        <w:rPr>
          <w:rFonts w:cstheme="minorHAnsi"/>
        </w:rPr>
        <w:t xml:space="preserve">supernatural beliefs </w:t>
      </w:r>
      <w:r w:rsidR="00E477F2" w:rsidRPr="002F0415">
        <w:rPr>
          <w:rFonts w:cstheme="minorHAnsi"/>
        </w:rPr>
        <w:t xml:space="preserve">and experiences </w:t>
      </w:r>
      <w:r w:rsidR="002838BA">
        <w:rPr>
          <w:rFonts w:cstheme="minorHAnsi"/>
        </w:rPr>
        <w:fldChar w:fldCharType="begin">
          <w:fldData xml:space="preserve">PEVuZE5vdGU+PENpdGU+PEF1dGhvcj5MaW5kZW1hbjwvQXV0aG9yPjxZZWFyPjIwMTE8L1llYXI+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</w:fldData>
        </w:fldChar>
      </w:r>
      <w:r w:rsidR="002838BA">
        <w:rPr>
          <w:rFonts w:cstheme="minorHAnsi"/>
        </w:rPr>
        <w:instrText xml:space="preserve"> ADDIN EN.CITE </w:instrText>
      </w:r>
      <w:r w:rsidR="002838BA">
        <w:rPr>
          <w:rFonts w:cstheme="minorHAnsi"/>
        </w:rPr>
        <w:fldChar w:fldCharType="begin">
          <w:fldData xml:space="preserve">PEVuZE5vdGU+PENpdGU+PEF1dGhvcj5MaW5kZW1hbjwvQXV0aG9yPjxZZWFyPjIwMTE8L1llYXI+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</w:fldData>
        </w:fldChar>
      </w:r>
      <w:r w:rsidR="002838BA">
        <w:rPr>
          <w:rFonts w:cstheme="minorHAnsi"/>
        </w:rPr>
        <w:instrText xml:space="preserve"> ADDIN EN.CITE.DATA </w:instrText>
      </w:r>
      <w:r w:rsidR="002838BA">
        <w:rPr>
          <w:rFonts w:cstheme="minorHAnsi"/>
        </w:rPr>
      </w:r>
      <w:r w:rsidR="002838BA">
        <w:rPr>
          <w:rFonts w:cstheme="minorHAnsi"/>
        </w:rPr>
        <w:fldChar w:fldCharType="end"/>
      </w:r>
      <w:r w:rsidR="002838BA">
        <w:rPr>
          <w:rFonts w:cstheme="minorHAnsi"/>
        </w:rPr>
      </w:r>
      <w:r w:rsidR="002838BA">
        <w:rPr>
          <w:rFonts w:cstheme="minorHAnsi"/>
        </w:rPr>
        <w:fldChar w:fldCharType="separate"/>
      </w:r>
      <w:r w:rsidR="002838BA">
        <w:rPr>
          <w:rFonts w:cstheme="minorHAnsi"/>
          <w:noProof/>
        </w:rPr>
        <w:t>(Barlev et al., 2017; Lindeman, Riekki, &amp; Hood, 2011; Svedholm &amp; Lindeman, 2013</w:t>
      </w:r>
      <w:r w:rsidR="00355073">
        <w:rPr>
          <w:rFonts w:cstheme="minorHAnsi"/>
          <w:noProof/>
        </w:rPr>
        <w:t>; but see Farias et al., 2017</w:t>
      </w:r>
      <w:r w:rsidR="002838BA">
        <w:rPr>
          <w:rFonts w:cstheme="minorHAnsi"/>
          <w:noProof/>
        </w:rPr>
        <w:t>)</w:t>
      </w:r>
      <w:r w:rsidR="002838BA">
        <w:rPr>
          <w:rFonts w:cstheme="minorHAnsi"/>
        </w:rPr>
        <w:fldChar w:fldCharType="end"/>
      </w:r>
      <w:r w:rsidR="008953F9">
        <w:rPr>
          <w:rFonts w:cstheme="minorHAnsi"/>
        </w:rPr>
        <w:t xml:space="preserve">, providing indirect evidence for the link between </w:t>
      </w:r>
      <w:r w:rsidR="00B61514" w:rsidRPr="00B61514">
        <w:rPr>
          <w:rFonts w:cstheme="minorHAnsi"/>
        </w:rPr>
        <w:t xml:space="preserve">cognitive </w:t>
      </w:r>
      <w:r w:rsidR="008953F9" w:rsidRPr="00B61514">
        <w:rPr>
          <w:rFonts w:cstheme="minorHAnsi"/>
        </w:rPr>
        <w:t xml:space="preserve">inhibition and </w:t>
      </w:r>
      <w:r w:rsidR="00B61514" w:rsidRPr="00B61514">
        <w:rPr>
          <w:rFonts w:cstheme="minorHAnsi"/>
        </w:rPr>
        <w:t>atheism</w:t>
      </w:r>
      <w:r w:rsidR="007E0E0D" w:rsidRPr="002F0415">
        <w:rPr>
          <w:rFonts w:cstheme="minorHAnsi"/>
        </w:rPr>
        <w:t xml:space="preserve">. </w:t>
      </w:r>
      <w:r w:rsidR="00ED5932" w:rsidRPr="002F0415">
        <w:rPr>
          <w:rFonts w:cstheme="minorHAnsi"/>
          <w:i/>
        </w:rPr>
        <w:t xml:space="preserve"> </w:t>
      </w:r>
      <w:r w:rsidR="00411D01" w:rsidRPr="002F0415">
        <w:rPr>
          <w:rFonts w:cstheme="minorHAnsi"/>
        </w:rPr>
        <w:t xml:space="preserve">Moreover, </w:t>
      </w:r>
      <w:r w:rsidR="00DA347B" w:rsidRPr="002F0415">
        <w:rPr>
          <w:rFonts w:cstheme="minorHAnsi"/>
        </w:rPr>
        <w:t>m</w:t>
      </w:r>
      <w:r w:rsidR="00ED5932" w:rsidRPr="002F0415">
        <w:rPr>
          <w:rFonts w:cstheme="minorHAnsi"/>
        </w:rPr>
        <w:t>ystical experiences</w:t>
      </w:r>
      <w:r w:rsidR="00411D01" w:rsidRPr="002F0415">
        <w:rPr>
          <w:rFonts w:cstheme="minorHAnsi"/>
        </w:rPr>
        <w:t xml:space="preserve"> </w:t>
      </w:r>
      <w:r w:rsidR="00ED5932" w:rsidRPr="002F0415">
        <w:rPr>
          <w:rFonts w:cstheme="minorHAnsi"/>
        </w:rPr>
        <w:t xml:space="preserve">are </w:t>
      </w:r>
      <w:r w:rsidR="00E477F2" w:rsidRPr="002F0415">
        <w:rPr>
          <w:rFonts w:cstheme="minorHAnsi"/>
        </w:rPr>
        <w:t>common among</w:t>
      </w:r>
      <w:r w:rsidR="00ED5932" w:rsidRPr="002F0415">
        <w:rPr>
          <w:rFonts w:cstheme="minorHAnsi"/>
        </w:rPr>
        <w:t xml:space="preserve"> people with lesions in </w:t>
      </w:r>
      <w:r w:rsidR="001B34AC" w:rsidRPr="002F0415">
        <w:rPr>
          <w:rFonts w:cstheme="minorHAnsi"/>
        </w:rPr>
        <w:t xml:space="preserve">the brain areas associated with inhibition </w:t>
      </w:r>
      <w:r w:rsidR="002838BA">
        <w:rPr>
          <w:rFonts w:cstheme="minorHAnsi"/>
        </w:rPr>
        <w:fldChar w:fldCharType="begin"/>
      </w:r>
      <w:r w:rsidR="002838BA">
        <w:rPr>
          <w:rFonts w:cstheme="minorHAnsi"/>
        </w:rPr>
        <w:instrText xml:space="preserve"> ADDIN EN.CITE &lt;EndNote&gt;&lt;Cite&gt;&lt;Author&gt;Cristofori&lt;/Author&gt;&lt;Year&gt;2016&lt;/Year&gt;&lt;RecNum&gt;3779&lt;/RecNum&gt;&lt;DisplayText&gt;(Cristofori et al., 2016)&lt;/DisplayText&gt;&lt;record&gt;&lt;rec-number&gt;3779&lt;/rec-number&gt;&lt;foreign-keys&gt;&lt;key app="EN" db-id="2dd02wzasvtxefepffqpftdo9vdt0252t0r0" timestamp="1455864933"&gt;3779&lt;/key&gt;&lt;/foreign-keys&gt;&lt;ref-type name="Journal Article"&gt;17&lt;/ref-type&gt;&lt;contributors&gt;&lt;authors&gt;&lt;author&gt;Cristofori, Irene&lt;/author&gt;&lt;author&gt;Bulbulia, Joseph&lt;/author&gt;&lt;author&gt;Shaver, John H&lt;/author&gt;&lt;author&gt;Wilson, Marc&lt;/author&gt;&lt;author&gt;Krueger, Frank&lt;/author&gt;&lt;author&gt;Grafman, Jordan&lt;/author&gt;&lt;/authors&gt;&lt;/contributors&gt;&lt;titles&gt;&lt;title&gt;Neural correlates of mystical experience&lt;/title&gt;&lt;secondary-title&gt;Neuropsychologia&lt;/secondary-title&gt;&lt;/titles&gt;&lt;periodical&gt;&lt;full-title&gt;Neuropsychologia&lt;/full-title&gt;&lt;/periodical&gt;&lt;pages&gt;212-220&lt;/pages&gt;&lt;volume&gt;80&lt;/volume&gt;&lt;dates&gt;&lt;year&gt;2016&lt;/year&gt;&lt;/dates&gt;&lt;isbn&gt;0028-3932&lt;/isbn&gt;&lt;urls&gt;&lt;/urls&gt;&lt;electronic-resource-num&gt;10.1016/j.neuropsychologia.2015.11.021&lt;/electronic-resource-num&gt;&lt;/record&gt;&lt;/Cite&gt;&lt;/EndNote&gt;</w:instrText>
      </w:r>
      <w:r w:rsidR="002838BA">
        <w:rPr>
          <w:rFonts w:cstheme="minorHAnsi"/>
        </w:rPr>
        <w:fldChar w:fldCharType="separate"/>
      </w:r>
      <w:r w:rsidR="002838BA">
        <w:rPr>
          <w:rFonts w:cstheme="minorHAnsi"/>
          <w:noProof/>
        </w:rPr>
        <w:t>(Cristofori et al., 2016)</w:t>
      </w:r>
      <w:r w:rsidR="002838BA">
        <w:rPr>
          <w:rFonts w:cstheme="minorHAnsi"/>
        </w:rPr>
        <w:fldChar w:fldCharType="end"/>
      </w:r>
      <w:r w:rsidR="0034343F" w:rsidRPr="002F0415">
        <w:rPr>
          <w:rFonts w:cstheme="minorHAnsi"/>
        </w:rPr>
        <w:t>. T</w:t>
      </w:r>
      <w:r w:rsidR="00ED5932" w:rsidRPr="002F0415">
        <w:rPr>
          <w:rFonts w:cstheme="minorHAnsi"/>
        </w:rPr>
        <w:t>he</w:t>
      </w:r>
      <w:r w:rsidR="00B979A0" w:rsidRPr="002F0415">
        <w:rPr>
          <w:rFonts w:cstheme="minorHAnsi"/>
        </w:rPr>
        <w:t>se</w:t>
      </w:r>
      <w:r w:rsidR="00ED5932" w:rsidRPr="002F0415">
        <w:rPr>
          <w:rFonts w:cstheme="minorHAnsi"/>
        </w:rPr>
        <w:t xml:space="preserve"> </w:t>
      </w:r>
      <w:r w:rsidR="009E7F27" w:rsidRPr="002F0415">
        <w:rPr>
          <w:rFonts w:cstheme="minorHAnsi"/>
        </w:rPr>
        <w:t xml:space="preserve">inhibition-related </w:t>
      </w:r>
      <w:r w:rsidR="00235D64">
        <w:rPr>
          <w:rFonts w:cstheme="minorHAnsi"/>
        </w:rPr>
        <w:t xml:space="preserve">brain </w:t>
      </w:r>
      <w:r w:rsidR="00ED5932" w:rsidRPr="002F0415">
        <w:rPr>
          <w:rFonts w:cstheme="minorHAnsi"/>
        </w:rPr>
        <w:t xml:space="preserve">areas were </w:t>
      </w:r>
      <w:r w:rsidR="00A821D8" w:rsidRPr="002F0415">
        <w:rPr>
          <w:rFonts w:cstheme="minorHAnsi"/>
        </w:rPr>
        <w:t xml:space="preserve">also </w:t>
      </w:r>
      <w:r w:rsidR="00ED5932" w:rsidRPr="002F0415">
        <w:rPr>
          <w:rFonts w:cstheme="minorHAnsi"/>
        </w:rPr>
        <w:t xml:space="preserve">activated </w:t>
      </w:r>
      <w:r w:rsidR="001B34AC" w:rsidRPr="002F0415">
        <w:rPr>
          <w:rFonts w:cstheme="minorHAnsi"/>
        </w:rPr>
        <w:t>among skeptics</w:t>
      </w:r>
      <w:r w:rsidR="00A87626" w:rsidRPr="002F0415">
        <w:rPr>
          <w:rFonts w:cstheme="minorHAnsi"/>
        </w:rPr>
        <w:t xml:space="preserve">, but not among supernatural believers, when </w:t>
      </w:r>
      <w:r w:rsidR="00E00600" w:rsidRPr="002F0415">
        <w:rPr>
          <w:rFonts w:cstheme="minorHAnsi"/>
        </w:rPr>
        <w:t xml:space="preserve">they </w:t>
      </w:r>
      <w:r w:rsidR="008170BF" w:rsidRPr="002F0415">
        <w:rPr>
          <w:rFonts w:cstheme="minorHAnsi"/>
        </w:rPr>
        <w:t xml:space="preserve">read stories about critical life </w:t>
      </w:r>
      <w:r w:rsidR="008170BF" w:rsidRPr="008170BF">
        <w:rPr>
          <w:rFonts w:cstheme="minorHAnsi"/>
        </w:rPr>
        <w:t xml:space="preserve">situations (e.g., risk for a prison sentence) while looking </w:t>
      </w:r>
      <w:r w:rsidR="00E00600" w:rsidRPr="008170BF">
        <w:rPr>
          <w:rFonts w:cstheme="minorHAnsi"/>
        </w:rPr>
        <w:t>at</w:t>
      </w:r>
      <w:r w:rsidR="001B34AC" w:rsidRPr="008170BF">
        <w:rPr>
          <w:rFonts w:cstheme="minorHAnsi"/>
        </w:rPr>
        <w:t xml:space="preserve"> </w:t>
      </w:r>
      <w:r w:rsidR="00BE18C2" w:rsidRPr="008170BF">
        <w:rPr>
          <w:rFonts w:cstheme="minorHAnsi"/>
        </w:rPr>
        <w:t>supernatural sign like picture</w:t>
      </w:r>
      <w:r w:rsidR="00A821D8" w:rsidRPr="008170BF">
        <w:rPr>
          <w:rFonts w:cstheme="minorHAnsi"/>
        </w:rPr>
        <w:t>s</w:t>
      </w:r>
      <w:r w:rsidR="008170BF" w:rsidRPr="008170BF">
        <w:rPr>
          <w:rFonts w:cstheme="minorHAnsi"/>
        </w:rPr>
        <w:t>, such as a brick wall</w:t>
      </w:r>
      <w:r w:rsidR="00BE18C2" w:rsidRPr="008170BF">
        <w:rPr>
          <w:rFonts w:cstheme="minorHAnsi"/>
        </w:rPr>
        <w:t xml:space="preserve"> </w:t>
      </w:r>
      <w:r w:rsidR="002838BA" w:rsidRPr="008170BF">
        <w:rPr>
          <w:rFonts w:cstheme="minorHAnsi"/>
        </w:rPr>
        <w:fldChar w:fldCharType="begin"/>
      </w:r>
      <w:r w:rsidR="002838BA" w:rsidRPr="008170BF">
        <w:rPr>
          <w:rFonts w:cstheme="minorHAnsi"/>
        </w:rPr>
        <w:instrText xml:space="preserve"> ADDIN EN.CITE &lt;EndNote&gt;&lt;Cite&gt;&lt;Author&gt;Lindeman&lt;/Author&gt;&lt;Year&gt;2013&lt;/Year&gt;&lt;RecNum&gt;2820&lt;/RecNum&gt;&lt;DisplayText&gt;(Lindeman, Svedholm, Riekki, Raij, &amp;amp; Hari, 2013)&lt;/DisplayText&gt;&lt;record&gt;&lt;rec-number&gt;2820&lt;/rec-number&gt;&lt;foreign-keys&gt;&lt;key app="EN" db-id="2dd02wzasvtxefepffqpftdo9vdt0252t0r0" timestamp="0"&gt;2820&lt;/key&gt;&lt;/foreign-keys&gt;&lt;ref-type name="Journal Article"&gt;17&lt;/ref-type&gt;&lt;contributors&gt;&lt;authors&gt;&lt;author&gt;Lindeman, M.&lt;/author&gt;&lt;author&gt;Svedholm, A. M.&lt;/author&gt;&lt;author&gt;Riekki, T.&lt;/author&gt;&lt;author&gt;Raij, T.&lt;/author&gt;&lt;author&gt;Hari, R.&lt;/author&gt;&lt;/authors&gt;&lt;/contributors&gt;&lt;titles&gt;&lt;title&gt;Is it just a brick wall or a sign from the universe? An fMRI study of supernatural believers and skeptics&lt;/title&gt;&lt;secondary-title&gt;Social Cognitive and Affective Neuroscience&lt;/secondary-title&gt;&lt;/titles&gt;&lt;periodical&gt;&lt;full-title&gt;Social Cognitive and Affective Neuroscience&lt;/full-title&gt;&lt;/periodical&gt;&lt;pages&gt;943-949&lt;/pages&gt;&lt;volume&gt;8&lt;/volume&gt;&lt;dates&gt;&lt;year&gt;2013&lt;/year&gt;&lt;/dates&gt;&lt;urls&gt;&lt;/urls&gt;&lt;electronic-resource-num&gt;10.1093/scan/nss096&lt;/electronic-resource-num&gt;&lt;/record&gt;&lt;/Cite&gt;&lt;/EndNote&gt;</w:instrText>
      </w:r>
      <w:r w:rsidR="002838BA" w:rsidRPr="008170BF">
        <w:rPr>
          <w:rFonts w:cstheme="minorHAnsi"/>
        </w:rPr>
        <w:fldChar w:fldCharType="separate"/>
      </w:r>
      <w:r w:rsidR="002838BA" w:rsidRPr="008170BF">
        <w:rPr>
          <w:rFonts w:cstheme="minorHAnsi"/>
          <w:noProof/>
        </w:rPr>
        <w:t>(Lindeman, Svedholm, Riekki, Raij, &amp; Hari, 2013)</w:t>
      </w:r>
      <w:r w:rsidR="002838BA" w:rsidRPr="008170BF">
        <w:rPr>
          <w:rFonts w:cstheme="minorHAnsi"/>
        </w:rPr>
        <w:fldChar w:fldCharType="end"/>
      </w:r>
      <w:r w:rsidR="00ED5932" w:rsidRPr="002F0415">
        <w:rPr>
          <w:rFonts w:cstheme="minorHAnsi"/>
        </w:rPr>
        <w:t>.</w:t>
      </w:r>
      <w:r w:rsidR="000C0768">
        <w:rPr>
          <w:rFonts w:cstheme="minorHAnsi"/>
        </w:rPr>
        <w:t xml:space="preserve"> </w:t>
      </w:r>
      <w:bookmarkStart w:id="7" w:name="_Hlk11236900"/>
    </w:p>
    <w:bookmarkEnd w:id="7"/>
    <w:p w14:paraId="166EC5A2" w14:textId="77777777" w:rsidR="00BA3A8A" w:rsidRPr="00DB020B" w:rsidRDefault="00390FE4" w:rsidP="00BD3168">
      <w:pPr>
        <w:rPr>
          <w:rFonts w:cstheme="minorHAnsi"/>
        </w:rPr>
      </w:pPr>
      <w:r>
        <w:rPr>
          <w:rFonts w:cstheme="minorHAnsi"/>
        </w:rPr>
        <w:lastRenderedPageBreak/>
        <w:t>Besides</w:t>
      </w:r>
      <w:r w:rsidR="00821E27">
        <w:rPr>
          <w:rFonts w:cstheme="minorHAnsi"/>
        </w:rPr>
        <w:t xml:space="preserve"> individual differ</w:t>
      </w:r>
      <w:r>
        <w:rPr>
          <w:rFonts w:cstheme="minorHAnsi"/>
        </w:rPr>
        <w:t xml:space="preserve">ences, </w:t>
      </w:r>
      <w:r w:rsidR="00821E27">
        <w:rPr>
          <w:rFonts w:cstheme="minorHAnsi"/>
        </w:rPr>
        <w:t xml:space="preserve">cognitive inhibition </w:t>
      </w:r>
      <w:r>
        <w:rPr>
          <w:rFonts w:cstheme="minorHAnsi"/>
        </w:rPr>
        <w:t xml:space="preserve">varies also with </w:t>
      </w:r>
      <w:r w:rsidR="00FB69C2">
        <w:rPr>
          <w:rFonts w:cstheme="minorHAnsi"/>
        </w:rPr>
        <w:t>contextual factors</w:t>
      </w:r>
      <w:r>
        <w:rPr>
          <w:rFonts w:cstheme="minorHAnsi"/>
        </w:rPr>
        <w:t xml:space="preserve">. </w:t>
      </w:r>
      <w:r w:rsidR="00FB69C2">
        <w:rPr>
          <w:rFonts w:cstheme="minorHAnsi"/>
        </w:rPr>
        <w:t>For example, d</w:t>
      </w:r>
      <w:r w:rsidR="00821E27">
        <w:rPr>
          <w:rFonts w:cstheme="minorHAnsi"/>
        </w:rPr>
        <w:t>ecrease</w:t>
      </w:r>
      <w:r w:rsidR="008E5DF3">
        <w:rPr>
          <w:rFonts w:cstheme="minorHAnsi"/>
        </w:rPr>
        <w:t>d</w:t>
      </w:r>
      <w:r>
        <w:rPr>
          <w:rFonts w:cstheme="minorHAnsi"/>
        </w:rPr>
        <w:t xml:space="preserve"> cognitive inhibition has been observed </w:t>
      </w:r>
      <w:r w:rsidR="00C971D9" w:rsidRPr="002F0415">
        <w:rPr>
          <w:rFonts w:cstheme="minorHAnsi"/>
        </w:rPr>
        <w:t>after traumatic life events and in post</w:t>
      </w:r>
      <w:r w:rsidR="00902227">
        <w:rPr>
          <w:rFonts w:cstheme="minorHAnsi"/>
        </w:rPr>
        <w:t>-</w:t>
      </w:r>
      <w:r w:rsidR="00C971D9" w:rsidRPr="002F0415">
        <w:rPr>
          <w:rFonts w:cstheme="minorHAnsi"/>
        </w:rPr>
        <w:t xml:space="preserve">traumatic stress disorder </w:t>
      </w:r>
      <w:r w:rsidR="002838BA">
        <w:rPr>
          <w:rFonts w:cstheme="minorHAnsi"/>
        </w:rPr>
        <w:fldChar w:fldCharType="begin">
          <w:fldData xml:space="preserve">PEVuZE5vdGU+PENpdGU+PEF1dGhvcj5BdXBwZXJsZTwvQXV0aG9yPjxZZWFyPjIwMTI8L1llYXI+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</w:fldData>
        </w:fldChar>
      </w:r>
      <w:r w:rsidR="002838BA">
        <w:rPr>
          <w:rFonts w:cstheme="minorHAnsi"/>
        </w:rPr>
        <w:instrText xml:space="preserve"> ADDIN EN.CITE </w:instrText>
      </w:r>
      <w:r w:rsidR="002838BA">
        <w:rPr>
          <w:rFonts w:cstheme="minorHAnsi"/>
        </w:rPr>
        <w:fldChar w:fldCharType="begin">
          <w:fldData xml:space="preserve">PEVuZE5vdGU+PENpdGU+PEF1dGhvcj5BdXBwZXJsZTwvQXV0aG9yPjxZZWFyPjIwMTI8L1llYXI+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</w:fldData>
        </w:fldChar>
      </w:r>
      <w:r w:rsidR="002838BA">
        <w:rPr>
          <w:rFonts w:cstheme="minorHAnsi"/>
        </w:rPr>
        <w:instrText xml:space="preserve"> ADDIN EN.CITE.DATA </w:instrText>
      </w:r>
      <w:r w:rsidR="002838BA">
        <w:rPr>
          <w:rFonts w:cstheme="minorHAnsi"/>
        </w:rPr>
      </w:r>
      <w:r w:rsidR="002838BA">
        <w:rPr>
          <w:rFonts w:cstheme="minorHAnsi"/>
        </w:rPr>
        <w:fldChar w:fldCharType="end"/>
      </w:r>
      <w:r w:rsidR="002838BA">
        <w:rPr>
          <w:rFonts w:cstheme="minorHAnsi"/>
        </w:rPr>
      </w:r>
      <w:r w:rsidR="002838BA">
        <w:rPr>
          <w:rFonts w:cstheme="minorHAnsi"/>
        </w:rPr>
        <w:fldChar w:fldCharType="separate"/>
      </w:r>
      <w:r w:rsidR="002838BA">
        <w:rPr>
          <w:rFonts w:cstheme="minorHAnsi"/>
          <w:noProof/>
        </w:rPr>
        <w:t>(e.g., Aupperle et al., 2012; Clausen et al., 2017)</w:t>
      </w:r>
      <w:r w:rsidR="002838BA">
        <w:rPr>
          <w:rFonts w:cstheme="minorHAnsi"/>
        </w:rPr>
        <w:fldChar w:fldCharType="end"/>
      </w:r>
      <w:r w:rsidR="00770998">
        <w:rPr>
          <w:rFonts w:cstheme="minorHAnsi"/>
        </w:rPr>
        <w:t xml:space="preserve">. This may </w:t>
      </w:r>
      <w:r w:rsidR="00BB4E89" w:rsidRPr="002F0415">
        <w:rPr>
          <w:rFonts w:cstheme="minorHAnsi"/>
        </w:rPr>
        <w:t xml:space="preserve">partly </w:t>
      </w:r>
      <w:r w:rsidR="00C971D9" w:rsidRPr="002F0415">
        <w:rPr>
          <w:rFonts w:cstheme="minorHAnsi"/>
        </w:rPr>
        <w:t xml:space="preserve">explain why religiosity </w:t>
      </w:r>
      <w:r w:rsidR="008E5DF3">
        <w:rPr>
          <w:rFonts w:cstheme="minorHAnsi"/>
        </w:rPr>
        <w:t xml:space="preserve">sometimes </w:t>
      </w:r>
      <w:r w:rsidR="00C971D9" w:rsidRPr="002F0415">
        <w:rPr>
          <w:rFonts w:cstheme="minorHAnsi"/>
        </w:rPr>
        <w:t>increases after traumatic events</w:t>
      </w:r>
      <w:bookmarkStart w:id="8" w:name="_Hlk4657505"/>
      <w:r w:rsidR="000B1EB2" w:rsidRPr="000B1EB2">
        <w:t xml:space="preserve"> </w:t>
      </w:r>
      <w:r w:rsidR="000B1EB2">
        <w:rPr>
          <w:rFonts w:cstheme="minorHAnsi"/>
        </w:rPr>
        <w:fldChar w:fldCharType="begin">
          <w:fldData xml:space="preserve">PEVuZE5vdGU+PENpdGU+PEF1dGhvcj5Nb3JyaXM8L0F1dGhvcj48WWVhcj4yMDE5PC9ZZWFyPjxS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=
</w:fldData>
        </w:fldChar>
      </w:r>
      <w:r w:rsidR="000B1EB2">
        <w:rPr>
          <w:rFonts w:cstheme="minorHAnsi"/>
        </w:rPr>
        <w:instrText xml:space="preserve"> ADDIN EN.CITE </w:instrText>
      </w:r>
      <w:r w:rsidR="000B1EB2">
        <w:rPr>
          <w:rFonts w:cstheme="minorHAnsi"/>
        </w:rPr>
        <w:fldChar w:fldCharType="begin">
          <w:fldData xml:space="preserve">PEVuZE5vdGU+PENpdGU+PEF1dGhvcj5Nb3JyaXM8L0F1dGhvcj48WWVhcj4yMDE5PC9ZZWFyPjxS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=
</w:fldData>
        </w:fldChar>
      </w:r>
      <w:r w:rsidR="000B1EB2">
        <w:rPr>
          <w:rFonts w:cstheme="minorHAnsi"/>
        </w:rPr>
        <w:instrText xml:space="preserve"> ADDIN EN.CITE.DATA </w:instrText>
      </w:r>
      <w:r w:rsidR="000B1EB2">
        <w:rPr>
          <w:rFonts w:cstheme="minorHAnsi"/>
        </w:rPr>
      </w:r>
      <w:r w:rsidR="000B1EB2">
        <w:rPr>
          <w:rFonts w:cstheme="minorHAnsi"/>
        </w:rPr>
        <w:fldChar w:fldCharType="end"/>
      </w:r>
      <w:r w:rsidR="000B1EB2">
        <w:rPr>
          <w:rFonts w:cstheme="minorHAnsi"/>
        </w:rPr>
      </w:r>
      <w:r w:rsidR="000B1EB2">
        <w:rPr>
          <w:rFonts w:cstheme="minorHAnsi"/>
        </w:rPr>
        <w:fldChar w:fldCharType="separate"/>
      </w:r>
      <w:r w:rsidR="000B1EB2">
        <w:rPr>
          <w:rFonts w:cstheme="minorHAnsi"/>
          <w:noProof/>
        </w:rPr>
        <w:t>(Morris, Jong, Bluemke, &amp; Halberstadt, 2019; ter Kuile &amp; Ehring, 2014; Ullman, 1982;</w:t>
      </w:r>
      <w:r w:rsidR="000B1EB2">
        <w:rPr>
          <w:rFonts w:cstheme="minorHAnsi"/>
        </w:rPr>
        <w:fldChar w:fldCharType="end"/>
      </w:r>
      <w:r w:rsidR="000B1EB2">
        <w:rPr>
          <w:noProof/>
        </w:rPr>
        <w:t xml:space="preserve"> </w:t>
      </w:r>
      <w:r w:rsidR="000B1EB2">
        <w:t xml:space="preserve">but see </w:t>
      </w:r>
      <w:r w:rsidR="000B1EB2">
        <w:fldChar w:fldCharType="begin"/>
      </w:r>
      <w:r w:rsidR="000B1EB2">
        <w:instrText xml:space="preserve"> ADDIN EN.CITE &lt;EndNote&gt;&lt;Cite&gt;&lt;Author&gt;Fontana&lt;/Author&gt;&lt;Year&gt;2004&lt;/Year&gt;&lt;RecNum&gt;4485&lt;/RecNum&gt;&lt;DisplayText&gt;(Falsetti, Resick, &amp;amp; Davis, 2003; Fontana &amp;amp; Rosenheck, 2004)&lt;/DisplayText&gt;&lt;record&gt;&lt;rec-number&gt;4485&lt;/rec-number&gt;&lt;foreign-keys&gt;&lt;key app="EN" db-id="2dd02wzasvtxefepffqpftdo9vdt0252t0r0" timestamp="1552223084"&gt;4485&lt;/key&gt;&lt;/foreign-keys&gt;&lt;ref-type name="Journal Article"&gt;17&lt;/ref-type&gt;&lt;contributors&gt;&lt;authors&gt;&lt;author&gt;Fontana, Alan&lt;/author&gt;&lt;author&gt;Rosenheck, Robert&lt;/author&gt;&lt;/authors&gt;&lt;/contributors&gt;&lt;titles&gt;&lt;title&gt;Trauma, change in strength of religious faith, and mental health service use among veterans treated for PTSD&lt;/title&gt;&lt;secondary-title&gt;The Journal of Nervous and Mental Disease&lt;/secondary-title&gt;&lt;/titles&gt;&lt;periodical&gt;&lt;full-title&gt;The Journal of Nervous and Mental Disease&lt;/full-title&gt;&lt;/periodical&gt;&lt;pages&gt;579-584&lt;/pages&gt;&lt;volume&gt;192&lt;/volume&gt;&lt;number&gt;9&lt;/number&gt;&lt;dates&gt;&lt;year&gt;2004&lt;/year&gt;&lt;/dates&gt;&lt;isbn&gt;0022-3018&lt;/isbn&gt;&lt;urls&gt;&lt;/urls&gt;&lt;electronic-resource-num&gt;10.1097/01.nmd.0000138224.17375.55&lt;/electronic-resource-num&gt;&lt;/record&gt;&lt;/Cite&gt;&lt;Cite&gt;&lt;Author&gt;Falsetti&lt;/Author&gt;&lt;Year&gt;2003&lt;/Year&gt;&lt;RecNum&gt;4395&lt;/RecNum&gt;&lt;record&gt;&lt;rec-number&gt;4395&lt;/rec-number&gt;&lt;foreign-keys&gt;&lt;key app="EN" db-id="2dd02wzasvtxefepffqpftdo9vdt0252t0r0" timestamp="1537333304"&gt;4395&lt;/key&gt;&lt;/foreign-keys&gt;&lt;ref-type name="Journal Article"&gt;17&lt;/ref-type&gt;&lt;contributors&gt;&lt;authors&gt;&lt;author&gt;Falsetti, Sherry A&lt;/author&gt;&lt;author&gt;Resick, Patricia A&lt;/author&gt;&lt;author&gt;Davis, Joanne L&lt;/author&gt;&lt;/authors&gt;&lt;/contributors&gt;&lt;titles&gt;&lt;title&gt;Changes in religious beliefs following trauma&lt;/title&gt;&lt;secondary-title&gt;Journal of Traumatic Stress&lt;/secondary-title&gt;&lt;/titles&gt;&lt;periodical&gt;&lt;full-title&gt;Journal of Traumatic Stress&lt;/full-title&gt;&lt;/periodical&gt;&lt;pages&gt;391-398&lt;/pages&gt;&lt;volume&gt;16&lt;/volume&gt;&lt;number&gt;4&lt;/number&gt;&lt;dates&gt;&lt;year&gt;2003&lt;/year&gt;&lt;/dates&gt;&lt;isbn&gt;0894-9867&lt;/isbn&gt;&lt;urls&gt;&lt;/urls&gt;&lt;electronic-resource-num&gt;10.1023/A:1024422220163&lt;/electronic-resource-num&gt;&lt;/record&gt;&lt;/Cite&gt;&lt;/EndNote&gt;</w:instrText>
      </w:r>
      <w:r w:rsidR="000B1EB2">
        <w:fldChar w:fldCharType="separate"/>
      </w:r>
      <w:r w:rsidR="000B1EB2">
        <w:rPr>
          <w:noProof/>
        </w:rPr>
        <w:t>Falsetti, Resick, &amp; Davis, 2003; Fontana &amp; Rosenheck, 2004)</w:t>
      </w:r>
      <w:r w:rsidR="000B1EB2">
        <w:fldChar w:fldCharType="end"/>
      </w:r>
      <w:r w:rsidR="000B1EB2">
        <w:t xml:space="preserve">. </w:t>
      </w:r>
      <w:r w:rsidR="00516897" w:rsidRPr="008E5DF3">
        <w:rPr>
          <w:rFonts w:cstheme="minorHAnsi"/>
          <w:color w:val="7030A0"/>
        </w:rPr>
        <w:t xml:space="preserve">We </w:t>
      </w:r>
      <w:r w:rsidR="008E5DF3" w:rsidRPr="008E5DF3">
        <w:rPr>
          <w:rFonts w:cstheme="minorHAnsi"/>
          <w:color w:val="7030A0"/>
        </w:rPr>
        <w:t>therefore</w:t>
      </w:r>
      <w:r w:rsidR="00516897" w:rsidRPr="008E5DF3">
        <w:rPr>
          <w:rFonts w:cstheme="minorHAnsi"/>
          <w:color w:val="7030A0"/>
        </w:rPr>
        <w:t xml:space="preserve"> examine </w:t>
      </w:r>
      <w:r w:rsidR="00516897" w:rsidRPr="002F0415">
        <w:rPr>
          <w:rFonts w:cstheme="minorHAnsi"/>
          <w:color w:val="7030A0"/>
        </w:rPr>
        <w:t xml:space="preserve">if cognitive inhibition </w:t>
      </w:r>
      <w:r w:rsidR="00516897" w:rsidRPr="00DB020B">
        <w:rPr>
          <w:rFonts w:cstheme="minorHAnsi"/>
          <w:color w:val="7030A0"/>
        </w:rPr>
        <w:t xml:space="preserve">decreases </w:t>
      </w:r>
      <w:r w:rsidR="008D0531">
        <w:rPr>
          <w:rFonts w:cstheme="minorHAnsi"/>
          <w:color w:val="7030A0"/>
        </w:rPr>
        <w:t>following</w:t>
      </w:r>
      <w:r w:rsidR="00516897" w:rsidRPr="00DB020B">
        <w:rPr>
          <w:rFonts w:cstheme="minorHAnsi"/>
          <w:color w:val="7030A0"/>
        </w:rPr>
        <w:t xml:space="preserve"> </w:t>
      </w:r>
      <w:bookmarkStart w:id="9" w:name="_Hlk5768706"/>
      <w:r w:rsidR="00516897" w:rsidRPr="00DB020B">
        <w:rPr>
          <w:rFonts w:cstheme="minorHAnsi"/>
          <w:color w:val="7030A0"/>
        </w:rPr>
        <w:t>trauma</w:t>
      </w:r>
      <w:r w:rsidR="00BD3168">
        <w:rPr>
          <w:rFonts w:cstheme="minorHAnsi"/>
          <w:color w:val="7030A0"/>
        </w:rPr>
        <w:t>s</w:t>
      </w:r>
      <w:r w:rsidR="000B1EB2">
        <w:rPr>
          <w:rFonts w:cstheme="minorHAnsi"/>
          <w:color w:val="7030A0"/>
        </w:rPr>
        <w:t xml:space="preserve">. </w:t>
      </w:r>
    </w:p>
    <w:bookmarkEnd w:id="9"/>
    <w:p w14:paraId="32A0A4F4" w14:textId="77777777" w:rsidR="00B818AA" w:rsidRPr="00951146" w:rsidRDefault="0035216D" w:rsidP="00B818AA">
      <w:pPr>
        <w:rPr>
          <w:rFonts w:cstheme="minorHAnsi"/>
        </w:rPr>
      </w:pPr>
      <w:r w:rsidRPr="002F0415">
        <w:rPr>
          <w:rFonts w:cstheme="minorHAnsi"/>
          <w:color w:val="7030A0"/>
        </w:rPr>
        <w:t xml:space="preserve">Another algorithmic process that </w:t>
      </w:r>
      <w:r>
        <w:rPr>
          <w:rFonts w:cstheme="minorHAnsi"/>
          <w:color w:val="7030A0"/>
        </w:rPr>
        <w:t xml:space="preserve">we </w:t>
      </w:r>
      <w:r w:rsidRPr="00A00CA4">
        <w:rPr>
          <w:rFonts w:cstheme="minorHAnsi"/>
          <w:color w:val="7030A0"/>
        </w:rPr>
        <w:t>expect</w:t>
      </w:r>
      <w:r>
        <w:rPr>
          <w:rFonts w:cstheme="minorHAnsi"/>
          <w:color w:val="7030A0"/>
        </w:rPr>
        <w:t xml:space="preserve"> to</w:t>
      </w:r>
      <w:r w:rsidRPr="002F0415">
        <w:rPr>
          <w:rFonts w:cstheme="minorHAnsi"/>
          <w:color w:val="7030A0"/>
        </w:rPr>
        <w:t xml:space="preserve"> block ontological confusions </w:t>
      </w:r>
      <w:r w:rsidRPr="00346EC8">
        <w:rPr>
          <w:rFonts w:cstheme="minorHAnsi"/>
          <w:color w:val="7030A0"/>
        </w:rPr>
        <w:t>is</w:t>
      </w:r>
      <w:r w:rsidR="00346EC8" w:rsidRPr="00346EC8">
        <w:rPr>
          <w:rFonts w:cstheme="minorHAnsi"/>
          <w:color w:val="7030A0"/>
        </w:rPr>
        <w:t xml:space="preserve"> </w:t>
      </w:r>
      <w:r w:rsidR="00CA5516">
        <w:rPr>
          <w:rFonts w:cstheme="minorHAnsi"/>
          <w:color w:val="7030A0"/>
        </w:rPr>
        <w:t xml:space="preserve">fluid </w:t>
      </w:r>
      <w:r w:rsidR="00346EC8" w:rsidRPr="00346EC8">
        <w:rPr>
          <w:rFonts w:cstheme="minorHAnsi"/>
          <w:color w:val="7030A0"/>
        </w:rPr>
        <w:t>intelligence</w:t>
      </w:r>
      <w:r w:rsidR="0002084F">
        <w:rPr>
          <w:rFonts w:cstheme="minorHAnsi"/>
        </w:rPr>
        <w:t xml:space="preserve">. </w:t>
      </w:r>
      <w:r w:rsidR="00FE4272">
        <w:rPr>
          <w:rFonts w:cstheme="minorHAnsi"/>
        </w:rPr>
        <w:t>S</w:t>
      </w:r>
      <w:r w:rsidR="00FE4272" w:rsidRPr="002F0415">
        <w:rPr>
          <w:rFonts w:cstheme="minorHAnsi"/>
        </w:rPr>
        <w:t xml:space="preserve">everal studies have shown that religiosity and </w:t>
      </w:r>
      <w:r w:rsidR="00FE4272">
        <w:rPr>
          <w:rFonts w:cstheme="minorHAnsi"/>
        </w:rPr>
        <w:t xml:space="preserve">general </w:t>
      </w:r>
      <w:r w:rsidR="00FE4272" w:rsidRPr="002F0415">
        <w:rPr>
          <w:rFonts w:cstheme="minorHAnsi"/>
        </w:rPr>
        <w:t xml:space="preserve">intelligence are inversely related. While correlations as high as -.50 - -.60 have been obtained </w:t>
      </w:r>
      <w:r w:rsidR="002838BA">
        <w:rPr>
          <w:rFonts w:cstheme="minorHAnsi"/>
        </w:rPr>
        <w:fldChar w:fldCharType="begin"/>
      </w:r>
      <w:r w:rsidR="002838BA">
        <w:rPr>
          <w:rFonts w:cstheme="minorHAnsi"/>
        </w:rPr>
        <w:instrText xml:space="preserve"> ADDIN EN.CITE &lt;EndNote&gt;&lt;Cite&gt;&lt;Author&gt;Lynn&lt;/Author&gt;&lt;Year&gt;2009&lt;/Year&gt;&lt;RecNum&gt;4294&lt;/RecNum&gt;&lt;DisplayText&gt;(Lynn, Harvey, &amp;amp; Nyborg, 2009; Reeve &amp;amp; Basalik, 2011)&lt;/DisplayText&gt;&lt;record&gt;&lt;rec-number&gt;4294&lt;/rec-number&gt;&lt;foreign-keys&gt;&lt;key app="EN" db-id="2dd02wzasvtxefepffqpftdo9vdt0252t0r0" timestamp="1524202178"&gt;4294&lt;/key&gt;&lt;/foreign-keys&gt;&lt;ref-type name="Journal Article"&gt;17&lt;/ref-type&gt;&lt;contributors&gt;&lt;authors&gt;&lt;author&gt;Lynn, Richard&lt;/author&gt;&lt;author&gt;Harvey, John&lt;/author&gt;&lt;author&gt;Nyborg, Helmuth&lt;/author&gt;&lt;/authors&gt;&lt;/contributors&gt;&lt;titles&gt;&lt;title&gt;Average intelligence predicts atheism rates across 137 nations&lt;/title&gt;&lt;secondary-title&gt;Intelligence&lt;/secondary-title&gt;&lt;/titles&gt;&lt;periodical&gt;&lt;full-title&gt;Intelligence&lt;/full-title&gt;&lt;/periodical&gt;&lt;pages&gt;11-15&lt;/pages&gt;&lt;volume&gt;37&lt;/volume&gt;&lt;number&gt;1&lt;/number&gt;&lt;dates&gt;&lt;year&gt;2009&lt;/year&gt;&lt;/dates&gt;&lt;isbn&gt;0160-2896&lt;/isbn&gt;&lt;urls&gt;&lt;/urls&gt;&lt;electronic-resource-num&gt;10.1016/j.intell.2008.03.004&lt;/electronic-resource-num&gt;&lt;/record&gt;&lt;/Cite&gt;&lt;Cite&gt;&lt;Author&gt;Reeve&lt;/Author&gt;&lt;Year&gt;2011&lt;/Year&gt;&lt;RecNum&gt;4267&lt;/RecNum&gt;&lt;record&gt;&lt;rec-number&gt;4267&lt;/rec-number&gt;&lt;foreign-keys&gt;&lt;key app="EN" db-id="2dd02wzasvtxefepffqpftdo9vdt0252t0r0" timestamp="1518786186"&gt;4267&lt;/key&gt;&lt;/foreign-keys&gt;&lt;ref-type name="Journal Article"&gt;17&lt;/ref-type&gt;&lt;contributors&gt;&lt;authors&gt;&lt;author&gt;Reeve, Charlie L&lt;/author&gt;&lt;author&gt;Basalik, Debra&lt;/author&gt;&lt;/authors&gt;&lt;/contributors&gt;&lt;titles&gt;&lt;title&gt;A state level investigation of the associations among intellectual capital, religiosity and reproductive health&lt;/title&gt;&lt;secondary-title&gt;Intelligence&lt;/secondary-title&gt;&lt;/titles&gt;&lt;periodical&gt;&lt;full-title&gt;Intelligence&lt;/full-title&gt;&lt;/periodical&gt;&lt;pages&gt;64-73&lt;/pages&gt;&lt;volume&gt;39&lt;/volume&gt;&lt;number&gt;1&lt;/number&gt;&lt;dates&gt;&lt;year&gt;2011&lt;/year&gt;&lt;/dates&gt;&lt;isbn&gt;0160-2896&lt;/isbn&gt;&lt;urls&gt;&lt;/urls&gt;&lt;/record&gt;&lt;/Cite&gt;&lt;/EndNote&gt;</w:instrText>
      </w:r>
      <w:r w:rsidR="002838BA">
        <w:rPr>
          <w:rFonts w:cstheme="minorHAnsi"/>
        </w:rPr>
        <w:fldChar w:fldCharType="separate"/>
      </w:r>
      <w:r w:rsidR="002838BA">
        <w:rPr>
          <w:rFonts w:cstheme="minorHAnsi"/>
          <w:noProof/>
        </w:rPr>
        <w:t>(Lynn, Harvey, &amp; Nyborg, 2009; Reeve &amp; Basalik, 2011)</w:t>
      </w:r>
      <w:r w:rsidR="002838BA">
        <w:rPr>
          <w:rFonts w:cstheme="minorHAnsi"/>
        </w:rPr>
        <w:fldChar w:fldCharType="end"/>
      </w:r>
      <w:r w:rsidR="00FE4272" w:rsidRPr="002F0415">
        <w:rPr>
          <w:rFonts w:cstheme="minorHAnsi"/>
        </w:rPr>
        <w:t xml:space="preserve">, a meta-analysis with 63 studies shows that the correlation between intelligence and religious beliefs varies typically between −.20 and −.25 </w:t>
      </w:r>
      <w:bookmarkStart w:id="10" w:name="_Hlk511978308"/>
      <w:bookmarkStart w:id="11" w:name="_Hlk511987042"/>
      <w:r w:rsidR="002838BA">
        <w:rPr>
          <w:rFonts w:cstheme="minorHAnsi"/>
        </w:rPr>
        <w:fldChar w:fldCharType="begin"/>
      </w:r>
      <w:r w:rsidR="002838BA">
        <w:rPr>
          <w:rFonts w:cstheme="minorHAnsi"/>
        </w:rPr>
        <w:instrText xml:space="preserve"> ADDIN EN.CITE &lt;EndNote&gt;&lt;Cite&gt;&lt;Author&gt;Zuckerman&lt;/Author&gt;&lt;Year&gt;2013&lt;/Year&gt;&lt;RecNum&gt;3381&lt;/RecNum&gt;&lt;DisplayText&gt;(Zuckerman, Silberman, &amp;amp; Hall, 2013)&lt;/DisplayText&gt;&lt;record&gt;&lt;rec-number&gt;3381&lt;/rec-number&gt;&lt;foreign-keys&gt;&lt;key app="EN" db-id="2dd02wzasvtxefepffqpftdo9vdt0252t0r0" timestamp="1390562048"&gt;3381&lt;/key&gt;&lt;/foreign-keys&gt;&lt;ref-type name="Journal Article"&gt;17&lt;/ref-type&gt;&lt;contributors&gt;&lt;authors&gt;&lt;author&gt;Zuckerman, Miron&lt;/author&gt;&lt;author&gt;Silberman, Jordan&lt;/author&gt;&lt;author&gt;Hall, Judith A&lt;/author&gt;&lt;/authors&gt;&lt;/contributors&gt;&lt;titles&gt;&lt;title&gt;The relation between intelligence and religiosity: A meta-analysis and some proposed explanations&lt;/title&gt;&lt;secondary-title&gt;Personality and Social Psychology Review&lt;/secondary-title&gt;&lt;/titles&gt;&lt;periodical&gt;&lt;full-title&gt;Personality and Social Psychology Review&lt;/full-title&gt;&lt;/periodical&gt;&lt;pages&gt;325-354&lt;/pages&gt;&lt;volume&gt;17&lt;/volume&gt;&lt;number&gt;4&lt;/number&gt;&lt;dates&gt;&lt;year&gt;2013&lt;/year&gt;&lt;/dates&gt;&lt;isbn&gt;1088-8683&lt;/isbn&gt;&lt;urls&gt;&lt;/urls&gt;&lt;electronic-resource-num&gt;10.1177/1088868313497266&lt;/electronic-resource-num&gt;&lt;/record&gt;&lt;/Cite&gt;&lt;/EndNote&gt;</w:instrText>
      </w:r>
      <w:r w:rsidR="002838BA">
        <w:rPr>
          <w:rFonts w:cstheme="minorHAnsi"/>
        </w:rPr>
        <w:fldChar w:fldCharType="separate"/>
      </w:r>
      <w:r w:rsidR="002838BA">
        <w:rPr>
          <w:rFonts w:cstheme="minorHAnsi"/>
          <w:noProof/>
        </w:rPr>
        <w:t>(Zuckerman, Silberman, &amp; Hall, 2013)</w:t>
      </w:r>
      <w:r w:rsidR="002838BA">
        <w:rPr>
          <w:rFonts w:cstheme="minorHAnsi"/>
        </w:rPr>
        <w:fldChar w:fldCharType="end"/>
      </w:r>
      <w:r w:rsidR="00FE4272" w:rsidRPr="002F0415">
        <w:rPr>
          <w:rFonts w:cstheme="minorHAnsi"/>
        </w:rPr>
        <w:t>.</w:t>
      </w:r>
      <w:bookmarkEnd w:id="10"/>
      <w:bookmarkEnd w:id="11"/>
      <w:r w:rsidR="00FE4272">
        <w:rPr>
          <w:rFonts w:cstheme="minorHAnsi"/>
        </w:rPr>
        <w:t xml:space="preserve"> </w:t>
      </w:r>
      <w:r w:rsidR="008D481B">
        <w:rPr>
          <w:rFonts w:cstheme="minorHAnsi"/>
        </w:rPr>
        <w:t>The reasons for th</w:t>
      </w:r>
      <w:r w:rsidR="00F22C85">
        <w:rPr>
          <w:rFonts w:cstheme="minorHAnsi"/>
        </w:rPr>
        <w:t>e negative</w:t>
      </w:r>
      <w:r w:rsidR="008D481B">
        <w:rPr>
          <w:rFonts w:cstheme="minorHAnsi"/>
        </w:rPr>
        <w:t xml:space="preserve"> </w:t>
      </w:r>
      <w:r w:rsidR="00F22C85">
        <w:rPr>
          <w:rFonts w:cstheme="minorHAnsi"/>
        </w:rPr>
        <w:t>association</w:t>
      </w:r>
      <w:r w:rsidR="008D481B">
        <w:rPr>
          <w:rFonts w:cstheme="minorHAnsi"/>
        </w:rPr>
        <w:t xml:space="preserve"> </w:t>
      </w:r>
      <w:r w:rsidR="008D481B" w:rsidRPr="008D481B">
        <w:rPr>
          <w:rFonts w:cstheme="minorHAnsi"/>
        </w:rPr>
        <w:t>are not well understood</w:t>
      </w:r>
      <w:r w:rsidR="00FB69C2" w:rsidRPr="008D481B">
        <w:rPr>
          <w:rFonts w:cstheme="minorHAnsi"/>
        </w:rPr>
        <w:t>.</w:t>
      </w:r>
      <w:r w:rsidR="0061689B">
        <w:rPr>
          <w:rFonts w:cstheme="minorHAnsi"/>
        </w:rPr>
        <w:t xml:space="preserve"> One possibility is that </w:t>
      </w:r>
      <w:r w:rsidR="00CA5516" w:rsidRPr="00CA5516">
        <w:rPr>
          <w:rFonts w:cstheme="minorHAnsi"/>
        </w:rPr>
        <w:t>fluid intelligence</w:t>
      </w:r>
      <w:r w:rsidR="0080269C">
        <w:rPr>
          <w:rFonts w:cstheme="minorHAnsi"/>
        </w:rPr>
        <w:t xml:space="preserve">, </w:t>
      </w:r>
      <w:r w:rsidR="00CA5516" w:rsidRPr="0002084F">
        <w:rPr>
          <w:rFonts w:cstheme="minorHAnsi"/>
        </w:rPr>
        <w:t xml:space="preserve">the part of general intelligence </w:t>
      </w:r>
      <w:r w:rsidR="00CA5516">
        <w:rPr>
          <w:rFonts w:cstheme="minorHAnsi"/>
        </w:rPr>
        <w:t>that consists</w:t>
      </w:r>
      <w:r w:rsidR="00CA5516" w:rsidRPr="0002084F">
        <w:rPr>
          <w:rFonts w:cstheme="minorHAnsi"/>
        </w:rPr>
        <w:t xml:space="preserve"> </w:t>
      </w:r>
      <w:r w:rsidR="00CA5516">
        <w:rPr>
          <w:rFonts w:cstheme="minorHAnsi"/>
        </w:rPr>
        <w:t>the ability to solve novel problems</w:t>
      </w:r>
      <w:r w:rsidR="0080269C">
        <w:rPr>
          <w:rFonts w:cstheme="minorHAnsi"/>
        </w:rPr>
        <w:t xml:space="preserve">, </w:t>
      </w:r>
      <w:r w:rsidR="0061689B" w:rsidRPr="00697752">
        <w:rPr>
          <w:rFonts w:cstheme="minorHAnsi"/>
        </w:rPr>
        <w:t xml:space="preserve">explains the relationship. Although intelligence and other abilities do not necessarily protect from thinking biases, the organism must have enough fluid intelligence </w:t>
      </w:r>
      <w:r w:rsidR="0061689B" w:rsidRPr="007972B3">
        <w:rPr>
          <w:rFonts w:cstheme="minorHAnsi"/>
        </w:rPr>
        <w:t xml:space="preserve">to notice the need to override a misleading but tempting intuitive response </w:t>
      </w:r>
      <w:r w:rsidR="0061689B" w:rsidRPr="00697752">
        <w:rPr>
          <w:rFonts w:cstheme="minorHAnsi"/>
        </w:rPr>
        <w:fldChar w:fldCharType="begin"/>
      </w:r>
      <w:r w:rsidR="0061689B" w:rsidRPr="00697752">
        <w:rPr>
          <w:rFonts w:cstheme="minorHAnsi"/>
        </w:rPr>
        <w:instrText xml:space="preserve"> ADDIN EN.CITE &lt;EndNote&gt;&lt;Cite&gt;&lt;Author&gt;Stanovich&lt;/Author&gt;&lt;Year&gt;2009&lt;/Year&gt;&lt;RecNum&gt;3140&lt;/RecNum&gt;&lt;Prefix&gt;for details`, see&lt;/Prefix&gt;&lt;DisplayText&gt;(for details, seeStanovich, 2009)&lt;/DisplayText&gt;&lt;record&gt;&lt;rec-number&gt;3140&lt;/rec-number&gt;&lt;foreign-keys&gt;&lt;key app="EN" db-id="2dd02wzasvtxefepffqpftdo9vdt0252t0r0" timestamp="1356950477"&gt;3140&lt;/key&gt;&lt;/foreign-keys&gt;&lt;ref-type name="Book Section"&gt;5&lt;/ref-type&gt;&lt;contributors&gt;&lt;authors&gt;&lt;author&gt;Stanovich, K.E.&lt;/author&gt;&lt;/authors&gt;&lt;secondary-authors&gt;&lt;author&gt;Evans, J. St. B. T  &lt;/author&gt;&lt;author&gt;Frankish, K. &lt;/author&gt;&lt;/secondary-authors&gt;&lt;/contributors&gt;&lt;titles&gt;&lt;title&gt;Distinguishing the reflective, algorithmic, and autonomous minds: Is it time for a tri-process theory?&lt;/title&gt;&lt;secondary-title&gt;In two minds. Dual processes and beyond&lt;/secondary-title&gt;&lt;/titles&gt;&lt;pages&gt;55-88&lt;/pages&gt;&lt;dates&gt;&lt;year&gt;2009&lt;/year&gt;&lt;/dates&gt;&lt;pub-location&gt;Oxford&lt;/pub-location&gt;&lt;publisher&gt;Oxford University Press&lt;/publisher&gt;&lt;urls&gt;&lt;/urls&gt;&lt;/record&gt;&lt;/Cite&gt;&lt;/EndNote&gt;</w:instrText>
      </w:r>
      <w:r w:rsidR="0061689B" w:rsidRPr="00697752">
        <w:rPr>
          <w:rFonts w:cstheme="minorHAnsi"/>
        </w:rPr>
        <w:fldChar w:fldCharType="separate"/>
      </w:r>
      <w:r w:rsidR="0061689B" w:rsidRPr="00697752">
        <w:rPr>
          <w:rFonts w:cstheme="minorHAnsi"/>
        </w:rPr>
        <w:t>(for details, see Stanovich, 2009)</w:t>
      </w:r>
      <w:r w:rsidR="0061689B" w:rsidRPr="00697752">
        <w:rPr>
          <w:rFonts w:cstheme="minorHAnsi"/>
        </w:rPr>
        <w:fldChar w:fldCharType="end"/>
      </w:r>
      <w:r w:rsidR="0061689B" w:rsidRPr="00697752">
        <w:rPr>
          <w:rFonts w:cstheme="minorHAnsi"/>
        </w:rPr>
        <w:t>.</w:t>
      </w:r>
      <w:r w:rsidR="00CA5516">
        <w:rPr>
          <w:rFonts w:cstheme="minorHAnsi"/>
        </w:rPr>
        <w:t xml:space="preserve"> </w:t>
      </w:r>
      <w:r w:rsidR="0061689B" w:rsidRPr="00CA5516">
        <w:rPr>
          <w:rFonts w:cstheme="minorHAnsi"/>
        </w:rPr>
        <w:t>Another</w:t>
      </w:r>
      <w:r w:rsidR="00CA5516" w:rsidRPr="00CA5516">
        <w:rPr>
          <w:rFonts w:cstheme="minorHAnsi"/>
        </w:rPr>
        <w:t xml:space="preserve"> </w:t>
      </w:r>
      <w:r w:rsidR="00F22C85" w:rsidRPr="00CA5516">
        <w:rPr>
          <w:rFonts w:cstheme="minorHAnsi"/>
        </w:rPr>
        <w:t xml:space="preserve">possibility is </w:t>
      </w:r>
      <w:r w:rsidR="00F22C85" w:rsidRPr="00CA5516">
        <w:t xml:space="preserve">that more intelligent people tend to think analytically and that it is the analytic thinking style (discussed below) which leads to lower religiosity, as </w:t>
      </w:r>
      <w:bookmarkStart w:id="12" w:name="_Hlk526577959"/>
      <w:r w:rsidR="00F22C85" w:rsidRPr="00CA5516">
        <w:fldChar w:fldCharType="begin"/>
      </w:r>
      <w:r w:rsidR="00F22C85" w:rsidRPr="00CA5516">
        <w:instrText xml:space="preserve"> ADDIN EN.CITE &lt;EndNote&gt;&lt;Cite&gt;&lt;Author&gt;Zuckerman&lt;/Author&gt;&lt;Year&gt;2013&lt;/Year&gt;&lt;RecNum&gt;3381&lt;/RecNum&gt;&lt;Suffix&gt;`, see below section&lt;/Suffix&gt;&lt;DisplayText&gt;(Zuckerman et al., 2013, see below section)&lt;/DisplayText&gt;&lt;record&gt;&lt;rec-number&gt;3381&lt;/rec-number&gt;&lt;foreign-keys&gt;&lt;key app="EN" db-id="2dd02wzasvtxefepffqpftdo9vdt0252t0r0" timestamp="1390562048"&gt;3381&lt;/key&gt;&lt;/foreign-keys&gt;&lt;ref-type name="Journal Article"&gt;17&lt;/ref-type&gt;&lt;contributors&gt;&lt;authors&gt;&lt;author&gt;Zuckerman, Miron&lt;/author&gt;&lt;author&gt;Silberman, Jordan&lt;/author&gt;&lt;author&gt;Hall, Judith A&lt;/author&gt;&lt;/authors&gt;&lt;/contributors&gt;&lt;titles&gt;&lt;title&gt;The relation between intelligence and religiosity: A meta-analysis and some proposed explanations&lt;/title&gt;&lt;secondary-title&gt;Personality and Social Psychology Review&lt;/secondary-title&gt;&lt;/titles&gt;&lt;periodical&gt;&lt;full-title&gt;Personality and Social Psychology Review&lt;/full-title&gt;&lt;/periodical&gt;&lt;pages&gt;325-354&lt;/pages&gt;&lt;volume&gt;17&lt;/volume&gt;&lt;number&gt;4&lt;/number&gt;&lt;dates&gt;&lt;year&gt;2013&lt;/year&gt;&lt;/dates&gt;&lt;isbn&gt;1088-8683&lt;/isbn&gt;&lt;urls&gt;&lt;/urls&gt;&lt;electronic-resource-num&gt;10.1177/1088868313497266&lt;/electronic-resource-num&gt;&lt;/record&gt;&lt;/Cite&gt;&lt;/EndNote&gt;</w:instrText>
      </w:r>
      <w:r w:rsidR="00F22C85" w:rsidRPr="00CA5516">
        <w:fldChar w:fldCharType="separate"/>
      </w:r>
      <w:r w:rsidR="00F22C85" w:rsidRPr="00CA5516">
        <w:rPr>
          <w:noProof/>
        </w:rPr>
        <w:t>Zuckerman et al. (2013)</w:t>
      </w:r>
      <w:r w:rsidR="00F22C85" w:rsidRPr="00CA5516">
        <w:fldChar w:fldCharType="end"/>
      </w:r>
      <w:r w:rsidR="00F22C85" w:rsidRPr="00CA5516">
        <w:t xml:space="preserve"> suggest.</w:t>
      </w:r>
      <w:r w:rsidR="00F22C85">
        <w:t xml:space="preserve"> </w:t>
      </w:r>
      <w:bookmarkStart w:id="13" w:name="_Hlk11046638"/>
      <w:bookmarkEnd w:id="12"/>
    </w:p>
    <w:bookmarkEnd w:id="8"/>
    <w:p w14:paraId="57E4FAF5" w14:textId="77777777" w:rsidR="0017345E" w:rsidRPr="002F0415" w:rsidRDefault="00EB4D0F" w:rsidP="00124214">
      <w:pPr>
        <w:ind w:firstLine="0"/>
        <w:rPr>
          <w:rFonts w:cstheme="minorHAnsi"/>
          <w:i/>
        </w:rPr>
      </w:pPr>
      <w:r w:rsidRPr="002F0415">
        <w:rPr>
          <w:rFonts w:cstheme="minorHAnsi"/>
          <w:i/>
        </w:rPr>
        <w:t>1.</w:t>
      </w:r>
      <w:r w:rsidR="00763637">
        <w:rPr>
          <w:rFonts w:cstheme="minorHAnsi"/>
          <w:i/>
        </w:rPr>
        <w:t>2</w:t>
      </w:r>
      <w:r w:rsidRPr="002F0415">
        <w:rPr>
          <w:rFonts w:cstheme="minorHAnsi"/>
          <w:i/>
        </w:rPr>
        <w:t xml:space="preserve">.3. </w:t>
      </w:r>
      <w:r w:rsidR="004231FD" w:rsidRPr="002F0415">
        <w:rPr>
          <w:rFonts w:cstheme="minorHAnsi"/>
          <w:i/>
        </w:rPr>
        <w:t>Thinking styles</w:t>
      </w:r>
      <w:r w:rsidR="006A637C" w:rsidRPr="002F0415">
        <w:rPr>
          <w:rFonts w:cstheme="minorHAnsi"/>
          <w:i/>
        </w:rPr>
        <w:t xml:space="preserve"> </w:t>
      </w:r>
    </w:p>
    <w:p w14:paraId="067C6C70" w14:textId="77777777" w:rsidR="00A44460" w:rsidRDefault="00AC66E0" w:rsidP="00D1501B">
      <w:pPr>
        <w:rPr>
          <w:rFonts w:cstheme="minorHAnsi"/>
        </w:rPr>
      </w:pPr>
      <w:r w:rsidRPr="00D1501B">
        <w:rPr>
          <w:rFonts w:cstheme="minorHAnsi"/>
        </w:rPr>
        <w:t xml:space="preserve">Perhaps </w:t>
      </w:r>
      <w:r w:rsidR="00142D69" w:rsidRPr="00D1501B">
        <w:rPr>
          <w:rFonts w:cstheme="minorHAnsi"/>
        </w:rPr>
        <w:t xml:space="preserve">the </w:t>
      </w:r>
      <w:r w:rsidR="00CA759C" w:rsidRPr="00D1501B">
        <w:rPr>
          <w:rFonts w:cstheme="minorHAnsi"/>
        </w:rPr>
        <w:t>best</w:t>
      </w:r>
      <w:r w:rsidRPr="00D1501B">
        <w:rPr>
          <w:rFonts w:cstheme="minorHAnsi"/>
        </w:rPr>
        <w:t xml:space="preserve"> studied </w:t>
      </w:r>
      <w:r w:rsidR="00CA759C" w:rsidRPr="00D1501B">
        <w:rPr>
          <w:rFonts w:cstheme="minorHAnsi"/>
        </w:rPr>
        <w:t xml:space="preserve">cognitive </w:t>
      </w:r>
      <w:r w:rsidRPr="00D1501B">
        <w:rPr>
          <w:rFonts w:cstheme="minorHAnsi"/>
        </w:rPr>
        <w:t>predictors of</w:t>
      </w:r>
      <w:r w:rsidRPr="00AA0C65">
        <w:rPr>
          <w:rFonts w:cstheme="minorHAnsi"/>
        </w:rPr>
        <w:t xml:space="preserve"> atheism</w:t>
      </w:r>
      <w:r w:rsidRPr="002F0415">
        <w:rPr>
          <w:rFonts w:cstheme="minorHAnsi"/>
        </w:rPr>
        <w:t xml:space="preserve"> and religiosity are </w:t>
      </w:r>
      <w:r w:rsidR="008C4738" w:rsidRPr="002F0415">
        <w:rPr>
          <w:rFonts w:cstheme="minorHAnsi"/>
        </w:rPr>
        <w:t xml:space="preserve">thinking </w:t>
      </w:r>
      <w:r w:rsidR="00326379" w:rsidRPr="002F0415">
        <w:rPr>
          <w:rFonts w:cstheme="minorHAnsi"/>
        </w:rPr>
        <w:t xml:space="preserve">styles. </w:t>
      </w:r>
      <w:r w:rsidR="00D1501B">
        <w:rPr>
          <w:rFonts w:cstheme="minorHAnsi"/>
        </w:rPr>
        <w:t>T</w:t>
      </w:r>
      <w:r w:rsidR="00CA4E2E">
        <w:rPr>
          <w:rFonts w:cstheme="minorHAnsi"/>
        </w:rPr>
        <w:t>hinking style</w:t>
      </w:r>
      <w:r w:rsidR="00D1501B">
        <w:rPr>
          <w:rFonts w:cstheme="minorHAnsi"/>
        </w:rPr>
        <w:t>s</w:t>
      </w:r>
      <w:bookmarkEnd w:id="13"/>
      <w:r w:rsidR="00D1501B">
        <w:rPr>
          <w:rFonts w:cstheme="minorHAnsi"/>
        </w:rPr>
        <w:t xml:space="preserve"> are </w:t>
      </w:r>
      <w:r w:rsidR="00326379" w:rsidRPr="002F0415">
        <w:rPr>
          <w:rFonts w:cstheme="minorHAnsi"/>
        </w:rPr>
        <w:t>dispositions</w:t>
      </w:r>
      <w:r w:rsidR="00B478FB">
        <w:rPr>
          <w:rFonts w:cstheme="minorHAnsi"/>
        </w:rPr>
        <w:t xml:space="preserve"> </w:t>
      </w:r>
      <w:r w:rsidR="00326379" w:rsidRPr="002F0415">
        <w:rPr>
          <w:rFonts w:cstheme="minorHAnsi"/>
        </w:rPr>
        <w:t xml:space="preserve">that are usually stable across time and context </w:t>
      </w:r>
      <w:r w:rsidRPr="002F0415">
        <w:rPr>
          <w:rFonts w:cstheme="minorHAnsi"/>
        </w:rPr>
        <w:t xml:space="preserve">and they are responsible for the way an individual deals with knowledge, arguments, intuitions, and </w:t>
      </w:r>
      <w:r w:rsidR="005713C0">
        <w:rPr>
          <w:rFonts w:cstheme="minorHAnsi"/>
        </w:rPr>
        <w:t xml:space="preserve">the </w:t>
      </w:r>
      <w:r w:rsidRPr="002F0415">
        <w:rPr>
          <w:rFonts w:cstheme="minorHAnsi"/>
        </w:rPr>
        <w:t>forming and changing</w:t>
      </w:r>
      <w:r w:rsidR="005713C0">
        <w:rPr>
          <w:rFonts w:cstheme="minorHAnsi"/>
        </w:rPr>
        <w:t xml:space="preserve"> of</w:t>
      </w:r>
      <w:r w:rsidRPr="002F0415">
        <w:rPr>
          <w:rFonts w:cstheme="minorHAnsi"/>
        </w:rPr>
        <w:t xml:space="preserve"> beliefs </w:t>
      </w:r>
      <w:r w:rsidR="002838BA">
        <w:rPr>
          <w:rFonts w:cstheme="minorHAnsi"/>
        </w:rPr>
        <w:fldChar w:fldCharType="begin"/>
      </w:r>
      <w:r w:rsidR="002838BA">
        <w:rPr>
          <w:rFonts w:cstheme="minorHAnsi"/>
        </w:rPr>
        <w:instrText xml:space="preserve"> ADDIN EN.CITE &lt;EndNote&gt;&lt;Cite&gt;&lt;Author&gt;Phillips&lt;/Author&gt;&lt;Year&gt;2015&lt;/Year&gt;&lt;RecNum&gt;3895&lt;/RecNum&gt;&lt;Prefix&gt;e.g.`, &lt;/Prefix&gt;&lt;DisplayText&gt;(e.g., Phillips, Fletcher, Marks, &amp;amp; Hine, 2015; Stanovich, 2012)&lt;/DisplayText&gt;&lt;record&gt;&lt;rec-number&gt;3895&lt;/rec-number&gt;&lt;foreign-keys&gt;&lt;key app="EN" db-id="2dd02wzasvtxefepffqpftdo9vdt0252t0r0" timestamp="1470740236"&gt;3895&lt;/key&gt;&lt;/foreign-keys&gt;&lt;ref-type name="Journal Article"&gt;17&lt;/ref-type&gt;&lt;contributors&gt;&lt;authors&gt;&lt;author&gt;Phillips, Wendy J&lt;/author&gt;&lt;author&gt;Fletcher, Jennifer M&lt;/author&gt;&lt;author&gt;Marks, Anthony DG&lt;/author&gt;&lt;author&gt;Hine, Donald W&lt;/author&gt;&lt;/authors&gt;&lt;/contributors&gt;&lt;titles&gt;&lt;title&gt;Thinking styles and decision making: A meta-analysis&lt;/title&gt;&lt;secondary-title&gt;Psychological Bulletin&lt;/secondary-title&gt;&lt;/titles&gt;&lt;periodical&gt;&lt;full-title&gt;PSYCHOLOGICAL BULLETIN&lt;/full-title&gt;&lt;/periodical&gt;&lt;pages&gt;269-290&lt;/pages&gt;&lt;volume&gt;142&lt;/volume&gt;&lt;dates&gt;&lt;year&gt;2015&lt;/year&gt;&lt;/dates&gt;&lt;isbn&gt;1939-1455&lt;/isbn&gt;&lt;urls&gt;&lt;/urls&gt;&lt;electronic-resource-num&gt;10.1037/bul0000027&lt;/electronic-resource-num&gt;&lt;/record&gt;&lt;/Cite&gt;&lt;Cite&gt;&lt;Author&gt;Stanovich&lt;/Author&gt;&lt;Year&gt;2012&lt;/Year&gt;&lt;RecNum&gt;3860&lt;/RecNum&gt;&lt;record&gt;&lt;rec-number&gt;3860&lt;/rec-number&gt;&lt;foreign-keys&gt;&lt;key app="EN" db-id="2dd02wzasvtxefepffqpftdo9vdt0252t0r0" timestamp="1466485777"&gt;3860&lt;/key&gt;&lt;/foreign-keys&gt;&lt;ref-type name="Book Section"&gt;5&lt;/ref-type&gt;&lt;contributors&gt;&lt;authors&gt;&lt;author&gt;Stanovich, Keith E&lt;/author&gt;&lt;/authors&gt;&lt;secondary-authors&gt;&lt;author&gt;Holyoak, K.J.&lt;/author&gt;&lt;author&gt;Morrison, R.G. &lt;/author&gt;&lt;/secondary-authors&gt;&lt;/contributors&gt;&lt;titles&gt;&lt;title&gt;On the distinction between rationality and intelligence: Implications for understanding individual differences in reasoning&lt;/title&gt;&lt;secondary-title&gt;The Oxford handbook of thinking and reasoning&lt;/secondary-title&gt;&lt;/titles&gt;&lt;periodical&gt;&lt;full-title&gt;The Oxford handbook of thinking and reasoning&lt;/full-title&gt;&lt;/periodical&gt;&lt;pages&gt;343-365&lt;/pages&gt;&lt;dates&gt;&lt;year&gt;2012&lt;/year&gt;&lt;/dates&gt;&lt;pub-location&gt;New York&lt;/pub-location&gt;&lt;publisher&gt;Oxford University Press&lt;/publisher&gt;&lt;urls&gt;&lt;/urls&gt;&lt;/record&gt;&lt;/Cite&gt;&lt;/EndNote&gt;</w:instrText>
      </w:r>
      <w:r w:rsidR="002838BA">
        <w:rPr>
          <w:rFonts w:cstheme="minorHAnsi"/>
        </w:rPr>
        <w:fldChar w:fldCharType="separate"/>
      </w:r>
      <w:r w:rsidR="002838BA">
        <w:rPr>
          <w:rFonts w:cstheme="minorHAnsi"/>
          <w:noProof/>
        </w:rPr>
        <w:t>(e.g., Phillips, Fletcher, Marks, &amp; Hine, 2015; Stanovich, 2012)</w:t>
      </w:r>
      <w:r w:rsidR="002838BA">
        <w:rPr>
          <w:rFonts w:cstheme="minorHAnsi"/>
        </w:rPr>
        <w:fldChar w:fldCharType="end"/>
      </w:r>
      <w:r w:rsidR="00326379" w:rsidRPr="002F0415">
        <w:rPr>
          <w:rFonts w:cstheme="minorHAnsi"/>
        </w:rPr>
        <w:t>. Whereas intelligence reflect</w:t>
      </w:r>
      <w:r w:rsidR="00B972C2">
        <w:rPr>
          <w:rFonts w:cstheme="minorHAnsi"/>
        </w:rPr>
        <w:t>s</w:t>
      </w:r>
      <w:r w:rsidR="00326379" w:rsidRPr="002F0415">
        <w:rPr>
          <w:rFonts w:cstheme="minorHAnsi"/>
        </w:rPr>
        <w:t xml:space="preserve"> individual’s maximal ability, styles thus embody habitual ways of thinking in everyday life. </w:t>
      </w:r>
      <w:r w:rsidR="00060243">
        <w:rPr>
          <w:rFonts w:cstheme="minorHAnsi"/>
        </w:rPr>
        <w:t>Two types of thinking</w:t>
      </w:r>
      <w:r w:rsidR="008C4738" w:rsidRPr="002F0415">
        <w:rPr>
          <w:rFonts w:cstheme="minorHAnsi"/>
        </w:rPr>
        <w:t xml:space="preserve"> styles are relevant i</w:t>
      </w:r>
      <w:r w:rsidR="00326379" w:rsidRPr="002F0415">
        <w:rPr>
          <w:rFonts w:cstheme="minorHAnsi"/>
        </w:rPr>
        <w:t xml:space="preserve">n </w:t>
      </w:r>
      <w:r w:rsidR="00F90737" w:rsidRPr="002F0415">
        <w:rPr>
          <w:rFonts w:cstheme="minorHAnsi"/>
        </w:rPr>
        <w:t xml:space="preserve">the </w:t>
      </w:r>
      <w:r w:rsidR="00326379" w:rsidRPr="002F0415">
        <w:rPr>
          <w:rFonts w:cstheme="minorHAnsi"/>
        </w:rPr>
        <w:t>stud</w:t>
      </w:r>
      <w:r w:rsidR="008C4738" w:rsidRPr="002F0415">
        <w:rPr>
          <w:rFonts w:cstheme="minorHAnsi"/>
        </w:rPr>
        <w:t>y of analytic atheism</w:t>
      </w:r>
      <w:r w:rsidR="00060243">
        <w:rPr>
          <w:rFonts w:cstheme="minorHAnsi"/>
        </w:rPr>
        <w:t xml:space="preserve">, </w:t>
      </w:r>
      <w:r w:rsidR="00B478FB">
        <w:rPr>
          <w:rFonts w:cstheme="minorHAnsi"/>
        </w:rPr>
        <w:t>analytic</w:t>
      </w:r>
      <w:r w:rsidR="00060243">
        <w:rPr>
          <w:rFonts w:cstheme="minorHAnsi"/>
        </w:rPr>
        <w:t xml:space="preserve"> style</w:t>
      </w:r>
      <w:r w:rsidR="00EB01D6">
        <w:rPr>
          <w:rFonts w:cstheme="minorHAnsi"/>
        </w:rPr>
        <w:t xml:space="preserve"> and intuitive style</w:t>
      </w:r>
      <w:r w:rsidR="002F0415" w:rsidRPr="002F0415">
        <w:rPr>
          <w:rFonts w:cstheme="minorHAnsi"/>
        </w:rPr>
        <w:t>.</w:t>
      </w:r>
    </w:p>
    <w:p w14:paraId="6E58B996" w14:textId="77777777" w:rsidR="00B478FB" w:rsidRDefault="00EB01D6" w:rsidP="00B478FB">
      <w:r>
        <w:rPr>
          <w:rFonts w:cstheme="minorHAnsi"/>
        </w:rPr>
        <w:t>Analytic thinking style</w:t>
      </w:r>
      <w:r w:rsidR="00B478FB" w:rsidRPr="003E009B">
        <w:rPr>
          <w:rFonts w:cstheme="minorHAnsi"/>
        </w:rPr>
        <w:t xml:space="preserve"> can </w:t>
      </w:r>
      <w:r w:rsidR="00B478FB">
        <w:rPr>
          <w:rFonts w:cstheme="minorHAnsi"/>
        </w:rPr>
        <w:t xml:space="preserve">appear at least in three forms: </w:t>
      </w:r>
      <w:r w:rsidR="00B478FB" w:rsidRPr="002F0415">
        <w:rPr>
          <w:rFonts w:cstheme="minorHAnsi"/>
        </w:rPr>
        <w:t xml:space="preserve">need for cognition, open-minded cognition </w:t>
      </w:r>
      <w:r w:rsidR="00B478FB">
        <w:rPr>
          <w:rFonts w:cstheme="minorHAnsi"/>
        </w:rPr>
        <w:t>or</w:t>
      </w:r>
      <w:r w:rsidR="00B478FB" w:rsidRPr="002F0415">
        <w:rPr>
          <w:rFonts w:cstheme="minorHAnsi"/>
        </w:rPr>
        <w:t xml:space="preserve"> cognitive reflection. While analytic style has often been equated with only one </w:t>
      </w:r>
      <w:r w:rsidR="003E009B">
        <w:rPr>
          <w:rFonts w:cstheme="minorHAnsi"/>
        </w:rPr>
        <w:t xml:space="preserve">of these </w:t>
      </w:r>
      <w:r w:rsidR="00B478FB" w:rsidRPr="002F0415">
        <w:rPr>
          <w:rFonts w:cstheme="minorHAnsi"/>
        </w:rPr>
        <w:t>style</w:t>
      </w:r>
      <w:r w:rsidR="003E009B">
        <w:rPr>
          <w:rFonts w:cstheme="minorHAnsi"/>
        </w:rPr>
        <w:t>s</w:t>
      </w:r>
      <w:r w:rsidR="00B478FB" w:rsidRPr="002F0415">
        <w:rPr>
          <w:rFonts w:cstheme="minorHAnsi"/>
        </w:rPr>
        <w:t xml:space="preserve">, </w:t>
      </w:r>
      <w:r w:rsidR="00B478FB" w:rsidRPr="002F0415">
        <w:rPr>
          <w:rFonts w:cstheme="minorHAnsi"/>
          <w:color w:val="7030A0"/>
        </w:rPr>
        <w:t>we model the</w:t>
      </w:r>
      <w:r w:rsidR="003E009B">
        <w:rPr>
          <w:rFonts w:cstheme="minorHAnsi"/>
          <w:color w:val="7030A0"/>
        </w:rPr>
        <w:t>m</w:t>
      </w:r>
      <w:r w:rsidR="00B478FB" w:rsidRPr="002F0415">
        <w:rPr>
          <w:rFonts w:cstheme="minorHAnsi"/>
          <w:color w:val="7030A0"/>
        </w:rPr>
        <w:t xml:space="preserve"> separately </w:t>
      </w:r>
      <w:r w:rsidR="00B478FB" w:rsidRPr="002F0415">
        <w:rPr>
          <w:rFonts w:cstheme="minorHAnsi"/>
        </w:rPr>
        <w:t xml:space="preserve">because the variance they share has </w:t>
      </w:r>
      <w:r w:rsidR="00B478FB" w:rsidRPr="002F0415">
        <w:rPr>
          <w:rFonts w:cstheme="minorHAnsi"/>
        </w:rPr>
        <w:lastRenderedPageBreak/>
        <w:t xml:space="preserve">been less than 10% </w:t>
      </w:r>
      <w:r w:rsidR="002838BA">
        <w:fldChar w:fldCharType="begin">
          <w:fldData xml:space="preserve">PEVuZE5vdGU+PENpdGU+PEF1dGhvcj5DYW1waXRlbGxpPC9BdXRob3I+PFllYXI+MjAxNDwvWWVh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</w:fldData>
        </w:fldChar>
      </w:r>
      <w:r w:rsidR="002838BA">
        <w:instrText xml:space="preserve"> ADDIN EN.CITE </w:instrText>
      </w:r>
      <w:r w:rsidR="002838BA">
        <w:fldChar w:fldCharType="begin">
          <w:fldData xml:space="preserve">PEVuZE5vdGU+PENpdGU+PEF1dGhvcj5DYW1waXRlbGxpPC9BdXRob3I+PFllYXI+MjAxNDwvWWVh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</w:fldData>
        </w:fldChar>
      </w:r>
      <w:r w:rsidR="002838BA">
        <w:instrText xml:space="preserve"> ADDIN EN.CITE.DATA </w:instrText>
      </w:r>
      <w:r w:rsidR="002838BA">
        <w:fldChar w:fldCharType="end"/>
      </w:r>
      <w:r w:rsidR="002838BA">
        <w:fldChar w:fldCharType="separate"/>
      </w:r>
      <w:r w:rsidR="002838BA">
        <w:rPr>
          <w:noProof/>
        </w:rPr>
        <w:t>(e.g., Campitelli &amp; Gerrans, 2014; Haran, Ritov, &amp; Mellers, 2013; Liberali, Reyna, Furlan, Stein, &amp; Pardo, 2012; Pennycook, Cheyne, Koehler, &amp; Fugelsang, 2016)</w:t>
      </w:r>
      <w:r w:rsidR="002838BA">
        <w:fldChar w:fldCharType="end"/>
      </w:r>
      <w:r w:rsidR="00B478FB" w:rsidRPr="002F0415">
        <w:t>.</w:t>
      </w:r>
    </w:p>
    <w:p w14:paraId="5CD49279" w14:textId="77777777" w:rsidR="00B478FB" w:rsidRPr="002F0415" w:rsidRDefault="00B478FB" w:rsidP="00B478FB">
      <w:pPr>
        <w:rPr>
          <w:rFonts w:cstheme="minorHAnsi"/>
        </w:rPr>
      </w:pPr>
      <w:r w:rsidRPr="002F0415">
        <w:rPr>
          <w:rFonts w:cstheme="minorHAnsi"/>
        </w:rPr>
        <w:t xml:space="preserve">Need for cognition refers to engagement in and enjoyment of complex problems and effortful cognitive activity </w:t>
      </w:r>
      <w:r w:rsidR="002838BA">
        <w:rPr>
          <w:rFonts w:cstheme="minorHAnsi"/>
        </w:rPr>
        <w:fldChar w:fldCharType="begin">
          <w:fldData xml:space="preserve">PEVuZE5vdGU+PENpdGU+PEF1dGhvcj5DYWNpb3BwbzwvQXV0aG9yPjxZZWFyPjE5OTY8L1llYXI+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</w:fldData>
        </w:fldChar>
      </w:r>
      <w:r w:rsidR="002838BA">
        <w:rPr>
          <w:rFonts w:cstheme="minorHAnsi"/>
        </w:rPr>
        <w:instrText xml:space="preserve"> ADDIN EN.CITE </w:instrText>
      </w:r>
      <w:r w:rsidR="002838BA">
        <w:rPr>
          <w:rFonts w:cstheme="minorHAnsi"/>
        </w:rPr>
        <w:fldChar w:fldCharType="begin">
          <w:fldData xml:space="preserve">PEVuZE5vdGU+PENpdGU+PEF1dGhvcj5DYWNpb3BwbzwvQXV0aG9yPjxZZWFyPjE5OTY8L1llYXI+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</w:fldData>
        </w:fldChar>
      </w:r>
      <w:r w:rsidR="002838BA">
        <w:rPr>
          <w:rFonts w:cstheme="minorHAnsi"/>
        </w:rPr>
        <w:instrText xml:space="preserve"> ADDIN EN.CITE.DATA </w:instrText>
      </w:r>
      <w:r w:rsidR="002838BA">
        <w:rPr>
          <w:rFonts w:cstheme="minorHAnsi"/>
        </w:rPr>
      </w:r>
      <w:r w:rsidR="002838BA">
        <w:rPr>
          <w:rFonts w:cstheme="minorHAnsi"/>
        </w:rPr>
        <w:fldChar w:fldCharType="end"/>
      </w:r>
      <w:r w:rsidR="002838BA">
        <w:rPr>
          <w:rFonts w:cstheme="minorHAnsi"/>
        </w:rPr>
      </w:r>
      <w:r w:rsidR="002838BA">
        <w:rPr>
          <w:rFonts w:cstheme="minorHAnsi"/>
        </w:rPr>
        <w:fldChar w:fldCharType="separate"/>
      </w:r>
      <w:r w:rsidR="002838BA">
        <w:rPr>
          <w:rFonts w:cstheme="minorHAnsi"/>
          <w:noProof/>
        </w:rPr>
        <w:t>(Cacioppo, Petty, Feinstein, &amp; Jarvis, 1996; Epstein, Pacini, Denes Raj, &amp; Heier, 1996)</w:t>
      </w:r>
      <w:r w:rsidR="002838BA">
        <w:rPr>
          <w:rFonts w:cstheme="minorHAnsi"/>
        </w:rPr>
        <w:fldChar w:fldCharType="end"/>
      </w:r>
      <w:r w:rsidRPr="002F0415">
        <w:rPr>
          <w:rFonts w:cstheme="minorHAnsi"/>
        </w:rPr>
        <w:t xml:space="preserve">. It is negatively associated with religiosity, the correlations ranging </w:t>
      </w:r>
      <w:r w:rsidR="008D0531">
        <w:rPr>
          <w:rFonts w:cstheme="minorHAnsi"/>
        </w:rPr>
        <w:t>from</w:t>
      </w:r>
      <w:r w:rsidRPr="002F0415">
        <w:rPr>
          <w:rFonts w:cstheme="minorHAnsi"/>
        </w:rPr>
        <w:t xml:space="preserve"> -</w:t>
      </w:r>
      <w:r w:rsidR="008D0531">
        <w:rPr>
          <w:rFonts w:cstheme="minorHAnsi"/>
        </w:rPr>
        <w:t>.</w:t>
      </w:r>
      <w:r w:rsidRPr="002F0415">
        <w:rPr>
          <w:rFonts w:cstheme="minorHAnsi"/>
        </w:rPr>
        <w:t xml:space="preserve">14 </w:t>
      </w:r>
      <w:r w:rsidR="008D0531">
        <w:rPr>
          <w:rFonts w:cstheme="minorHAnsi"/>
        </w:rPr>
        <w:t>to</w:t>
      </w:r>
      <w:r w:rsidRPr="002F0415">
        <w:rPr>
          <w:rFonts w:cstheme="minorHAnsi"/>
        </w:rPr>
        <w:t xml:space="preserve"> -.32 </w:t>
      </w:r>
      <w:r w:rsidR="002838BA">
        <w:rPr>
          <w:rFonts w:cstheme="minorHAnsi"/>
        </w:rPr>
        <w:fldChar w:fldCharType="begin">
          <w:fldData xml:space="preserve">PEVuZE5vdGU+PENpdGU+PEF1dGhvcj5QZW5ueWNvb2s8L0F1dGhvcj48WWVhcj4yMDE0PC9ZZWFy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</w:fldData>
        </w:fldChar>
      </w:r>
      <w:r w:rsidR="002838BA">
        <w:rPr>
          <w:rFonts w:cstheme="minorHAnsi"/>
        </w:rPr>
        <w:instrText xml:space="preserve"> ADDIN EN.CITE </w:instrText>
      </w:r>
      <w:r w:rsidR="002838BA">
        <w:rPr>
          <w:rFonts w:cstheme="minorHAnsi"/>
        </w:rPr>
        <w:fldChar w:fldCharType="begin">
          <w:fldData xml:space="preserve">PEVuZE5vdGU+PENpdGU+PEF1dGhvcj5QZW5ueWNvb2s8L0F1dGhvcj48WWVhcj4yMDE0PC9ZZWFy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</w:fldData>
        </w:fldChar>
      </w:r>
      <w:r w:rsidR="002838BA">
        <w:rPr>
          <w:rFonts w:cstheme="minorHAnsi"/>
        </w:rPr>
        <w:instrText xml:space="preserve"> ADDIN EN.CITE.DATA </w:instrText>
      </w:r>
      <w:r w:rsidR="002838BA">
        <w:rPr>
          <w:rFonts w:cstheme="minorHAnsi"/>
        </w:rPr>
      </w:r>
      <w:r w:rsidR="002838BA">
        <w:rPr>
          <w:rFonts w:cstheme="minorHAnsi"/>
        </w:rPr>
        <w:fldChar w:fldCharType="end"/>
      </w:r>
      <w:r w:rsidR="002838BA">
        <w:rPr>
          <w:rFonts w:cstheme="minorHAnsi"/>
        </w:rPr>
      </w:r>
      <w:r w:rsidR="002838BA">
        <w:rPr>
          <w:rFonts w:cstheme="minorHAnsi"/>
        </w:rPr>
        <w:fldChar w:fldCharType="separate"/>
      </w:r>
      <w:r w:rsidR="002838BA">
        <w:rPr>
          <w:rFonts w:cstheme="minorHAnsi"/>
          <w:noProof/>
        </w:rPr>
        <w:t xml:space="preserve">(Lindeman &amp; Svedholm-Häkkinen, 2016; Lindeman et al., </w:t>
      </w:r>
      <w:r w:rsidR="0080269C">
        <w:rPr>
          <w:rFonts w:cstheme="minorHAnsi"/>
          <w:noProof/>
        </w:rPr>
        <w:t>2019</w:t>
      </w:r>
      <w:r w:rsidR="002838BA">
        <w:rPr>
          <w:rFonts w:cstheme="minorHAnsi"/>
          <w:noProof/>
        </w:rPr>
        <w:t>; Pennycook et al., 2014; Razmyar &amp; Reeve, 2013)</w:t>
      </w:r>
      <w:r w:rsidR="002838BA">
        <w:rPr>
          <w:rFonts w:cstheme="minorHAnsi"/>
        </w:rPr>
        <w:fldChar w:fldCharType="end"/>
      </w:r>
      <w:r w:rsidRPr="002F0415">
        <w:rPr>
          <w:rFonts w:cstheme="minorHAnsi"/>
        </w:rPr>
        <w:t xml:space="preserve">. However, zero-associations have also been observed </w:t>
      </w:r>
      <w:r w:rsidR="002838BA">
        <w:rPr>
          <w:rFonts w:cstheme="minorHAnsi"/>
        </w:rPr>
        <w:fldChar w:fldCharType="begin"/>
      </w:r>
      <w:r w:rsidR="002838BA">
        <w:rPr>
          <w:rFonts w:cstheme="minorHAnsi"/>
        </w:rPr>
        <w:instrText xml:space="preserve"> ADDIN EN.CITE &lt;EndNote&gt;&lt;Cite&gt;&lt;Author&gt;Gauthier&lt;/Author&gt;&lt;Year&gt;2006&lt;/Year&gt;&lt;RecNum&gt;4295&lt;/RecNum&gt;&lt;DisplayText&gt;(Gauthier, Christopher, Walter, Mourad, &amp;amp; Marek, 2006; Heintzelman &amp;amp; King, 2016)&lt;/DisplayText&gt;&lt;record&gt;&lt;rec-number&gt;4295&lt;/rec-number&gt;&lt;foreign-keys&gt;&lt;key app="EN" db-id="2dd02wzasvtxefepffqpftdo9vdt0252t0r0" timestamp="1524202919"&gt;4295&lt;/key&gt;&lt;/foreign-keys&gt;&lt;ref-type name="Journal Article"&gt;17&lt;/ref-type&gt;&lt;contributors&gt;&lt;authors&gt;&lt;author&gt;Gauthier, Kristopher J&lt;/author&gt;&lt;author&gt;Christopher, Andrew N&lt;/author&gt;&lt;author&gt;Walter, Mark I&lt;/author&gt;&lt;author&gt;Mourad, Ronney&lt;/author&gt;&lt;author&gt;Marek, Pam&lt;/author&gt;&lt;/authors&gt;&lt;/contributors&gt;&lt;titles&gt;&lt;title&gt;Religiosity, religious doubt, and the need for cognition: Their interactive relationship with life satisfaction&lt;/title&gt;&lt;secondary-title&gt;Journal of Happiness Studies&lt;/secondary-title&gt;&lt;/titles&gt;&lt;periodical&gt;&lt;full-title&gt;Journal of Happiness Studies&lt;/full-title&gt;&lt;/periodical&gt;&lt;pages&gt;139-154&lt;/pages&gt;&lt;volume&gt;7&lt;/volume&gt;&lt;number&gt;2&lt;/number&gt;&lt;dates&gt;&lt;year&gt;2006&lt;/year&gt;&lt;/dates&gt;&lt;isbn&gt;1389-4978&lt;/isbn&gt;&lt;urls&gt;&lt;/urls&gt;&lt;electronic-resource-num&gt;10.1007/s10902-005-1916-0&lt;/electronic-resource-num&gt;&lt;/record&gt;&lt;/Cite&gt;&lt;Cite&gt;&lt;Author&gt;Heintzelman&lt;/Author&gt;&lt;Year&gt;2016&lt;/Year&gt;&lt;RecNum&gt;4301&lt;/RecNum&gt;&lt;record&gt;&lt;rec-number&gt;4301&lt;/rec-number&gt;&lt;foreign-keys&gt;&lt;key app="EN" db-id="2dd02wzasvtxefepffqpftdo9vdt0252t0r0" timestamp="1524470835"&gt;4301&lt;/key&gt;&lt;/foreign-keys&gt;&lt;ref-type name="Journal Article"&gt;17&lt;/ref-type&gt;&lt;contributors&gt;&lt;authors&gt;&lt;author&gt;Heintzelman, Samantha J&lt;/author&gt;&lt;author&gt;King, Laura A&lt;/author&gt;&lt;/authors&gt;&lt;/contributors&gt;&lt;titles&gt;&lt;title&gt;Meaning in life and intuition&lt;/title&gt;&lt;secondary-title&gt;Journal of personality and social psychology&lt;/secondary-title&gt;&lt;/titles&gt;&lt;periodical&gt;&lt;full-title&gt;Journal of Personality and Social Psychology&lt;/full-title&gt;&lt;/periodical&gt;&lt;pages&gt;477&lt;/pages&gt;&lt;volume&gt;110&lt;/volume&gt;&lt;number&gt;3&lt;/number&gt;&lt;dates&gt;&lt;year&gt;2016&lt;/year&gt;&lt;/dates&gt;&lt;isbn&gt;1939-1315&lt;/isbn&gt;&lt;urls&gt;&lt;/urls&gt;&lt;electronic-resource-num&gt;10.1037/pspp0000062&lt;/electronic-resource-num&gt;&lt;/record&gt;&lt;/Cite&gt;&lt;/EndNote&gt;</w:instrText>
      </w:r>
      <w:r w:rsidR="002838BA">
        <w:rPr>
          <w:rFonts w:cstheme="minorHAnsi"/>
        </w:rPr>
        <w:fldChar w:fldCharType="separate"/>
      </w:r>
      <w:r w:rsidR="002838BA">
        <w:rPr>
          <w:rFonts w:cstheme="minorHAnsi"/>
          <w:noProof/>
        </w:rPr>
        <w:t>(Gauthier, Christopher, Walter, Mourad, &amp; Marek, 2006; Heintzelman &amp; King, 2016)</w:t>
      </w:r>
      <w:r w:rsidR="002838BA">
        <w:rPr>
          <w:rFonts w:cstheme="minorHAnsi"/>
        </w:rPr>
        <w:fldChar w:fldCharType="end"/>
      </w:r>
      <w:r w:rsidRPr="002F0415">
        <w:rPr>
          <w:rFonts w:cstheme="minorHAnsi"/>
        </w:rPr>
        <w:t xml:space="preserve">. </w:t>
      </w:r>
    </w:p>
    <w:p w14:paraId="620403D9" w14:textId="77777777" w:rsidR="00EE3A80" w:rsidRDefault="00B478FB" w:rsidP="00B478FB">
      <w:pPr>
        <w:rPr>
          <w:rFonts w:cstheme="minorHAnsi"/>
        </w:rPr>
      </w:pPr>
      <w:r w:rsidRPr="002F0415">
        <w:rPr>
          <w:rFonts w:cstheme="minorHAnsi"/>
        </w:rPr>
        <w:t>Open-minded cognition</w:t>
      </w:r>
      <w:r>
        <w:rPr>
          <w:rFonts w:cstheme="minorHAnsi"/>
        </w:rPr>
        <w:t xml:space="preserve"> has several facets,</w:t>
      </w:r>
      <w:r w:rsidR="009C1C9F">
        <w:rPr>
          <w:rFonts w:cstheme="minorHAnsi"/>
        </w:rPr>
        <w:t xml:space="preserve"> and</w:t>
      </w:r>
      <w:r>
        <w:rPr>
          <w:rFonts w:cstheme="minorHAnsi"/>
        </w:rPr>
        <w:t xml:space="preserve"> it can target</w:t>
      </w:r>
      <w:r w:rsidRPr="002F0415">
        <w:rPr>
          <w:rFonts w:cstheme="minorHAnsi"/>
        </w:rPr>
        <w:t xml:space="preserve"> to people</w:t>
      </w:r>
      <w:r>
        <w:rPr>
          <w:rFonts w:cstheme="minorHAnsi"/>
        </w:rPr>
        <w:t xml:space="preserve">, </w:t>
      </w:r>
      <w:r w:rsidRPr="002F0415">
        <w:rPr>
          <w:rFonts w:cstheme="minorHAnsi"/>
        </w:rPr>
        <w:t>to knowledge</w:t>
      </w:r>
      <w:r>
        <w:rPr>
          <w:rFonts w:cstheme="minorHAnsi"/>
        </w:rPr>
        <w:t xml:space="preserve">, or to both. </w:t>
      </w:r>
      <w:r w:rsidRPr="002F0415">
        <w:rPr>
          <w:rFonts w:cstheme="minorHAnsi"/>
        </w:rPr>
        <w:t xml:space="preserve"> </w:t>
      </w:r>
      <w:r>
        <w:rPr>
          <w:rFonts w:cstheme="minorHAnsi"/>
        </w:rPr>
        <w:t xml:space="preserve">Based on previous findings </w:t>
      </w:r>
      <w:r w:rsidR="002838BA">
        <w:rPr>
          <w:rFonts w:cstheme="minorHAnsi"/>
        </w:rPr>
        <w:fldChar w:fldCharType="begin"/>
      </w:r>
      <w:r w:rsidR="002838BA">
        <w:rPr>
          <w:rFonts w:cstheme="minorHAnsi"/>
        </w:rPr>
        <w:instrText xml:space="preserve"> ADDIN EN.CITE &lt;EndNote&gt;&lt;Cite&gt;&lt;Author&gt;Svedholm&lt;/Author&gt;&lt;Year&gt;2017&lt;/Year&gt;&lt;RecNum&gt;4167&lt;/RecNum&gt;&lt;DisplayText&gt;(Stanovich &amp;amp; West, 2007; Svedholm &amp;amp; Lindeman, 2017)&lt;/DisplayText&gt;&lt;record&gt;&lt;rec-number&gt;4167&lt;/rec-number&gt;&lt;foreign-keys&gt;&lt;key app="EN" db-id="2dd02wzasvtxefepffqpftdo9vdt0252t0r0" timestamp="1500979728"&gt;4167&lt;/key&gt;&lt;/foreign-keys&gt;&lt;ref-type name="Journal Article"&gt;17&lt;/ref-type&gt;&lt;contributors&gt;&lt;authors&gt;&lt;author&gt;Svedholm, A. M.&lt;/author&gt;&lt;author&gt;Lindeman, M.&lt;/author&gt;&lt;/authors&gt;&lt;/contributors&gt;&lt;titles&gt;&lt;title&gt;Actively open-minded thinking: Development of a shortened scale and disentangling attitudes towards knowledge and people&lt;/title&gt;&lt;secondary-title&gt;Thinking &amp;amp; Reasoning&lt;/secondary-title&gt;&lt;/titles&gt;&lt;periodical&gt;&lt;full-title&gt;Thinking &amp;amp; Reasoning&lt;/full-title&gt;&lt;/periodical&gt;&lt;pages&gt;21-40&lt;/pages&gt;&lt;volume&gt;24&lt;/volume&gt;&lt;dates&gt;&lt;year&gt;2017&lt;/year&gt;&lt;/dates&gt;&lt;urls&gt;&lt;/urls&gt;&lt;electronic-resource-num&gt;10.1080/13546783.2017.1378723&lt;/electronic-resource-num&gt;&lt;/record&gt;&lt;/Cite&gt;&lt;Cite&gt;&lt;Author&gt;Stanovich&lt;/Author&gt;&lt;Year&gt;2007&lt;/Year&gt;&lt;RecNum&gt;3297&lt;/RecNum&gt;&lt;record&gt;&lt;rec-number&gt;3297&lt;/rec-number&gt;&lt;foreign-keys&gt;&lt;key app="EN" db-id="2dd02wzasvtxefepffqpftdo9vdt0252t0r0" timestamp="1380369995"&gt;3297&lt;/key&gt;&lt;/foreign-keys&gt;&lt;ref-type name="Journal Article"&gt;17&lt;/ref-type&gt;&lt;contributors&gt;&lt;authors&gt;&lt;author&gt;Stanovich, Keith E&lt;/author&gt;&lt;author&gt;West, Richard F&lt;/author&gt;&lt;/authors&gt;&lt;/contributors&gt;&lt;titles&gt;&lt;title&gt;Natural myside bias is independent of cognitive ability&lt;/title&gt;&lt;secondary-title&gt;Thinking &amp;amp; Reasoning&lt;/secondary-title&gt;&lt;/titles&gt;&lt;periodical&gt;&lt;full-title&gt;Thinking &amp;amp; Reasoning&lt;/full-title&gt;&lt;/periodical&gt;&lt;pages&gt;225-247&lt;/pages&gt;&lt;volume&gt;13&lt;/volume&gt;&lt;number&gt;3&lt;/number&gt;&lt;dates&gt;&lt;year&gt;2007&lt;/year&gt;&lt;/dates&gt;&lt;isbn&gt;1354-6783&lt;/isbn&gt;&lt;urls&gt;&lt;/urls&gt;&lt;electronic-resource-num&gt;10.1080/13546780600780796&lt;/electronic-resource-num&gt;&lt;/record&gt;&lt;/Cite&gt;&lt;/EndNote&gt;</w:instrText>
      </w:r>
      <w:r w:rsidR="002838BA">
        <w:rPr>
          <w:rFonts w:cstheme="minorHAnsi"/>
        </w:rPr>
        <w:fldChar w:fldCharType="separate"/>
      </w:r>
      <w:r w:rsidR="002838BA">
        <w:rPr>
          <w:rFonts w:cstheme="minorHAnsi"/>
          <w:noProof/>
        </w:rPr>
        <w:t xml:space="preserve">(Stanovich &amp; West, 2007; </w:t>
      </w:r>
      <w:r w:rsidR="002838BA">
        <w:rPr>
          <w:rFonts w:cstheme="minorHAnsi"/>
        </w:rPr>
        <w:fldChar w:fldCharType="end"/>
      </w:r>
      <w:r w:rsidR="0031148D">
        <w:fldChar w:fldCharType="begin"/>
      </w:r>
      <w:r w:rsidR="0031148D">
        <w:instrText xml:space="preserve"> ADDIN EN.CITE &lt;EndNote&gt;&lt;Cite&gt;&lt;Author&gt;Svedholm-Häkkinen&lt;/Author&gt;&lt;Year&gt;2017&lt;/Year&gt;&lt;RecNum&gt;4167&lt;/RecNum&gt;&lt;DisplayText&gt;(Svedholm-Häkkinen &amp;amp; Lindeman, 2017)&lt;/DisplayText&gt;&lt;record&gt;&lt;rec-number&gt;4167&lt;/rec-number&gt;&lt;foreign-keys&gt;&lt;key app="EN" db-id="2dd02wzasvtxefepffqpftdo9vdt0252t0r0" timestamp="1500979728"&gt;4167&lt;/key&gt;&lt;/foreign-keys&gt;&lt;ref-type name="Journal Article"&gt;17&lt;/ref-type&gt;&lt;contributors&gt;&lt;authors&gt;&lt;author&gt;Svedholm-Häkkinen, A. M.&lt;/author&gt;&lt;author&gt;Lindeman, M.&lt;/author&gt;&lt;/authors&gt;&lt;/contributors&gt;&lt;titles&gt;&lt;title&gt;Actively open-minded thinking: Development of a shortened scale and disentangling attitudes towards knowledge and people&lt;/title&gt;&lt;secondary-title&gt;Thinking &amp;amp; Reasoning&lt;/secondary-title&gt;&lt;/titles&gt;&lt;periodical&gt;&lt;full-title&gt;Thinking &amp;amp; Reasoning&lt;/full-title&gt;&lt;/periodical&gt;&lt;pages&gt;21-40&lt;/pages&gt;&lt;volume&gt;24&lt;/volume&gt;&lt;dates&gt;&lt;year&gt;2017&lt;/year&gt;&lt;/dates&gt;&lt;urls&gt;&lt;/urls&gt;&lt;electronic-resource-num&gt;10.1080/13546783.2017.1378723&lt;/electronic-resource-num&gt;&lt;/record&gt;&lt;/Cite&gt;&lt;/EndNote&gt;</w:instrText>
      </w:r>
      <w:r w:rsidR="0031148D">
        <w:fldChar w:fldCharType="separate"/>
      </w:r>
      <w:r w:rsidR="0031148D">
        <w:rPr>
          <w:noProof/>
        </w:rPr>
        <w:t>Svedholm-Häkkinen &amp; Lindeman, 2017)</w:t>
      </w:r>
      <w:r w:rsidR="0031148D">
        <w:fldChar w:fldCharType="end"/>
      </w:r>
      <w:r w:rsidR="0031148D">
        <w:t xml:space="preserve">, </w:t>
      </w:r>
      <w:r w:rsidRPr="00EE3A80">
        <w:rPr>
          <w:rFonts w:cstheme="minorHAnsi"/>
          <w:color w:val="7030A0"/>
        </w:rPr>
        <w:t>we</w:t>
      </w:r>
      <w:r w:rsidRPr="003B6593">
        <w:rPr>
          <w:rFonts w:cstheme="minorHAnsi"/>
          <w:color w:val="7030A0"/>
        </w:rPr>
        <w:t xml:space="preserve"> expect that especially openness to change one's mind in the face of conflicting evidence and arguments</w:t>
      </w:r>
      <w:r w:rsidR="009C1C9F">
        <w:rPr>
          <w:rFonts w:cstheme="minorHAnsi"/>
          <w:color w:val="7030A0"/>
        </w:rPr>
        <w:t xml:space="preserve">, </w:t>
      </w:r>
      <w:r w:rsidR="00F7063F">
        <w:rPr>
          <w:rFonts w:cstheme="minorHAnsi"/>
          <w:color w:val="7030A0"/>
        </w:rPr>
        <w:t>‘belief revision’</w:t>
      </w:r>
      <w:r w:rsidR="00671A49">
        <w:rPr>
          <w:rFonts w:cstheme="minorHAnsi"/>
          <w:color w:val="7030A0"/>
        </w:rPr>
        <w:t xml:space="preserve"> for short</w:t>
      </w:r>
      <w:r w:rsidR="009C1C9F">
        <w:rPr>
          <w:rFonts w:cstheme="minorHAnsi"/>
          <w:color w:val="7030A0"/>
        </w:rPr>
        <w:t xml:space="preserve">, </w:t>
      </w:r>
      <w:r w:rsidRPr="003B6593">
        <w:rPr>
          <w:rFonts w:cstheme="minorHAnsi"/>
          <w:color w:val="7030A0"/>
        </w:rPr>
        <w:t xml:space="preserve">predicts </w:t>
      </w:r>
      <w:r>
        <w:rPr>
          <w:rFonts w:cstheme="minorHAnsi"/>
          <w:color w:val="7030A0"/>
        </w:rPr>
        <w:t>atheism</w:t>
      </w:r>
      <w:r w:rsidR="0035562F" w:rsidRPr="0035562F">
        <w:rPr>
          <w:rFonts w:cstheme="minorHAnsi"/>
          <w:color w:val="7030A0"/>
        </w:rPr>
        <w:t xml:space="preserve"> </w:t>
      </w:r>
      <w:r w:rsidRPr="003B6593">
        <w:rPr>
          <w:rFonts w:cstheme="minorHAnsi"/>
          <w:color w:val="7030A0"/>
        </w:rPr>
        <w:t xml:space="preserve">. </w:t>
      </w:r>
      <w:r w:rsidRPr="00C27F0D">
        <w:rPr>
          <w:rFonts w:cstheme="minorHAnsi"/>
        </w:rPr>
        <w:t xml:space="preserve">In studies on religiosity, </w:t>
      </w:r>
      <w:r>
        <w:rPr>
          <w:rFonts w:cstheme="minorHAnsi"/>
        </w:rPr>
        <w:t>open-minded cognition has been</w:t>
      </w:r>
      <w:r w:rsidRPr="002F0415">
        <w:rPr>
          <w:rFonts w:cstheme="minorHAnsi"/>
        </w:rPr>
        <w:t xml:space="preserve"> measured with the Actively Open-Minded Thinking scale</w:t>
      </w:r>
      <w:r>
        <w:rPr>
          <w:rFonts w:cstheme="minorHAnsi"/>
        </w:rPr>
        <w:t xml:space="preserve"> </w:t>
      </w:r>
      <w:r w:rsidR="002838BA">
        <w:rPr>
          <w:rFonts w:cstheme="minorHAnsi"/>
        </w:rPr>
        <w:fldChar w:fldCharType="begin"/>
      </w:r>
      <w:r w:rsidR="002838BA">
        <w:rPr>
          <w:rFonts w:cstheme="minorHAnsi"/>
        </w:rPr>
        <w:instrText xml:space="preserve"> ADDIN EN.CITE &lt;EndNote&gt;&lt;Cite&gt;&lt;Author&gt;Sá&lt;/Author&gt;&lt;Year&gt;1999&lt;/Year&gt;&lt;RecNum&gt;3252&lt;/RecNum&gt;&lt;Prefix&gt;AOT`, &lt;/Prefix&gt;&lt;DisplayText&gt;(AOT, Sá, West, &amp;amp; Stanovich, 1999)&lt;/DisplayText&gt;&lt;record&gt;&lt;rec-number&gt;3252&lt;/rec-number&gt;&lt;foreign-keys&gt;&lt;key app="EN" db-id="2dd02wzasvtxefepffqpftdo9vdt0252t0r0" timestamp="1373172131"&gt;3252&lt;/key&gt;&lt;/foreign-keys&gt;&lt;ref-type name="Journal Article"&gt;17&lt;/ref-type&gt;&lt;contributors&gt;&lt;authors&gt;&lt;author&gt;Sá, Walter C&lt;/author&gt;&lt;author&gt;West, Richard F&lt;/author&gt;&lt;author&gt;Stanovich, Keith E&lt;/author&gt;&lt;/authors&gt;&lt;/contributors&gt;&lt;titles&gt;&lt;title&gt;The domain specificity and generality of belief bias: Searching for a generalizable critical thinking skill&lt;/title&gt;&lt;secondary-title&gt;Journal of Educational Psychology&lt;/secondary-title&gt;&lt;/titles&gt;&lt;periodical&gt;&lt;full-title&gt;Journal of Educational Psychology&lt;/full-title&gt;&lt;/periodical&gt;&lt;pages&gt;497-510&lt;/pages&gt;&lt;volume&gt;91&lt;/volume&gt;&lt;number&gt;3&lt;/number&gt;&lt;dates&gt;&lt;year&gt;1999&lt;/year&gt;&lt;/dates&gt;&lt;isbn&gt;1939-2176&lt;/isbn&gt;&lt;urls&gt;&lt;/urls&gt;&lt;electronic-resource-num&gt;10.1037/0022-0663.91.3.497&lt;/electronic-resource-num&gt;&lt;/record&gt;&lt;/Cite&gt;&lt;/EndNote&gt;</w:instrText>
      </w:r>
      <w:r w:rsidR="002838BA">
        <w:rPr>
          <w:rFonts w:cstheme="minorHAnsi"/>
        </w:rPr>
        <w:fldChar w:fldCharType="separate"/>
      </w:r>
      <w:r w:rsidR="002838BA">
        <w:rPr>
          <w:rFonts w:cstheme="minorHAnsi"/>
          <w:noProof/>
        </w:rPr>
        <w:t>(AOT, Sá, West, &amp; Stanovich, 1999)</w:t>
      </w:r>
      <w:r w:rsidR="002838BA">
        <w:rPr>
          <w:rFonts w:cstheme="minorHAnsi"/>
        </w:rPr>
        <w:fldChar w:fldCharType="end"/>
      </w:r>
      <w:r>
        <w:rPr>
          <w:rFonts w:cstheme="minorHAnsi"/>
        </w:rPr>
        <w:t xml:space="preserve">. </w:t>
      </w:r>
      <w:r w:rsidRPr="002F0415">
        <w:rPr>
          <w:rFonts w:cstheme="minorHAnsi"/>
        </w:rPr>
        <w:t xml:space="preserve">The associations between </w:t>
      </w:r>
      <w:r>
        <w:rPr>
          <w:rFonts w:cstheme="minorHAnsi"/>
        </w:rPr>
        <w:t xml:space="preserve">AOT </w:t>
      </w:r>
      <w:r w:rsidR="00EE6E69">
        <w:rPr>
          <w:rFonts w:cstheme="minorHAnsi"/>
        </w:rPr>
        <w:t xml:space="preserve">scores </w:t>
      </w:r>
      <w:r>
        <w:rPr>
          <w:rFonts w:cstheme="minorHAnsi"/>
        </w:rPr>
        <w:t xml:space="preserve">and </w:t>
      </w:r>
      <w:r w:rsidRPr="002F0415">
        <w:rPr>
          <w:rFonts w:cstheme="minorHAnsi"/>
        </w:rPr>
        <w:t xml:space="preserve">religiosity have been strong </w:t>
      </w:r>
      <w:r w:rsidR="002838BA">
        <w:rPr>
          <w:rFonts w:cstheme="minorHAnsi"/>
        </w:rPr>
        <w:fldChar w:fldCharType="begin">
          <w:fldData xml:space="preserve">PEVuZE5vdGU+PENpdGU+PEF1dGhvcj5QZW5ueWNvb2s8L0F1dGhvcj48WWVhcj4yMDE0PC9ZZWFy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</w:fldData>
        </w:fldChar>
      </w:r>
      <w:r w:rsidR="002838BA">
        <w:rPr>
          <w:rFonts w:cstheme="minorHAnsi"/>
        </w:rPr>
        <w:instrText xml:space="preserve"> ADDIN EN.CITE </w:instrText>
      </w:r>
      <w:r w:rsidR="002838BA">
        <w:rPr>
          <w:rFonts w:cstheme="minorHAnsi"/>
        </w:rPr>
        <w:fldChar w:fldCharType="begin">
          <w:fldData xml:space="preserve">PEVuZE5vdGU+PENpdGU+PEF1dGhvcj5QZW5ueWNvb2s8L0F1dGhvcj48WWVhcj4yMDE0PC9ZZWFy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</w:fldData>
        </w:fldChar>
      </w:r>
      <w:r w:rsidR="002838BA">
        <w:rPr>
          <w:rFonts w:cstheme="minorHAnsi"/>
        </w:rPr>
        <w:instrText xml:space="preserve"> ADDIN EN.CITE.DATA </w:instrText>
      </w:r>
      <w:r w:rsidR="002838BA">
        <w:rPr>
          <w:rFonts w:cstheme="minorHAnsi"/>
        </w:rPr>
      </w:r>
      <w:r w:rsidR="002838BA">
        <w:rPr>
          <w:rFonts w:cstheme="minorHAnsi"/>
        </w:rPr>
        <w:fldChar w:fldCharType="end"/>
      </w:r>
      <w:r w:rsidR="002838BA">
        <w:rPr>
          <w:rFonts w:cstheme="minorHAnsi"/>
        </w:rPr>
      </w:r>
      <w:r w:rsidR="002838BA">
        <w:rPr>
          <w:rFonts w:cstheme="minorHAnsi"/>
        </w:rPr>
        <w:fldChar w:fldCharType="separate"/>
      </w:r>
      <w:r w:rsidR="002838BA">
        <w:rPr>
          <w:rFonts w:cstheme="minorHAnsi"/>
          <w:noProof/>
        </w:rPr>
        <w:t>(</w:t>
      </w:r>
      <w:r w:rsidR="002838BA" w:rsidRPr="002E09E0">
        <w:rPr>
          <w:rFonts w:cstheme="minorHAnsi"/>
          <w:i/>
          <w:noProof/>
        </w:rPr>
        <w:t>r</w:t>
      </w:r>
      <w:r w:rsidR="002838BA">
        <w:rPr>
          <w:rFonts w:cstheme="minorHAnsi"/>
          <w:noProof/>
        </w:rPr>
        <w:t xml:space="preserve">s = ca. -.50 </w:t>
      </w:r>
      <w:r w:rsidR="008D0531">
        <w:rPr>
          <w:rFonts w:cstheme="minorHAnsi"/>
          <w:noProof/>
        </w:rPr>
        <w:t>to</w:t>
      </w:r>
      <w:r w:rsidR="002838BA">
        <w:rPr>
          <w:rFonts w:cstheme="minorHAnsi"/>
          <w:noProof/>
        </w:rPr>
        <w:t xml:space="preserve"> -.60, Baron, Scott, Fincher, &amp; Metz, 2015; Pennycook et al., 2014; Piazza &amp; Landy, 2013)</w:t>
      </w:r>
      <w:r w:rsidR="002838BA">
        <w:rPr>
          <w:rFonts w:cstheme="minorHAnsi"/>
        </w:rPr>
        <w:fldChar w:fldCharType="end"/>
      </w:r>
      <w:r w:rsidRPr="00A51191">
        <w:rPr>
          <w:rFonts w:cstheme="minorHAnsi"/>
        </w:rPr>
        <w:t>, possibly</w:t>
      </w:r>
      <w:r>
        <w:rPr>
          <w:rFonts w:cstheme="minorHAnsi"/>
        </w:rPr>
        <w:t xml:space="preserve"> </w:t>
      </w:r>
      <w:r w:rsidRPr="002F0415">
        <w:rPr>
          <w:rFonts w:cstheme="minorHAnsi"/>
        </w:rPr>
        <w:t xml:space="preserve">because people may have </w:t>
      </w:r>
      <w:r w:rsidR="005713C0">
        <w:rPr>
          <w:rFonts w:cstheme="minorHAnsi"/>
        </w:rPr>
        <w:t>mistakenly interpreted</w:t>
      </w:r>
      <w:r w:rsidRPr="002F0415">
        <w:rPr>
          <w:rFonts w:cstheme="minorHAnsi"/>
        </w:rPr>
        <w:t xml:space="preserve"> the word ‘belief’ in </w:t>
      </w:r>
      <w:r>
        <w:rPr>
          <w:rFonts w:cstheme="minorHAnsi"/>
        </w:rPr>
        <w:t xml:space="preserve">some of </w:t>
      </w:r>
      <w:r w:rsidRPr="002F0415">
        <w:rPr>
          <w:rFonts w:cstheme="minorHAnsi"/>
        </w:rPr>
        <w:t xml:space="preserve">the AOT items as referring to their religious beliefs. When this source of error was controlled, the association </w:t>
      </w:r>
      <w:r w:rsidRPr="004433EB">
        <w:rPr>
          <w:rFonts w:cstheme="minorHAnsi"/>
        </w:rPr>
        <w:t xml:space="preserve">between </w:t>
      </w:r>
      <w:r w:rsidR="00F7063F">
        <w:rPr>
          <w:rFonts w:cstheme="minorHAnsi"/>
        </w:rPr>
        <w:t>belief revision</w:t>
      </w:r>
      <w:r w:rsidRPr="004433EB">
        <w:rPr>
          <w:rFonts w:cstheme="minorHAnsi"/>
        </w:rPr>
        <w:t xml:space="preserve"> and </w:t>
      </w:r>
      <w:r w:rsidRPr="002F0415">
        <w:rPr>
          <w:rFonts w:cstheme="minorHAnsi"/>
        </w:rPr>
        <w:t xml:space="preserve">religiosity dropped to -.20 </w:t>
      </w:r>
      <w:r w:rsidR="008D0531">
        <w:rPr>
          <w:rFonts w:cstheme="minorHAnsi"/>
        </w:rPr>
        <w:t>to</w:t>
      </w:r>
      <w:r w:rsidRPr="002F0415">
        <w:rPr>
          <w:rFonts w:cstheme="minorHAnsi"/>
        </w:rPr>
        <w:t xml:space="preserve"> -.</w:t>
      </w:r>
      <w:r w:rsidRPr="00EE3A80">
        <w:rPr>
          <w:rFonts w:cstheme="minorHAnsi"/>
        </w:rPr>
        <w:t xml:space="preserve">30 </w:t>
      </w:r>
      <w:r w:rsidR="002838BA">
        <w:rPr>
          <w:rFonts w:cstheme="minorHAnsi"/>
        </w:rPr>
        <w:fldChar w:fldCharType="begin"/>
      </w:r>
      <w:r w:rsidR="002838BA">
        <w:rPr>
          <w:rFonts w:cstheme="minorHAnsi"/>
        </w:rPr>
        <w:instrText xml:space="preserve"> ADDIN EN.CITE &lt;EndNote&gt;&lt;Cite&gt;&lt;Author&gt;Stanovich&lt;/Author&gt;&lt;Year&gt;2019&lt;/Year&gt;&lt;RecNum&gt;4495&lt;/RecNum&gt;&lt;DisplayText&gt;(Stanovich &amp;amp; Toplak, 2019)&lt;/DisplayText&gt;&lt;record&gt;&lt;rec-number&gt;4495&lt;/rec-number&gt;&lt;foreign-keys&gt;&lt;key app="EN" db-id="2dd02wzasvtxefepffqpftdo9vdt0252t0r0" timestamp="1552978963"&gt;4495&lt;/key&gt;&lt;/foreign-keys&gt;&lt;ref-type name="Journal Article"&gt;17&lt;/ref-type&gt;&lt;contributors&gt;&lt;authors&gt;&lt;author&gt;Stanovich, Keith E&lt;/author&gt;&lt;author&gt;Toplak, Maggie E&lt;/author&gt;&lt;/authors&gt;&lt;/contributors&gt;&lt;titles&gt;&lt;title&gt;The need for intellectual diversity in psychological science: Our own studies of actively open-minded thinking as a case study&lt;/title&gt;&lt;secondary-title&gt;Cognition&lt;/secondary-title&gt;&lt;/titles&gt;&lt;periodical&gt;&lt;full-title&gt;Cognition&lt;/full-title&gt;&lt;/periodical&gt;&lt;pages&gt;156-166&lt;/pages&gt;&lt;volume&gt;187&lt;/volume&gt;&lt;dates&gt;&lt;year&gt;2019&lt;/year&gt;&lt;/dates&gt;&lt;isbn&gt;0010-0277&lt;/isbn&gt;&lt;urls&gt;&lt;/urls&gt;&lt;electronic-resource-num&gt;10.1016/j.cognition.2019.03.006&lt;/electronic-resource-num&gt;&lt;/record&gt;&lt;/Cite&gt;&lt;/EndNote&gt;</w:instrText>
      </w:r>
      <w:r w:rsidR="002838BA">
        <w:rPr>
          <w:rFonts w:cstheme="minorHAnsi"/>
        </w:rPr>
        <w:fldChar w:fldCharType="separate"/>
      </w:r>
      <w:r w:rsidR="002838BA">
        <w:rPr>
          <w:rFonts w:cstheme="minorHAnsi"/>
          <w:noProof/>
        </w:rPr>
        <w:t>(Stanovich &amp; Toplak, 2019)</w:t>
      </w:r>
      <w:r w:rsidR="002838BA">
        <w:rPr>
          <w:rFonts w:cstheme="minorHAnsi"/>
        </w:rPr>
        <w:fldChar w:fldCharType="end"/>
      </w:r>
      <w:r w:rsidR="00EE3A80">
        <w:rPr>
          <w:rFonts w:cstheme="minorHAnsi"/>
        </w:rPr>
        <w:t>.</w:t>
      </w:r>
    </w:p>
    <w:p w14:paraId="4F147825" w14:textId="77777777" w:rsidR="00535E62" w:rsidRDefault="00B478FB" w:rsidP="00B478FB">
      <w:pPr>
        <w:rPr>
          <w:rFonts w:cstheme="minorHAnsi"/>
        </w:rPr>
      </w:pPr>
      <w:r w:rsidRPr="00700C76">
        <w:rPr>
          <w:rFonts w:cstheme="minorHAnsi"/>
        </w:rPr>
        <w:t xml:space="preserve">The concept of cognitive reflection was coined by </w:t>
      </w:r>
      <w:r w:rsidR="002838BA">
        <w:rPr>
          <w:rFonts w:cstheme="minorHAnsi"/>
        </w:rPr>
        <w:fldChar w:fldCharType="begin"/>
      </w:r>
      <w:r w:rsidR="002838BA">
        <w:rPr>
          <w:rFonts w:cstheme="minorHAnsi"/>
        </w:rPr>
        <w:instrText xml:space="preserve"> ADDIN EN.CITE &lt;EndNote&gt;&lt;Cite&gt;&lt;Author&gt;Kagan&lt;/Author&gt;&lt;Year&gt;1964&lt;/Year&gt;&lt;RecNum&gt;4500&lt;/RecNum&gt;&lt;DisplayText&gt;(Kagan, Rosman, Day, Albert, &amp;amp; Phillips, 1964)&lt;/DisplayText&gt;&lt;record&gt;&lt;rec-number&gt;4500&lt;/rec-number&gt;&lt;foreign-keys&gt;&lt;key app="EN" db-id="2dd02wzasvtxefepffqpftdo9vdt0252t0r0" timestamp="1553490082"&gt;4500&lt;/key&gt;&lt;/foreign-keys&gt;&lt;ref-type name="Journal Article"&gt;17&lt;/ref-type&gt;&lt;contributors&gt;&lt;authors&gt;&lt;author&gt;Kagan, Jerome&lt;/author&gt;&lt;author&gt;Rosman, Bernice L&lt;/author&gt;&lt;author&gt;Day, Deborah&lt;/author&gt;&lt;author&gt;Albert, Joseph&lt;/author&gt;&lt;author&gt;Phillips, William&lt;/author&gt;&lt;/authors&gt;&lt;/contributors&gt;&lt;titles&gt;&lt;title&gt;Information processing in the child: Significance of analytic and reflective attitudes&lt;/title&gt;&lt;secondary-title&gt;Psychological Monographs: General and Applied&lt;/secondary-title&gt;&lt;/titles&gt;&lt;periodical&gt;&lt;full-title&gt;Psychological Monographs: General and Applied&lt;/full-title&gt;&lt;/periodical&gt;&lt;pages&gt;1-37&lt;/pages&gt;&lt;volume&gt;78&lt;/volume&gt;&lt;number&gt;1&lt;/number&gt;&lt;dates&gt;&lt;year&gt;1964&lt;/year&gt;&lt;/dates&gt;&lt;isbn&gt;0096-9753&lt;/isbn&gt;&lt;urls&gt;&lt;/urls&gt;&lt;electronic-resource-num&gt;10.1037/h0093830&lt;/electronic-resource-num&gt;&lt;/record&gt;&lt;/Cite&gt;&lt;/EndNote&gt;</w:instrText>
      </w:r>
      <w:r w:rsidR="002838BA">
        <w:rPr>
          <w:rFonts w:cstheme="minorHAnsi"/>
        </w:rPr>
        <w:fldChar w:fldCharType="separate"/>
      </w:r>
      <w:r w:rsidR="002838BA">
        <w:rPr>
          <w:rFonts w:cstheme="minorHAnsi"/>
          <w:noProof/>
        </w:rPr>
        <w:t xml:space="preserve">Kagan, Rosman, Day, Albert, </w:t>
      </w:r>
      <w:r w:rsidR="002E09E0">
        <w:rPr>
          <w:rFonts w:cstheme="minorHAnsi"/>
          <w:noProof/>
        </w:rPr>
        <w:t xml:space="preserve">and </w:t>
      </w:r>
      <w:r w:rsidR="002838BA">
        <w:rPr>
          <w:rFonts w:cstheme="minorHAnsi"/>
          <w:noProof/>
        </w:rPr>
        <w:t xml:space="preserve"> Phillips</w:t>
      </w:r>
      <w:r w:rsidR="002E09E0">
        <w:rPr>
          <w:rFonts w:cstheme="minorHAnsi"/>
          <w:noProof/>
        </w:rPr>
        <w:t xml:space="preserve"> (</w:t>
      </w:r>
      <w:r w:rsidR="002838BA">
        <w:rPr>
          <w:rFonts w:cstheme="minorHAnsi"/>
          <w:noProof/>
        </w:rPr>
        <w:t>1964)</w:t>
      </w:r>
      <w:r w:rsidR="002838BA">
        <w:rPr>
          <w:rFonts w:cstheme="minorHAnsi"/>
        </w:rPr>
        <w:fldChar w:fldCharType="end"/>
      </w:r>
      <w:r w:rsidRPr="00700C76">
        <w:rPr>
          <w:rFonts w:cstheme="minorHAnsi"/>
        </w:rPr>
        <w:t xml:space="preserve"> who defined it as a thinking disposition that includes inhibition of impulsive and potentially incorrect answers and consideration of alternative solution hypotheses when many alternatives are available.  </w:t>
      </w:r>
      <w:r>
        <w:rPr>
          <w:rFonts w:cstheme="minorHAnsi"/>
        </w:rPr>
        <w:t>In studies on religiosity, the most common measure for c</w:t>
      </w:r>
      <w:r w:rsidRPr="002F0415">
        <w:rPr>
          <w:rFonts w:cstheme="minorHAnsi"/>
        </w:rPr>
        <w:t>ognitive reflection</w:t>
      </w:r>
      <w:r w:rsidR="00696104">
        <w:rPr>
          <w:rFonts w:cstheme="minorHAnsi"/>
        </w:rPr>
        <w:t xml:space="preserve">, and analytic thinking in general, </w:t>
      </w:r>
      <w:r>
        <w:rPr>
          <w:rFonts w:cstheme="minorHAnsi"/>
        </w:rPr>
        <w:t>has been</w:t>
      </w:r>
      <w:r w:rsidRPr="002F0415">
        <w:rPr>
          <w:rFonts w:cstheme="minorHAnsi"/>
        </w:rPr>
        <w:t xml:space="preserve"> the Cognitive Reflection Test</w:t>
      </w:r>
      <w:bookmarkStart w:id="14" w:name="_Hlk3892109"/>
      <w:r>
        <w:rPr>
          <w:rFonts w:cstheme="minorHAnsi"/>
        </w:rPr>
        <w:t xml:space="preserve"> </w:t>
      </w:r>
      <w:bookmarkEnd w:id="14"/>
      <w:r w:rsidR="002838BA">
        <w:rPr>
          <w:rFonts w:cstheme="minorHAnsi"/>
        </w:rPr>
        <w:fldChar w:fldCharType="begin"/>
      </w:r>
      <w:r w:rsidR="002838BA">
        <w:rPr>
          <w:rFonts w:cstheme="minorHAnsi"/>
        </w:rPr>
        <w:instrText xml:space="preserve"> ADDIN EN.CITE &lt;EndNote&gt;&lt;Cite&gt;&lt;Author&gt;Frederick&lt;/Author&gt;&lt;Year&gt;2005&lt;/Year&gt;&lt;RecNum&gt;3100&lt;/RecNum&gt;&lt;Prefix&gt;CRT`, &lt;/Prefix&gt;&lt;DisplayText&gt;(CRT, Frederick, 2005)&lt;/DisplayText&gt;&lt;record&gt;&lt;rec-number&gt;3100&lt;/rec-number&gt;&lt;foreign-keys&gt;&lt;key app="EN" db-id="2dd02wzasvtxefepffqpftdo9vdt0252t0r0" timestamp="1349340293"&gt;3100&lt;/key&gt;&lt;/foreign-keys&gt;&lt;ref-type name="Journal Article"&gt;17&lt;/ref-type&gt;&lt;contributors&gt;&lt;authors&gt;&lt;author&gt;Frederick, S.&lt;/author&gt;&lt;/authors&gt;&lt;/contributors&gt;&lt;titles&gt;&lt;title&gt;Cognitive reflection and decision making&lt;/title&gt;&lt;secondary-title&gt;The Journal of Economic Perspectives&lt;/secondary-title&gt;&lt;/titles&gt;&lt;periodical&gt;&lt;full-title&gt;The Journal of Economic Perspectives&lt;/full-title&gt;&lt;/periodical&gt;&lt;pages&gt;25-42&lt;/pages&gt;&lt;volume&gt;19&lt;/volume&gt;&lt;number&gt;4&lt;/number&gt;&lt;dates&gt;&lt;year&gt;2005&lt;/year&gt;&lt;/dates&gt;&lt;isbn&gt;0895-3309&lt;/isbn&gt;&lt;urls&gt;&lt;/urls&gt;&lt;electronic-resource-num&gt;10.1257/089533005775196732&lt;/electronic-resource-num&gt;&lt;/record&gt;&lt;/Cite&gt;&lt;/EndNote&gt;</w:instrText>
      </w:r>
      <w:r w:rsidR="002838BA">
        <w:rPr>
          <w:rFonts w:cstheme="minorHAnsi"/>
        </w:rPr>
        <w:fldChar w:fldCharType="separate"/>
      </w:r>
      <w:r w:rsidR="002838BA">
        <w:rPr>
          <w:rFonts w:cstheme="minorHAnsi"/>
          <w:noProof/>
        </w:rPr>
        <w:t>(CRT, Frederick, 2005)</w:t>
      </w:r>
      <w:r w:rsidR="002838BA">
        <w:rPr>
          <w:rFonts w:cstheme="minorHAnsi"/>
        </w:rPr>
        <w:fldChar w:fldCharType="end"/>
      </w:r>
      <w:r w:rsidRPr="002F0415">
        <w:rPr>
          <w:rFonts w:cstheme="minorHAnsi"/>
        </w:rPr>
        <w:t xml:space="preserve">. </w:t>
      </w:r>
      <w:r>
        <w:rPr>
          <w:rFonts w:cstheme="minorHAnsi"/>
        </w:rPr>
        <w:t>C</w:t>
      </w:r>
      <w:r w:rsidRPr="002F0415">
        <w:rPr>
          <w:rFonts w:cstheme="minorHAnsi"/>
        </w:rPr>
        <w:t>orrelations between correct responses on the CRT and religious beliefs ha</w:t>
      </w:r>
      <w:r w:rsidR="00EE6E69">
        <w:rPr>
          <w:rFonts w:cstheme="minorHAnsi"/>
        </w:rPr>
        <w:t>ve</w:t>
      </w:r>
      <w:r w:rsidRPr="002F0415">
        <w:rPr>
          <w:rFonts w:cstheme="minorHAnsi"/>
        </w:rPr>
        <w:t xml:space="preserve"> ranged between -.21 and -.16 </w:t>
      </w:r>
      <w:r w:rsidR="002838BA">
        <w:rPr>
          <w:rFonts w:cstheme="minorHAnsi"/>
        </w:rPr>
        <w:fldChar w:fldCharType="begin"/>
      </w:r>
      <w:r w:rsidR="002838BA">
        <w:rPr>
          <w:rFonts w:cstheme="minorHAnsi"/>
        </w:rPr>
        <w:instrText xml:space="preserve"> ADDIN EN.CITE &lt;EndNote&gt;&lt;Cite&gt;&lt;Author&gt;Pennycook&lt;/Author&gt;&lt;Year&gt;2016&lt;/Year&gt;&lt;RecNum&gt;4210&lt;/RecNum&gt;&lt;Prefix&gt;a meta-analysis: &lt;/Prefix&gt;&lt;DisplayText&gt;(a meta-analysis: Pennycook, Ross, Koehler, &amp;amp; Fugelsang, 2016)&lt;/DisplayText&gt;&lt;record&gt;&lt;rec-number&gt;4210&lt;/rec-number&gt;&lt;foreign-keys&gt;&lt;key app="EN" db-id="2dd02wzasvtxefepffqpftdo9vdt0252t0r0" timestamp="1507113997"&gt;4210&lt;/key&gt;&lt;/foreign-keys&gt;&lt;ref-type name="Journal Article"&gt;17&lt;/ref-type&gt;&lt;contributors&gt;&lt;authors&gt;&lt;author&gt;Pennycook, Gordon&lt;/author&gt;&lt;author&gt;Ross, Robert M&lt;/author&gt;&lt;author&gt;Koehler, Derek J&lt;/author&gt;&lt;author&gt;Fugelsang, Jonathan A&lt;/author&gt;&lt;/authors&gt;&lt;/contributors&gt;&lt;titles&gt;&lt;title&gt;Atheists and agnostics are more reflective than religious believers: Four empirical studies and a meta-analysis&lt;/title&gt;&lt;secondary-title&gt;PloS one&lt;/secondary-title&gt;&lt;/titles&gt;&lt;periodical&gt;&lt;full-title&gt;PloS one&lt;/full-title&gt;&lt;/periodical&gt;&lt;pages&gt;e0153039&lt;/pages&gt;&lt;volume&gt;11&lt;/volume&gt;&lt;number&gt;4&lt;/number&gt;&lt;dates&gt;&lt;year&gt;2016&lt;/year&gt;&lt;/dates&gt;&lt;isbn&gt;1932-6203&lt;/isbn&gt;&lt;urls&gt;&lt;/urls&gt;&lt;electronic-resource-num&gt;10.1371/journal.pone.0153039&lt;/electronic-resource-num&gt;&lt;/record&gt;&lt;/Cite&gt;&lt;/EndNote&gt;</w:instrText>
      </w:r>
      <w:r w:rsidR="002838BA">
        <w:rPr>
          <w:rFonts w:cstheme="minorHAnsi"/>
        </w:rPr>
        <w:fldChar w:fldCharType="separate"/>
      </w:r>
      <w:r w:rsidR="002838BA">
        <w:rPr>
          <w:rFonts w:cstheme="minorHAnsi"/>
          <w:noProof/>
        </w:rPr>
        <w:t>(a meta-analysis: Pennycook, Ross, Koehler, &amp; Fugelsang, 2016)</w:t>
      </w:r>
      <w:r w:rsidR="002838BA">
        <w:rPr>
          <w:rFonts w:cstheme="minorHAnsi"/>
        </w:rPr>
        <w:fldChar w:fldCharType="end"/>
      </w:r>
      <w:r w:rsidRPr="002F0415">
        <w:rPr>
          <w:rFonts w:cstheme="minorHAnsi"/>
        </w:rPr>
        <w:t xml:space="preserve">. </w:t>
      </w:r>
      <w:r>
        <w:rPr>
          <w:rFonts w:cstheme="minorHAnsi"/>
        </w:rPr>
        <w:t xml:space="preserve">Recent evidence shows that </w:t>
      </w:r>
      <w:r w:rsidR="00EF7EEB">
        <w:rPr>
          <w:rFonts w:cstheme="minorHAnsi"/>
        </w:rPr>
        <w:t>CRT measures</w:t>
      </w:r>
      <w:r w:rsidRPr="002F0415">
        <w:rPr>
          <w:rFonts w:cstheme="minorHAnsi"/>
        </w:rPr>
        <w:t xml:space="preserve"> mathematical ability, </w:t>
      </w:r>
      <w:r w:rsidRPr="00C27F0D">
        <w:rPr>
          <w:rFonts w:cstheme="minorHAnsi"/>
        </w:rPr>
        <w:t>cognitive inhibition</w:t>
      </w:r>
      <w:r w:rsidR="006836E0">
        <w:rPr>
          <w:rFonts w:cstheme="minorHAnsi"/>
        </w:rPr>
        <w:t xml:space="preserve">, </w:t>
      </w:r>
      <w:r w:rsidR="00EF7EEB">
        <w:rPr>
          <w:rFonts w:cstheme="minorHAnsi"/>
        </w:rPr>
        <w:t>as well as analytic thinking style and ability</w:t>
      </w:r>
      <w:r w:rsidRPr="002F0415">
        <w:rPr>
          <w:rFonts w:cstheme="minorHAnsi"/>
        </w:rPr>
        <w:t xml:space="preserve"> </w:t>
      </w:r>
      <w:r w:rsidR="002838BA">
        <w:rPr>
          <w:rFonts w:cstheme="minorHAnsi"/>
        </w:rPr>
        <w:fldChar w:fldCharType="begin">
          <w:fldData xml:space="preserve">PEVuZE5vdGU+PENpdGU+PEF1dGhvcj5DYW1waXRlbGxpPC9BdXRob3I+PFllYXI+MjAxMDwvWWVh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</w:fldData>
        </w:fldChar>
      </w:r>
      <w:r w:rsidR="002838BA">
        <w:rPr>
          <w:rFonts w:cstheme="minorHAnsi"/>
        </w:rPr>
        <w:instrText xml:space="preserve"> ADDIN EN.CITE </w:instrText>
      </w:r>
      <w:r w:rsidR="002838BA">
        <w:rPr>
          <w:rFonts w:cstheme="minorHAnsi"/>
        </w:rPr>
        <w:fldChar w:fldCharType="begin">
          <w:fldData xml:space="preserve">PEVuZE5vdGU+PENpdGU+PEF1dGhvcj5DYW1waXRlbGxpPC9BdXRob3I+PFllYXI+MjAxMDwvWWVh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</w:fldData>
        </w:fldChar>
      </w:r>
      <w:r w:rsidR="002838BA">
        <w:rPr>
          <w:rFonts w:cstheme="minorHAnsi"/>
        </w:rPr>
        <w:instrText xml:space="preserve"> ADDIN EN.CITE.DATA </w:instrText>
      </w:r>
      <w:r w:rsidR="002838BA">
        <w:rPr>
          <w:rFonts w:cstheme="minorHAnsi"/>
        </w:rPr>
      </w:r>
      <w:r w:rsidR="002838BA">
        <w:rPr>
          <w:rFonts w:cstheme="minorHAnsi"/>
        </w:rPr>
        <w:fldChar w:fldCharType="end"/>
      </w:r>
      <w:r w:rsidR="002838BA">
        <w:rPr>
          <w:rFonts w:cstheme="minorHAnsi"/>
        </w:rPr>
      </w:r>
      <w:r w:rsidR="002838BA">
        <w:rPr>
          <w:rFonts w:cstheme="minorHAnsi"/>
        </w:rPr>
        <w:fldChar w:fldCharType="separate"/>
      </w:r>
      <w:r w:rsidR="002838BA">
        <w:rPr>
          <w:rFonts w:cstheme="minorHAnsi"/>
          <w:noProof/>
        </w:rPr>
        <w:t>(Campitelli &amp; Gerrans, 2014; Campitelli &amp; Labollita, 2010; Travers, Rolison, &amp; Feeney, 2016)</w:t>
      </w:r>
      <w:r w:rsidR="002838BA">
        <w:rPr>
          <w:rFonts w:cstheme="minorHAnsi"/>
        </w:rPr>
        <w:fldChar w:fldCharType="end"/>
      </w:r>
      <w:r w:rsidR="00EF7EEB">
        <w:rPr>
          <w:rFonts w:cstheme="minorHAnsi"/>
          <w:color w:val="0070C0"/>
        </w:rPr>
        <w:t xml:space="preserve">. </w:t>
      </w:r>
      <w:r w:rsidR="00C155F3" w:rsidRPr="00D272C0">
        <w:rPr>
          <w:rFonts w:cstheme="minorHAnsi"/>
        </w:rPr>
        <w:t xml:space="preserve">Although </w:t>
      </w:r>
      <w:r w:rsidR="00696104">
        <w:rPr>
          <w:rFonts w:cstheme="minorHAnsi"/>
        </w:rPr>
        <w:t xml:space="preserve">in many ways ingenious test, </w:t>
      </w:r>
      <w:r w:rsidR="00D272C0" w:rsidRPr="00BE7897">
        <w:rPr>
          <w:rFonts w:cstheme="minorHAnsi"/>
        </w:rPr>
        <w:t xml:space="preserve">such diversity </w:t>
      </w:r>
      <w:r w:rsidR="00671A49">
        <w:rPr>
          <w:rFonts w:cstheme="minorHAnsi"/>
        </w:rPr>
        <w:t xml:space="preserve">of </w:t>
      </w:r>
      <w:r w:rsidR="00671A49" w:rsidRPr="00671A49">
        <w:rPr>
          <w:rFonts w:cstheme="minorHAnsi"/>
        </w:rPr>
        <w:t xml:space="preserve">processes involved in solving the CRT </w:t>
      </w:r>
      <w:r w:rsidR="00671A49">
        <w:rPr>
          <w:rFonts w:cstheme="minorHAnsi"/>
        </w:rPr>
        <w:t xml:space="preserve">tasks </w:t>
      </w:r>
      <w:r w:rsidR="00D272C0" w:rsidRPr="00BE7897">
        <w:rPr>
          <w:rFonts w:cstheme="minorHAnsi"/>
        </w:rPr>
        <w:t xml:space="preserve">renders </w:t>
      </w:r>
      <w:r w:rsidR="00BE7897" w:rsidRPr="00BE7897">
        <w:rPr>
          <w:rFonts w:cstheme="minorHAnsi"/>
        </w:rPr>
        <w:t xml:space="preserve">definite </w:t>
      </w:r>
      <w:r w:rsidR="00D272C0" w:rsidRPr="00BE7897">
        <w:rPr>
          <w:rFonts w:cstheme="minorHAnsi"/>
        </w:rPr>
        <w:t>conclusions difficult</w:t>
      </w:r>
      <w:r w:rsidR="00BE7897" w:rsidRPr="00BE7897">
        <w:rPr>
          <w:rFonts w:cstheme="minorHAnsi"/>
        </w:rPr>
        <w:t xml:space="preserve"> to make</w:t>
      </w:r>
      <w:r w:rsidR="00D272C0" w:rsidRPr="00BE7897">
        <w:rPr>
          <w:rFonts w:cstheme="minorHAnsi"/>
        </w:rPr>
        <w:t xml:space="preserve">. </w:t>
      </w:r>
      <w:r w:rsidR="004D5D7D" w:rsidRPr="004D5D7D">
        <w:rPr>
          <w:rFonts w:cstheme="minorHAnsi"/>
        </w:rPr>
        <w:t xml:space="preserve">Most importantly, </w:t>
      </w:r>
      <w:r w:rsidR="004D5D7D">
        <w:rPr>
          <w:rFonts w:cstheme="minorHAnsi"/>
        </w:rPr>
        <w:t xml:space="preserve">as a test of </w:t>
      </w:r>
      <w:r w:rsidR="004D5D7D" w:rsidRPr="00C65832">
        <w:rPr>
          <w:rFonts w:cstheme="minorHAnsi"/>
        </w:rPr>
        <w:t>momentary</w:t>
      </w:r>
      <w:r w:rsidR="00C65832" w:rsidRPr="00C65832">
        <w:rPr>
          <w:rFonts w:cstheme="minorHAnsi"/>
        </w:rPr>
        <w:t xml:space="preserve"> test</w:t>
      </w:r>
      <w:r w:rsidR="004D5D7D" w:rsidRPr="00C65832">
        <w:rPr>
          <w:rFonts w:cstheme="minorHAnsi"/>
        </w:rPr>
        <w:t xml:space="preserve"> performance, CRT fails</w:t>
      </w:r>
      <w:r w:rsidR="004D5D7D" w:rsidRPr="004D5D7D">
        <w:rPr>
          <w:rFonts w:cstheme="minorHAnsi"/>
        </w:rPr>
        <w:t xml:space="preserve"> to </w:t>
      </w:r>
      <w:r w:rsidR="004D5D7D">
        <w:rPr>
          <w:rFonts w:cstheme="minorHAnsi"/>
        </w:rPr>
        <w:t>measure habitual thinking style purely.</w:t>
      </w:r>
      <w:r w:rsidR="00696104">
        <w:rPr>
          <w:rFonts w:cstheme="minorHAnsi"/>
        </w:rPr>
        <w:t xml:space="preserve"> </w:t>
      </w:r>
    </w:p>
    <w:p w14:paraId="5F51F4E3" w14:textId="77777777" w:rsidR="00B478FB" w:rsidRDefault="00892EC1" w:rsidP="00B478FB">
      <w:pPr>
        <w:rPr>
          <w:rFonts w:cstheme="minorHAnsi"/>
          <w:color w:val="7030A0"/>
        </w:rPr>
      </w:pPr>
      <w:r w:rsidRPr="000B52CA">
        <w:rPr>
          <w:rFonts w:cstheme="minorHAnsi"/>
        </w:rPr>
        <w:lastRenderedPageBreak/>
        <w:t>In this study</w:t>
      </w:r>
      <w:r w:rsidR="00B478FB" w:rsidRPr="000B52CA">
        <w:rPr>
          <w:rFonts w:cstheme="minorHAnsi"/>
        </w:rPr>
        <w:t xml:space="preserve">, we </w:t>
      </w:r>
      <w:r w:rsidR="000B52CA" w:rsidRPr="000B52CA">
        <w:rPr>
          <w:rFonts w:cstheme="minorHAnsi"/>
        </w:rPr>
        <w:t xml:space="preserve">follow </w:t>
      </w:r>
      <w:r w:rsidR="000B52CA" w:rsidRPr="000B52CA">
        <w:rPr>
          <w:rFonts w:cstheme="minorHAnsi"/>
        </w:rPr>
        <w:fldChar w:fldCharType="begin"/>
      </w:r>
      <w:r w:rsidR="000B52CA" w:rsidRPr="000B52CA">
        <w:rPr>
          <w:rFonts w:cstheme="minorHAnsi"/>
        </w:rPr>
        <w:instrText xml:space="preserve"> ADDIN EN.CITE &lt;EndNote&gt;&lt;Cite&gt;&lt;Author&gt;Kagan&lt;/Author&gt;&lt;Year&gt;1964&lt;/Year&gt;&lt;RecNum&gt;4500&lt;/RecNum&gt;&lt;DisplayText&gt;(Kagan et al., 1964)&lt;/DisplayText&gt;&lt;record&gt;&lt;rec-number&gt;4500&lt;/rec-number&gt;&lt;foreign-keys&gt;&lt;key app="EN" db-id="2dd02wzasvtxefepffqpftdo9vdt0252t0r0" timestamp="1553490082"&gt;4500&lt;/key&gt;&lt;/foreign-keys&gt;&lt;ref-type name="Journal Article"&gt;17&lt;/ref-type&gt;&lt;contributors&gt;&lt;authors&gt;&lt;author&gt;Kagan, Jerome&lt;/author&gt;&lt;author&gt;Rosman, Bernice L&lt;/author&gt;&lt;author&gt;Day, Deborah&lt;/author&gt;&lt;author&gt;Albert, Joseph&lt;/author&gt;&lt;author&gt;Phillips, William&lt;/author&gt;&lt;/authors&gt;&lt;/contributors&gt;&lt;titles&gt;&lt;title&gt;Information processing in the child: Significance of analytic and reflective attitudes&lt;/title&gt;&lt;secondary-title&gt;Psychological Monographs: General and Applied&lt;/secondary-title&gt;&lt;/titles&gt;&lt;periodical&gt;&lt;full-title&gt;Psychological Monographs: General and Applied&lt;/full-title&gt;&lt;/periodical&gt;&lt;pages&gt;1-37&lt;/pages&gt;&lt;volume&gt;78&lt;/volume&gt;&lt;number&gt;1&lt;/number&gt;&lt;dates&gt;&lt;year&gt;1964&lt;/year&gt;&lt;/dates&gt;&lt;isbn&gt;0096-9753&lt;/isbn&gt;&lt;urls&gt;&lt;/urls&gt;&lt;electronic-resource-num&gt;10.1037/h0093830&lt;/electronic-resource-num&gt;&lt;/record&gt;&lt;/Cite&gt;&lt;/EndNote&gt;</w:instrText>
      </w:r>
      <w:r w:rsidR="000B52CA" w:rsidRPr="000B52CA">
        <w:rPr>
          <w:rFonts w:cstheme="minorHAnsi"/>
        </w:rPr>
        <w:fldChar w:fldCharType="separate"/>
      </w:r>
      <w:r w:rsidR="000B52CA" w:rsidRPr="000B52CA">
        <w:rPr>
          <w:rFonts w:cstheme="minorHAnsi"/>
          <w:noProof/>
        </w:rPr>
        <w:t>Kagan et al.</w:t>
      </w:r>
      <w:r w:rsidR="001617E2">
        <w:rPr>
          <w:rFonts w:cstheme="minorHAnsi"/>
          <w:noProof/>
        </w:rPr>
        <w:t xml:space="preserve"> (</w:t>
      </w:r>
      <w:r w:rsidR="000B52CA" w:rsidRPr="000B52CA">
        <w:rPr>
          <w:rFonts w:cstheme="minorHAnsi"/>
          <w:noProof/>
        </w:rPr>
        <w:t>1964)</w:t>
      </w:r>
      <w:r w:rsidR="000B52CA" w:rsidRPr="000B52CA">
        <w:rPr>
          <w:rFonts w:cstheme="minorHAnsi"/>
        </w:rPr>
        <w:fldChar w:fldCharType="end"/>
      </w:r>
      <w:r w:rsidR="000B52CA" w:rsidRPr="000B52CA">
        <w:rPr>
          <w:rFonts w:cstheme="minorHAnsi"/>
        </w:rPr>
        <w:t xml:space="preserve"> and </w:t>
      </w:r>
      <w:r w:rsidR="00B478FB" w:rsidRPr="000B52CA">
        <w:rPr>
          <w:rFonts w:cstheme="minorHAnsi"/>
        </w:rPr>
        <w:t>define cognitive</w:t>
      </w:r>
      <w:r w:rsidR="00B478FB" w:rsidRPr="002F0415">
        <w:rPr>
          <w:rFonts w:cstheme="minorHAnsi"/>
        </w:rPr>
        <w:t xml:space="preserve"> reflection </w:t>
      </w:r>
      <w:r w:rsidR="00B478FB">
        <w:rPr>
          <w:rFonts w:cstheme="minorHAnsi"/>
        </w:rPr>
        <w:t xml:space="preserve">as a </w:t>
      </w:r>
      <w:r w:rsidR="00B478FB" w:rsidRPr="002F0415">
        <w:rPr>
          <w:rFonts w:cstheme="minorHAnsi"/>
        </w:rPr>
        <w:t>permanent thinking style which covers</w:t>
      </w:r>
      <w:r w:rsidR="00B478FB">
        <w:rPr>
          <w:rFonts w:cstheme="minorHAnsi"/>
        </w:rPr>
        <w:t xml:space="preserve"> </w:t>
      </w:r>
      <w:r w:rsidR="00B478FB" w:rsidRPr="002F0415">
        <w:rPr>
          <w:rFonts w:cstheme="minorHAnsi"/>
        </w:rPr>
        <w:t>resistance to rely on the intuitive response that first comes to one’s mind</w:t>
      </w:r>
      <w:r w:rsidR="00B478FB">
        <w:rPr>
          <w:rFonts w:cstheme="minorHAnsi"/>
        </w:rPr>
        <w:t xml:space="preserve"> and </w:t>
      </w:r>
      <w:r w:rsidR="00937EA9">
        <w:rPr>
          <w:rFonts w:cstheme="minorHAnsi"/>
        </w:rPr>
        <w:t>reflecting</w:t>
      </w:r>
      <w:r w:rsidR="00B478FB">
        <w:rPr>
          <w:rFonts w:cstheme="minorHAnsi"/>
        </w:rPr>
        <w:t xml:space="preserve"> the </w:t>
      </w:r>
      <w:r w:rsidR="00B478FB" w:rsidRPr="002F0415">
        <w:rPr>
          <w:rFonts w:cstheme="minorHAnsi"/>
        </w:rPr>
        <w:t xml:space="preserve">adequacy of </w:t>
      </w:r>
      <w:r w:rsidR="00B478FB">
        <w:rPr>
          <w:rFonts w:cstheme="minorHAnsi"/>
        </w:rPr>
        <w:t>alternative solutions</w:t>
      </w:r>
      <w:r w:rsidR="008675B2" w:rsidRPr="00A5429B">
        <w:rPr>
          <w:rFonts w:cstheme="minorHAnsi"/>
        </w:rPr>
        <w:t xml:space="preserve">. </w:t>
      </w:r>
      <w:r w:rsidR="001465EB" w:rsidRPr="00A5429B">
        <w:rPr>
          <w:rFonts w:cstheme="minorHAnsi"/>
        </w:rPr>
        <w:t xml:space="preserve">As such, cognitive reflection </w:t>
      </w:r>
      <w:r w:rsidR="00A5429B" w:rsidRPr="00A5429B">
        <w:rPr>
          <w:rFonts w:cstheme="minorHAnsi"/>
        </w:rPr>
        <w:t xml:space="preserve">refers </w:t>
      </w:r>
      <w:r w:rsidR="00F24E17">
        <w:rPr>
          <w:rFonts w:cstheme="minorHAnsi"/>
        </w:rPr>
        <w:t xml:space="preserve">here </w:t>
      </w:r>
      <w:r w:rsidR="00A5429B" w:rsidRPr="00A5429B">
        <w:rPr>
          <w:rFonts w:cstheme="minorHAnsi"/>
        </w:rPr>
        <w:t xml:space="preserve">to the </w:t>
      </w:r>
      <w:r w:rsidR="001465EB" w:rsidRPr="00A5429B">
        <w:rPr>
          <w:rFonts w:cstheme="minorHAnsi"/>
        </w:rPr>
        <w:t xml:space="preserve">conscious </w:t>
      </w:r>
      <w:r w:rsidR="00A5429B" w:rsidRPr="00A5429B">
        <w:rPr>
          <w:rFonts w:cstheme="minorHAnsi"/>
        </w:rPr>
        <w:t xml:space="preserve">process of </w:t>
      </w:r>
      <w:r w:rsidR="001465EB" w:rsidRPr="00A5429B">
        <w:rPr>
          <w:rFonts w:cstheme="minorHAnsi"/>
        </w:rPr>
        <w:t>overrid</w:t>
      </w:r>
      <w:r w:rsidR="00A5429B" w:rsidRPr="00A5429B">
        <w:rPr>
          <w:rFonts w:cstheme="minorHAnsi"/>
        </w:rPr>
        <w:t>ing</w:t>
      </w:r>
      <w:r w:rsidR="00F24E17">
        <w:rPr>
          <w:rFonts w:cstheme="minorHAnsi"/>
        </w:rPr>
        <w:t xml:space="preserve"> (</w:t>
      </w:r>
      <w:r w:rsidR="001465EB" w:rsidRPr="00A5429B">
        <w:rPr>
          <w:rFonts w:cstheme="minorHAnsi"/>
        </w:rPr>
        <w:t>overrul</w:t>
      </w:r>
      <w:r w:rsidR="00A5429B" w:rsidRPr="00A5429B">
        <w:rPr>
          <w:rFonts w:cstheme="minorHAnsi"/>
        </w:rPr>
        <w:t>ing</w:t>
      </w:r>
      <w:r w:rsidR="001465EB" w:rsidRPr="00A5429B">
        <w:rPr>
          <w:rFonts w:cstheme="minorHAnsi"/>
        </w:rPr>
        <w:t>, block</w:t>
      </w:r>
      <w:r w:rsidR="00A5429B" w:rsidRPr="00A5429B">
        <w:rPr>
          <w:rFonts w:cstheme="minorHAnsi"/>
        </w:rPr>
        <w:t>ing</w:t>
      </w:r>
      <w:r w:rsidR="00F24E17">
        <w:rPr>
          <w:rFonts w:cstheme="minorHAnsi"/>
        </w:rPr>
        <w:t xml:space="preserve">, </w:t>
      </w:r>
      <w:r w:rsidR="00A5429B" w:rsidRPr="00A5429B">
        <w:rPr>
          <w:rFonts w:cstheme="minorHAnsi"/>
        </w:rPr>
        <w:t>revising</w:t>
      </w:r>
      <w:r w:rsidR="00F24E17">
        <w:rPr>
          <w:rFonts w:cstheme="minorHAnsi"/>
        </w:rPr>
        <w:t>)</w:t>
      </w:r>
      <w:r w:rsidR="00A5429B" w:rsidRPr="00A5429B">
        <w:rPr>
          <w:rFonts w:cstheme="minorHAnsi"/>
        </w:rPr>
        <w:t xml:space="preserve"> intuitive thinking biases</w:t>
      </w:r>
      <w:r w:rsidR="00951B61">
        <w:rPr>
          <w:rFonts w:cstheme="minorHAnsi"/>
        </w:rPr>
        <w:t>, as distinct from the above mentioned automatic and more unconscious cognitive inhibition</w:t>
      </w:r>
      <w:r w:rsidR="00D72C45" w:rsidRPr="00951B61">
        <w:rPr>
          <w:rFonts w:cstheme="minorHAnsi"/>
        </w:rPr>
        <w:t>.</w:t>
      </w:r>
      <w:r w:rsidR="00D72C45">
        <w:rPr>
          <w:rFonts w:cstheme="minorHAnsi"/>
        </w:rPr>
        <w:t xml:space="preserve"> </w:t>
      </w:r>
      <w:r w:rsidR="00652C67">
        <w:rPr>
          <w:rFonts w:cstheme="minorHAnsi"/>
        </w:rPr>
        <w:t>However, c</w:t>
      </w:r>
      <w:r w:rsidR="00004307" w:rsidRPr="00A5429B">
        <w:rPr>
          <w:rFonts w:cstheme="minorHAnsi"/>
        </w:rPr>
        <w:t xml:space="preserve">ognitive </w:t>
      </w:r>
      <w:r w:rsidR="00EE6E69">
        <w:rPr>
          <w:rFonts w:cstheme="minorHAnsi"/>
        </w:rPr>
        <w:t>reflection</w:t>
      </w:r>
      <w:r w:rsidR="00567FB4" w:rsidRPr="00567FB4">
        <w:rPr>
          <w:rFonts w:cstheme="minorHAnsi"/>
        </w:rPr>
        <w:t xml:space="preserve"> can also become habitual and automatic through repeated experience </w:t>
      </w:r>
      <w:r w:rsidR="00004307">
        <w:rPr>
          <w:rFonts w:cstheme="minorHAnsi"/>
        </w:rPr>
        <w:t>and learning. Because a</w:t>
      </w:r>
      <w:r w:rsidR="00567FB4" w:rsidRPr="00567FB4">
        <w:rPr>
          <w:rFonts w:cstheme="minorHAnsi"/>
        </w:rPr>
        <w:t xml:space="preserve">ctively resisting every tempting </w:t>
      </w:r>
      <w:r w:rsidR="00004307">
        <w:rPr>
          <w:rFonts w:cstheme="minorHAnsi"/>
        </w:rPr>
        <w:t>impulse i</w:t>
      </w:r>
      <w:r w:rsidR="00567FB4" w:rsidRPr="00567FB4">
        <w:rPr>
          <w:rFonts w:cstheme="minorHAnsi"/>
        </w:rPr>
        <w:t>s costly and effortful</w:t>
      </w:r>
      <w:r w:rsidR="00004307">
        <w:rPr>
          <w:rFonts w:cstheme="minorHAnsi"/>
        </w:rPr>
        <w:t xml:space="preserve">, </w:t>
      </w:r>
      <w:r w:rsidR="00567FB4" w:rsidRPr="00567FB4">
        <w:rPr>
          <w:rFonts w:cstheme="minorHAnsi"/>
        </w:rPr>
        <w:t xml:space="preserve">the brain generates automatic inhibition through repeated experience </w:t>
      </w:r>
      <w:r w:rsidR="002838BA">
        <w:rPr>
          <w:rFonts w:cstheme="minorHAnsi"/>
        </w:rPr>
        <w:fldChar w:fldCharType="begin"/>
      </w:r>
      <w:r w:rsidR="002838BA">
        <w:rPr>
          <w:rFonts w:cstheme="minorHAnsi"/>
        </w:rPr>
        <w:instrText xml:space="preserve"> ADDIN EN.CITE &lt;EndNote&gt;&lt;Cite&gt;&lt;Author&gt;Jahanshahi&lt;/Author&gt;&lt;Year&gt;2015&lt;/Year&gt;&lt;RecNum&gt;4505&lt;/RecNum&gt;&lt;DisplayText&gt;(Jahanshahi et al., 2015; Verbruggen, Best, Bowditch, Stevens, &amp;amp; McLaren, 2014)&lt;/DisplayText&gt;&lt;record&gt;&lt;rec-number&gt;4505&lt;/rec-number&gt;&lt;foreign-keys&gt;&lt;key app="EN" db-id="2dd02wzasvtxefepffqpftdo9vdt0252t0r0" timestamp="1554368641"&gt;4505&lt;/key&gt;&lt;/foreign-keys&gt;&lt;ref-type name="Journal Article"&gt;17&lt;/ref-type&gt;&lt;contributors&gt;&lt;authors&gt;&lt;author&gt;Jahanshahi, Marjan&lt;/author&gt;&lt;author&gt;Obeso, Ignacio&lt;/author&gt;&lt;author&gt;Rothwell, John C&lt;/author&gt;&lt;author&gt;Obeso, José A&lt;/author&gt;&lt;/authors&gt;&lt;/contributors&gt;&lt;titles&gt;&lt;title&gt;A fronto–striato–subthalamic–pallidal network for goal-directed and habitual inhibition&lt;/title&gt;&lt;secondary-title&gt;Nature Reviews Neuroscience&lt;/secondary-title&gt;&lt;/titles&gt;&lt;periodical&gt;&lt;full-title&gt;Nature Reviews Neuroscience&lt;/full-title&gt;&lt;/periodical&gt;&lt;pages&gt;719-732&lt;/pages&gt;&lt;volume&gt;16&lt;/volume&gt;&lt;number&gt;12&lt;/number&gt;&lt;dates&gt;&lt;year&gt;2015&lt;/year&gt;&lt;/dates&gt;&lt;isbn&gt;1471-0048&lt;/isbn&gt;&lt;urls&gt;&lt;/urls&gt;&lt;electronic-resource-num&gt;10.1038/nrn4038&lt;/electronic-resource-num&gt;&lt;/record&gt;&lt;/Cite&gt;&lt;Cite&gt;&lt;Author&gt;Verbruggen&lt;/Author&gt;&lt;Year&gt;2014&lt;/Year&gt;&lt;RecNum&gt;4506&lt;/RecNum&gt;&lt;record&gt;&lt;rec-number&gt;4506&lt;/rec-number&gt;&lt;foreign-keys&gt;&lt;key app="EN" db-id="2dd02wzasvtxefepffqpftdo9vdt0252t0r0" timestamp="1554369121"&gt;4506&lt;/key&gt;&lt;/foreign-keys&gt;&lt;ref-type name="Journal Article"&gt;17&lt;/ref-type&gt;&lt;contributors&gt;&lt;authors&gt;&lt;author&gt;Verbruggen, Frederick&lt;/author&gt;&lt;author&gt;Best, Maisy&lt;/author&gt;&lt;author&gt;Bowditch, William A&lt;/author&gt;&lt;author&gt;Stevens, Tobias&lt;/author&gt;&lt;author&gt;McLaren, Ian PL&lt;/author&gt;&lt;/authors&gt;&lt;/contributors&gt;&lt;titles&gt;&lt;title&gt;The inhibitory control reflex&lt;/title&gt;&lt;secondary-title&gt;Neuropsychologia&lt;/secondary-title&gt;&lt;/titles&gt;&lt;periodical&gt;&lt;full-title&gt;Neuropsychologia&lt;/full-title&gt;&lt;/periodical&gt;&lt;pages&gt;263-278&lt;/pages&gt;&lt;volume&gt;65&lt;/volume&gt;&lt;dates&gt;&lt;year&gt;2014&lt;/year&gt;&lt;/dates&gt;&lt;isbn&gt;0028-3932&lt;/isbn&gt;&lt;urls&gt;&lt;/urls&gt;&lt;electronic-resource-num&gt;10.1016/j.neuropsychologia.2014.08.014&lt;/electronic-resource-num&gt;&lt;/record&gt;&lt;/Cite&gt;&lt;/EndNote&gt;</w:instrText>
      </w:r>
      <w:r w:rsidR="002838BA">
        <w:rPr>
          <w:rFonts w:cstheme="minorHAnsi"/>
        </w:rPr>
        <w:fldChar w:fldCharType="separate"/>
      </w:r>
      <w:r w:rsidR="002838BA">
        <w:rPr>
          <w:rFonts w:cstheme="minorHAnsi"/>
          <w:noProof/>
        </w:rPr>
        <w:t>(Jahanshahi et al., 2015; Verbruggen, Best, Bowditch, Stevens, &amp; McLaren, 2014)</w:t>
      </w:r>
      <w:r w:rsidR="002838BA">
        <w:rPr>
          <w:rFonts w:cstheme="minorHAnsi"/>
        </w:rPr>
        <w:fldChar w:fldCharType="end"/>
      </w:r>
      <w:r w:rsidR="00004307">
        <w:rPr>
          <w:rFonts w:cstheme="minorHAnsi"/>
        </w:rPr>
        <w:t xml:space="preserve">. </w:t>
      </w:r>
      <w:r w:rsidR="00B478FB" w:rsidRPr="00004307">
        <w:rPr>
          <w:rFonts w:cstheme="minorHAnsi"/>
          <w:color w:val="7030A0"/>
        </w:rPr>
        <w:t xml:space="preserve">Accordingly, we expect that </w:t>
      </w:r>
      <w:r w:rsidR="00B478FB" w:rsidRPr="00ED1FEA">
        <w:rPr>
          <w:rFonts w:cstheme="minorHAnsi"/>
          <w:color w:val="7030A0"/>
        </w:rPr>
        <w:t xml:space="preserve">cognitive </w:t>
      </w:r>
      <w:r w:rsidR="00004307">
        <w:rPr>
          <w:rFonts w:cstheme="minorHAnsi"/>
          <w:color w:val="7030A0"/>
        </w:rPr>
        <w:t>inhibition</w:t>
      </w:r>
      <w:r w:rsidR="00B478FB" w:rsidRPr="00ED1FEA">
        <w:rPr>
          <w:rFonts w:cstheme="minorHAnsi"/>
          <w:color w:val="7030A0"/>
        </w:rPr>
        <w:t xml:space="preserve"> increases with cognitive </w:t>
      </w:r>
      <w:r w:rsidR="00004307">
        <w:rPr>
          <w:rFonts w:cstheme="minorHAnsi"/>
          <w:color w:val="7030A0"/>
        </w:rPr>
        <w:t>reflection</w:t>
      </w:r>
      <w:r w:rsidR="00B478FB">
        <w:rPr>
          <w:rFonts w:cstheme="minorHAnsi"/>
          <w:color w:val="7030A0"/>
        </w:rPr>
        <w:t xml:space="preserve">. </w:t>
      </w:r>
    </w:p>
    <w:p w14:paraId="662C9350" w14:textId="77777777" w:rsidR="005C08A8" w:rsidRPr="00CB05A4" w:rsidRDefault="00EB01D6" w:rsidP="005C08A8">
      <w:pPr>
        <w:rPr>
          <w:rFonts w:cstheme="minorHAnsi"/>
        </w:rPr>
      </w:pPr>
      <w:r>
        <w:rPr>
          <w:rFonts w:cstheme="minorHAnsi"/>
        </w:rPr>
        <w:t>In contrast to analytic thinking style, intuitive</w:t>
      </w:r>
      <w:r w:rsidRPr="003E009B">
        <w:rPr>
          <w:rFonts w:cstheme="minorHAnsi"/>
        </w:rPr>
        <w:t xml:space="preserve"> style has received much </w:t>
      </w:r>
      <w:r w:rsidR="004D5D7D">
        <w:rPr>
          <w:rFonts w:cstheme="minorHAnsi"/>
        </w:rPr>
        <w:t>less</w:t>
      </w:r>
      <w:r w:rsidRPr="003E009B">
        <w:rPr>
          <w:rFonts w:cstheme="minorHAnsi"/>
        </w:rPr>
        <w:t xml:space="preserve"> </w:t>
      </w:r>
      <w:r>
        <w:rPr>
          <w:rFonts w:cstheme="minorHAnsi"/>
        </w:rPr>
        <w:t xml:space="preserve">research </w:t>
      </w:r>
      <w:r w:rsidRPr="003E009B">
        <w:rPr>
          <w:rFonts w:cstheme="minorHAnsi"/>
        </w:rPr>
        <w:t>attention.</w:t>
      </w:r>
      <w:r w:rsidR="005C08A8">
        <w:rPr>
          <w:rFonts w:cstheme="minorHAnsi"/>
        </w:rPr>
        <w:t xml:space="preserve"> This is surprising, c</w:t>
      </w:r>
      <w:r w:rsidRPr="002F0415">
        <w:rPr>
          <w:rFonts w:cstheme="minorHAnsi"/>
        </w:rPr>
        <w:t xml:space="preserve">onsidering </w:t>
      </w:r>
      <w:r w:rsidRPr="00D80737">
        <w:rPr>
          <w:rFonts w:cstheme="minorHAnsi"/>
        </w:rPr>
        <w:t xml:space="preserve">the </w:t>
      </w:r>
      <w:r>
        <w:rPr>
          <w:rFonts w:cstheme="minorHAnsi"/>
        </w:rPr>
        <w:t>essential</w:t>
      </w:r>
      <w:r w:rsidRPr="00D80737">
        <w:rPr>
          <w:rFonts w:cstheme="minorHAnsi"/>
        </w:rPr>
        <w:t xml:space="preserve"> role</w:t>
      </w:r>
      <w:r>
        <w:rPr>
          <w:rFonts w:cstheme="minorHAnsi"/>
        </w:rPr>
        <w:t xml:space="preserve"> of</w:t>
      </w:r>
      <w:r w:rsidRPr="002F0415">
        <w:rPr>
          <w:rFonts w:cstheme="minorHAnsi"/>
        </w:rPr>
        <w:t xml:space="preserve"> </w:t>
      </w:r>
      <w:r w:rsidRPr="00717328">
        <w:rPr>
          <w:rFonts w:cstheme="minorHAnsi"/>
        </w:rPr>
        <w:t>intuition</w:t>
      </w:r>
      <w:r>
        <w:rPr>
          <w:rFonts w:cstheme="minorHAnsi"/>
        </w:rPr>
        <w:t xml:space="preserve"> and intuitive biases</w:t>
      </w:r>
      <w:r w:rsidRPr="00717328">
        <w:rPr>
          <w:rFonts w:cstheme="minorHAnsi"/>
        </w:rPr>
        <w:t xml:space="preserve"> in discussions </w:t>
      </w:r>
      <w:r w:rsidRPr="002F0415">
        <w:rPr>
          <w:rFonts w:cstheme="minorHAnsi"/>
        </w:rPr>
        <w:t xml:space="preserve">about </w:t>
      </w:r>
      <w:r>
        <w:rPr>
          <w:rFonts w:cstheme="minorHAnsi"/>
        </w:rPr>
        <w:t>religious beliefs</w:t>
      </w:r>
      <w:r w:rsidRPr="002F0415">
        <w:rPr>
          <w:rFonts w:cstheme="minorHAnsi"/>
        </w:rPr>
        <w:t>.</w:t>
      </w:r>
      <w:r>
        <w:rPr>
          <w:rFonts w:cstheme="minorHAnsi"/>
        </w:rPr>
        <w:t xml:space="preserve"> Intuitive style can be defined as </w:t>
      </w:r>
      <w:r w:rsidRPr="006F2F43">
        <w:rPr>
          <w:rFonts w:cstheme="minorHAnsi"/>
        </w:rPr>
        <w:t xml:space="preserve">trusting </w:t>
      </w:r>
      <w:r w:rsidRPr="00671A49">
        <w:rPr>
          <w:rFonts w:cstheme="minorHAnsi"/>
        </w:rPr>
        <w:t xml:space="preserve">initial feelings and relying on intuitive responses and impressions in </w:t>
      </w:r>
      <w:r w:rsidR="0096209C">
        <w:rPr>
          <w:rFonts w:cstheme="minorHAnsi"/>
        </w:rPr>
        <w:t>everyday thinking</w:t>
      </w:r>
      <w:r w:rsidRPr="00671A49">
        <w:rPr>
          <w:rFonts w:cstheme="minorHAnsi"/>
        </w:rPr>
        <w:t xml:space="preserve"> </w:t>
      </w:r>
      <w:r w:rsidR="002838BA">
        <w:rPr>
          <w:rFonts w:cstheme="minorHAnsi"/>
        </w:rPr>
        <w:fldChar w:fldCharType="begin"/>
      </w:r>
      <w:r w:rsidR="002838BA">
        <w:rPr>
          <w:rFonts w:cstheme="minorHAnsi"/>
        </w:rPr>
        <w:instrText xml:space="preserve"> ADDIN EN.CITE &lt;EndNote&gt;&lt;Cite&gt;&lt;Author&gt;Phillips&lt;/Author&gt;&lt;Year&gt;2015&lt;/Year&gt;&lt;RecNum&gt;3895&lt;/RecNum&gt;&lt;DisplayText&gt;(Norris &amp;amp; Epstein, 2011; Phillips et al., 2015)&lt;/DisplayText&gt;&lt;record&gt;&lt;rec-number&gt;3895&lt;/rec-number&gt;&lt;foreign-keys&gt;&lt;key app="EN" db-id="2dd02wzasvtxefepffqpftdo9vdt0252t0r0" timestamp="1470740236"&gt;3895&lt;/key&gt;&lt;/foreign-keys&gt;&lt;ref-type name="Journal Article"&gt;17&lt;/ref-type&gt;&lt;contributors&gt;&lt;authors&gt;&lt;author&gt;Phillips, Wendy J&lt;/author&gt;&lt;author&gt;Fletcher, Jennifer M&lt;/author&gt;&lt;author&gt;Marks, Anthony DG&lt;/author&gt;&lt;author&gt;Hine, Donald W&lt;/author&gt;&lt;/authors&gt;&lt;/contributors&gt;&lt;titles&gt;&lt;title&gt;Thinking styles and decision making: A meta-analysis&lt;/title&gt;&lt;secondary-title&gt;Psychological Bulletin&lt;/secondary-title&gt;&lt;/titles&gt;&lt;periodical&gt;&lt;full-title&gt;PSYCHOLOGICAL BULLETIN&lt;/full-title&gt;&lt;/periodical&gt;&lt;pages&gt;269-290&lt;/pages&gt;&lt;volume&gt;142&lt;/volume&gt;&lt;dates&gt;&lt;year&gt;2015&lt;/year&gt;&lt;/dates&gt;&lt;isbn&gt;1939-1455&lt;/isbn&gt;&lt;urls&gt;&lt;/urls&gt;&lt;electronic-resource-num&gt;10.1037/bul0000027&lt;/electronic-resource-num&gt;&lt;/record&gt;&lt;/Cite&gt;&lt;Cite&gt;&lt;Author&gt;Norris&lt;/Author&gt;&lt;Year&gt;2011&lt;/Year&gt;&lt;RecNum&gt;3303&lt;/RecNum&gt;&lt;record&gt;&lt;rec-number&gt;3303&lt;/rec-number&gt;&lt;foreign-keys&gt;&lt;key app="EN" db-id="2dd02wzasvtxefepffqpftdo9vdt0252t0r0" timestamp="1380797319"&gt;3303&lt;/key&gt;&lt;/foreign-keys&gt;&lt;ref-type name="Journal Article"&gt;17&lt;/ref-type&gt;&lt;contributors&gt;&lt;authors&gt;&lt;author&gt;Norris, Paul&lt;/author&gt;&lt;author&gt;Epstein, Seymour&lt;/author&gt;&lt;/authors&gt;&lt;/contributors&gt;&lt;titles&gt;&lt;title&gt;An experiential thinking style: Its facets and relations with objective and subjective criterion measures&lt;/title&gt;&lt;secondary-title&gt;Journal of Personality&lt;/secondary-title&gt;&lt;/titles&gt;&lt;periodical&gt;&lt;full-title&gt;Journal of Personality&lt;/full-title&gt;&lt;/periodical&gt;&lt;pages&gt;1043-1080&lt;/pages&gt;&lt;volume&gt;79&lt;/volume&gt;&lt;number&gt;5&lt;/number&gt;&lt;dates&gt;&lt;year&gt;2011&lt;/year&gt;&lt;/dates&gt;&lt;isbn&gt;1467-6494&lt;/isbn&gt;&lt;urls&gt;&lt;/urls&gt;&lt;electronic-resource-num&gt;10.1111/j.1467-6494.2011.00718.x&lt;/electronic-resource-num&gt;&lt;/record&gt;&lt;/Cite&gt;&lt;/EndNote&gt;</w:instrText>
      </w:r>
      <w:r w:rsidR="002838BA">
        <w:rPr>
          <w:rFonts w:cstheme="minorHAnsi"/>
        </w:rPr>
        <w:fldChar w:fldCharType="separate"/>
      </w:r>
      <w:r w:rsidR="002838BA">
        <w:rPr>
          <w:rFonts w:cstheme="minorHAnsi"/>
          <w:noProof/>
        </w:rPr>
        <w:t>(Norris &amp; Epstein, 2011; Phillips et al., 2015)</w:t>
      </w:r>
      <w:r w:rsidR="002838BA">
        <w:rPr>
          <w:rFonts w:cstheme="minorHAnsi"/>
        </w:rPr>
        <w:fldChar w:fldCharType="end"/>
      </w:r>
      <w:r w:rsidR="004D5D7D">
        <w:rPr>
          <w:rFonts w:cstheme="minorHAnsi"/>
        </w:rPr>
        <w:t>.</w:t>
      </w:r>
      <w:r>
        <w:rPr>
          <w:rFonts w:cstheme="minorHAnsi"/>
        </w:rPr>
        <w:t xml:space="preserve"> </w:t>
      </w:r>
      <w:r w:rsidRPr="001374AB">
        <w:rPr>
          <w:rFonts w:cstheme="minorHAnsi"/>
        </w:rPr>
        <w:t xml:space="preserve">Given that religious people are </w:t>
      </w:r>
      <w:r>
        <w:rPr>
          <w:rFonts w:cstheme="minorHAnsi"/>
        </w:rPr>
        <w:t>suggested</w:t>
      </w:r>
      <w:r w:rsidRPr="001374AB">
        <w:rPr>
          <w:rFonts w:cstheme="minorHAnsi"/>
        </w:rPr>
        <w:t xml:space="preserve"> to rely on intuitive thinking and be misled by intuitions that make supernatural concepts plausible </w:t>
      </w:r>
      <w:r w:rsidR="002838BA">
        <w:rPr>
          <w:rFonts w:cstheme="minorHAnsi"/>
        </w:rPr>
        <w:fldChar w:fldCharType="begin">
          <w:fldData xml:space="preserve">PEVuZE5vdGU+PENpdGU+PEF1dGhvcj5LZWxlbWVuPC9BdXRob3I+PFllYXI+MjAxMzwvWWVhcj48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</w:fldData>
        </w:fldChar>
      </w:r>
      <w:r w:rsidR="002838BA">
        <w:rPr>
          <w:rFonts w:cstheme="minorHAnsi"/>
        </w:rPr>
        <w:instrText xml:space="preserve"> ADDIN EN.CITE </w:instrText>
      </w:r>
      <w:r w:rsidR="002838BA">
        <w:rPr>
          <w:rFonts w:cstheme="minorHAnsi"/>
        </w:rPr>
        <w:fldChar w:fldCharType="begin">
          <w:fldData xml:space="preserve">PEVuZE5vdGU+PENpdGU+PEF1dGhvcj5LZWxlbWVuPC9BdXRob3I+PFllYXI+MjAxMzwvWWVhcj48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</w:fldData>
        </w:fldChar>
      </w:r>
      <w:r w:rsidR="002838BA">
        <w:rPr>
          <w:rFonts w:cstheme="minorHAnsi"/>
        </w:rPr>
        <w:instrText xml:space="preserve"> ADDIN EN.CITE.DATA </w:instrText>
      </w:r>
      <w:r w:rsidR="002838BA">
        <w:rPr>
          <w:rFonts w:cstheme="minorHAnsi"/>
        </w:rPr>
      </w:r>
      <w:r w:rsidR="002838BA">
        <w:rPr>
          <w:rFonts w:cstheme="minorHAnsi"/>
        </w:rPr>
        <w:fldChar w:fldCharType="end"/>
      </w:r>
      <w:r w:rsidR="002838BA">
        <w:rPr>
          <w:rFonts w:cstheme="minorHAnsi"/>
        </w:rPr>
      </w:r>
      <w:r w:rsidR="002838BA">
        <w:rPr>
          <w:rFonts w:cstheme="minorHAnsi"/>
        </w:rPr>
        <w:fldChar w:fldCharType="separate"/>
      </w:r>
      <w:r w:rsidR="002838BA">
        <w:rPr>
          <w:rFonts w:cstheme="minorHAnsi"/>
          <w:noProof/>
        </w:rPr>
        <w:t>(Bering, 2006; Bloom, 2007; Gervais &amp; Norenzayan, 2012; Kelemen, Rottman, &amp; Seston, 2013; Norenzayan &amp; Gervais, 2013; Pennycook et al., 2012)</w:t>
      </w:r>
      <w:r w:rsidR="002838BA">
        <w:rPr>
          <w:rFonts w:cstheme="minorHAnsi"/>
        </w:rPr>
        <w:fldChar w:fldCharType="end"/>
      </w:r>
      <w:r w:rsidRPr="001374AB">
        <w:rPr>
          <w:rFonts w:cstheme="minorHAnsi"/>
        </w:rPr>
        <w:t xml:space="preserve">, one </w:t>
      </w:r>
      <w:r>
        <w:rPr>
          <w:rFonts w:cstheme="minorHAnsi"/>
        </w:rPr>
        <w:t xml:space="preserve">would </w:t>
      </w:r>
      <w:r w:rsidRPr="001374AB">
        <w:rPr>
          <w:rFonts w:cstheme="minorHAnsi"/>
        </w:rPr>
        <w:t>expect that the amount of research would be higher</w:t>
      </w:r>
      <w:r>
        <w:rPr>
          <w:rFonts w:cstheme="minorHAnsi"/>
        </w:rPr>
        <w:t xml:space="preserve">. </w:t>
      </w:r>
      <w:r w:rsidR="0096209C">
        <w:rPr>
          <w:rFonts w:cstheme="minorHAnsi"/>
        </w:rPr>
        <w:t xml:space="preserve">One reason for this inattention may be </w:t>
      </w:r>
      <w:r w:rsidR="005C08A8" w:rsidRPr="002F0415">
        <w:rPr>
          <w:rFonts w:cstheme="minorHAnsi"/>
        </w:rPr>
        <w:t xml:space="preserve">that </w:t>
      </w:r>
      <w:r w:rsidR="005C08A8">
        <w:rPr>
          <w:rFonts w:cstheme="minorHAnsi"/>
        </w:rPr>
        <w:t>high</w:t>
      </w:r>
      <w:r w:rsidR="005C08A8" w:rsidRPr="002F0415">
        <w:rPr>
          <w:rFonts w:cstheme="minorHAnsi"/>
        </w:rPr>
        <w:t xml:space="preserve"> analytic style has been interpreted to axiomatically reflect </w:t>
      </w:r>
      <w:r w:rsidR="005C08A8">
        <w:rPr>
          <w:rFonts w:cstheme="minorHAnsi"/>
        </w:rPr>
        <w:t>low</w:t>
      </w:r>
      <w:r w:rsidR="005C08A8" w:rsidRPr="002F0415">
        <w:rPr>
          <w:rFonts w:cstheme="minorHAnsi"/>
        </w:rPr>
        <w:t xml:space="preserve"> intuitive style</w:t>
      </w:r>
      <w:r w:rsidR="00454269" w:rsidRPr="003E645E">
        <w:rPr>
          <w:rFonts w:cstheme="minorHAnsi"/>
        </w:rPr>
        <w:t>, possibly because a momentary test performance (e.g., a response to CRT) cannot be analytic and intuitive at the same time</w:t>
      </w:r>
      <w:r w:rsidR="003E645E" w:rsidRPr="003E645E">
        <w:rPr>
          <w:rFonts w:cstheme="minorHAnsi"/>
        </w:rPr>
        <w:t xml:space="preserve">. </w:t>
      </w:r>
      <w:r w:rsidR="005C08A8">
        <w:rPr>
          <w:rFonts w:cstheme="minorHAnsi"/>
        </w:rPr>
        <w:t>However, i</w:t>
      </w:r>
      <w:r w:rsidR="005C08A8" w:rsidRPr="002F0415">
        <w:rPr>
          <w:rFonts w:cstheme="minorHAnsi"/>
        </w:rPr>
        <w:t>ntuitive and analytic thinking</w:t>
      </w:r>
      <w:r w:rsidR="005C08A8">
        <w:rPr>
          <w:rFonts w:cstheme="minorHAnsi"/>
        </w:rPr>
        <w:t>, as</w:t>
      </w:r>
      <w:r w:rsidR="005C08A8" w:rsidRPr="002F0415">
        <w:rPr>
          <w:rFonts w:cstheme="minorHAnsi"/>
        </w:rPr>
        <w:t xml:space="preserve"> </w:t>
      </w:r>
      <w:r w:rsidR="005C08A8">
        <w:rPr>
          <w:rFonts w:cstheme="minorHAnsi"/>
        </w:rPr>
        <w:t xml:space="preserve">habitual </w:t>
      </w:r>
      <w:r w:rsidR="005C08A8" w:rsidRPr="002F0415">
        <w:rPr>
          <w:rFonts w:cstheme="minorHAnsi"/>
        </w:rPr>
        <w:t>styles</w:t>
      </w:r>
      <w:r w:rsidR="005C08A8">
        <w:rPr>
          <w:rFonts w:cstheme="minorHAnsi"/>
        </w:rPr>
        <w:t>,</w:t>
      </w:r>
      <w:r w:rsidR="005C08A8" w:rsidRPr="002F0415">
        <w:rPr>
          <w:rFonts w:cstheme="minorHAnsi"/>
        </w:rPr>
        <w:t xml:space="preserve"> </w:t>
      </w:r>
      <w:r w:rsidR="005C08A8">
        <w:rPr>
          <w:rFonts w:cstheme="minorHAnsi"/>
        </w:rPr>
        <w:t>are</w:t>
      </w:r>
      <w:r w:rsidR="005C08A8" w:rsidRPr="002F0415">
        <w:rPr>
          <w:rFonts w:cstheme="minorHAnsi"/>
        </w:rPr>
        <w:t xml:space="preserve"> independent both by definition </w:t>
      </w:r>
      <w:r w:rsidR="002838BA">
        <w:rPr>
          <w:rFonts w:cstheme="minorHAnsi"/>
        </w:rPr>
        <w:fldChar w:fldCharType="begin"/>
      </w:r>
      <w:r w:rsidR="002838BA">
        <w:rPr>
          <w:rFonts w:cstheme="minorHAnsi"/>
        </w:rPr>
        <w:instrText xml:space="preserve"> ADDIN EN.CITE &lt;EndNote&gt;&lt;Cite&gt;&lt;Author&gt;Phillips&lt;/Author&gt;&lt;Year&gt;2015&lt;/Year&gt;&lt;RecNum&gt;3895&lt;/RecNum&gt;&lt;DisplayText&gt;(Norris &amp;amp; Epstein, 2011; Phillips et al., 2015)&lt;/DisplayText&gt;&lt;record&gt;&lt;rec-number&gt;3895&lt;/rec-number&gt;&lt;foreign-keys&gt;&lt;key app="EN" db-id="2dd02wzasvtxefepffqpftdo9vdt0252t0r0" timestamp="1470740236"&gt;3895&lt;/key&gt;&lt;/foreign-keys&gt;&lt;ref-type name="Journal Article"&gt;17&lt;/ref-type&gt;&lt;contributors&gt;&lt;authors&gt;&lt;author&gt;Phillips, Wendy J&lt;/author&gt;&lt;author&gt;Fletcher, Jennifer M&lt;/author&gt;&lt;author&gt;Marks, Anthony DG&lt;/author&gt;&lt;author&gt;Hine, Donald W&lt;/author&gt;&lt;/authors&gt;&lt;/contributors&gt;&lt;titles&gt;&lt;title&gt;Thinking styles and decision making: A meta-analysis&lt;/title&gt;&lt;secondary-title&gt;Psychological Bulletin&lt;/secondary-title&gt;&lt;/titles&gt;&lt;periodical&gt;&lt;full-title&gt;PSYCHOLOGICAL BULLETIN&lt;/full-title&gt;&lt;/periodical&gt;&lt;pages&gt;269-290&lt;/pages&gt;&lt;volume&gt;142&lt;/volume&gt;&lt;dates&gt;&lt;year&gt;2015&lt;/year&gt;&lt;/dates&gt;&lt;isbn&gt;1939-1455&lt;/isbn&gt;&lt;urls&gt;&lt;/urls&gt;&lt;electronic-resource-num&gt;10.1037/bul0000027&lt;/electronic-resource-num&gt;&lt;/record&gt;&lt;/Cite&gt;&lt;Cite&gt;&lt;Author&gt;Norris&lt;/Author&gt;&lt;Year&gt;2011&lt;/Year&gt;&lt;RecNum&gt;3303&lt;/RecNum&gt;&lt;record&gt;&lt;rec-number&gt;3303&lt;/rec-number&gt;&lt;foreign-keys&gt;&lt;key app="EN" db-id="2dd02wzasvtxefepffqpftdo9vdt0252t0r0" timestamp="1380797319"&gt;3303&lt;/key&gt;&lt;/foreign-keys&gt;&lt;ref-type name="Journal Article"&gt;17&lt;/ref-type&gt;&lt;contributors&gt;&lt;authors&gt;&lt;author&gt;Norris, Paul&lt;/author&gt;&lt;author&gt;Epstein, Seymour&lt;/author&gt;&lt;/authors&gt;&lt;/contributors&gt;&lt;titles&gt;&lt;title&gt;An experiential thinking style: Its facets and relations with objective and subjective criterion measures&lt;/title&gt;&lt;secondary-title&gt;Journal of Personality&lt;/secondary-title&gt;&lt;/titles&gt;&lt;periodical&gt;&lt;full-title&gt;Journal of Personality&lt;/full-title&gt;&lt;/periodical&gt;&lt;pages&gt;1043-1080&lt;/pages&gt;&lt;volume&gt;79&lt;/volume&gt;&lt;number&gt;5&lt;/number&gt;&lt;dates&gt;&lt;year&gt;2011&lt;/year&gt;&lt;/dates&gt;&lt;isbn&gt;1467-6494&lt;/isbn&gt;&lt;urls&gt;&lt;/urls&gt;&lt;electronic-resource-num&gt;10.1111/j.1467-6494.2011.00718.x&lt;/electronic-resource-num&gt;&lt;/record&gt;&lt;/Cite&gt;&lt;/EndNote&gt;</w:instrText>
      </w:r>
      <w:r w:rsidR="002838BA">
        <w:rPr>
          <w:rFonts w:cstheme="minorHAnsi"/>
        </w:rPr>
        <w:fldChar w:fldCharType="separate"/>
      </w:r>
      <w:r w:rsidR="002838BA">
        <w:rPr>
          <w:rFonts w:cstheme="minorHAnsi"/>
          <w:noProof/>
        </w:rPr>
        <w:t>(Norris &amp; Epstein, 2011; Phillips et al., 2015)</w:t>
      </w:r>
      <w:r w:rsidR="002838BA">
        <w:rPr>
          <w:rFonts w:cstheme="minorHAnsi"/>
        </w:rPr>
        <w:fldChar w:fldCharType="end"/>
      </w:r>
      <w:r w:rsidR="005C08A8" w:rsidRPr="002F0415">
        <w:rPr>
          <w:rFonts w:cstheme="minorHAnsi"/>
        </w:rPr>
        <w:t xml:space="preserve"> and by empirical findings </w:t>
      </w:r>
      <w:r w:rsidR="002838BA">
        <w:rPr>
          <w:rFonts w:cstheme="minorHAnsi"/>
        </w:rPr>
        <w:fldChar w:fldCharType="begin">
          <w:fldData xml:space="preserve">PEVuZE5vdGU+PENpdGU+PEF1dGhvcj5QZW5ueWNvb2s8L0F1dGhvcj48WWVhcj4yMDE2PC9ZZWFy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</w:fldData>
        </w:fldChar>
      </w:r>
      <w:r w:rsidR="002838BA">
        <w:rPr>
          <w:rFonts w:cstheme="minorHAnsi"/>
        </w:rPr>
        <w:instrText xml:space="preserve"> ADDIN EN.CITE </w:instrText>
      </w:r>
      <w:r w:rsidR="002838BA">
        <w:rPr>
          <w:rFonts w:cstheme="minorHAnsi"/>
        </w:rPr>
        <w:fldChar w:fldCharType="begin">
          <w:fldData xml:space="preserve">PEVuZE5vdGU+PENpdGU+PEF1dGhvcj5QZW5ueWNvb2s8L0F1dGhvcj48WWVhcj4yMDE2PC9ZZWFy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</w:fldData>
        </w:fldChar>
      </w:r>
      <w:r w:rsidR="002838BA">
        <w:rPr>
          <w:rFonts w:cstheme="minorHAnsi"/>
        </w:rPr>
        <w:instrText xml:space="preserve"> ADDIN EN.CITE.DATA </w:instrText>
      </w:r>
      <w:r w:rsidR="002838BA">
        <w:rPr>
          <w:rFonts w:cstheme="minorHAnsi"/>
        </w:rPr>
      </w:r>
      <w:r w:rsidR="002838BA">
        <w:rPr>
          <w:rFonts w:cstheme="minorHAnsi"/>
        </w:rPr>
        <w:fldChar w:fldCharType="end"/>
      </w:r>
      <w:r w:rsidR="002838BA">
        <w:rPr>
          <w:rFonts w:cstheme="minorHAnsi"/>
        </w:rPr>
      </w:r>
      <w:r w:rsidR="002838BA">
        <w:rPr>
          <w:rFonts w:cstheme="minorHAnsi"/>
        </w:rPr>
        <w:fldChar w:fldCharType="separate"/>
      </w:r>
      <w:r w:rsidR="002838BA">
        <w:rPr>
          <w:rFonts w:cstheme="minorHAnsi"/>
          <w:noProof/>
        </w:rPr>
        <w:t>(Liberali et al., 2012; Majima, 2015; Norris &amp; Epstein, 2011; Pennycook, Cheyne, et al., 2016)</w:t>
      </w:r>
      <w:r w:rsidR="002838BA">
        <w:rPr>
          <w:rFonts w:cstheme="minorHAnsi"/>
        </w:rPr>
        <w:fldChar w:fldCharType="end"/>
      </w:r>
      <w:r w:rsidR="005C08A8" w:rsidRPr="002F4283">
        <w:rPr>
          <w:rFonts w:cstheme="minorHAnsi"/>
        </w:rPr>
        <w:t xml:space="preserve">. </w:t>
      </w:r>
      <w:r w:rsidR="005C08A8" w:rsidRPr="00454269">
        <w:rPr>
          <w:rFonts w:cstheme="minorHAnsi"/>
        </w:rPr>
        <w:t xml:space="preserve">While </w:t>
      </w:r>
      <w:r w:rsidR="0096209C" w:rsidRPr="008E1F4A">
        <w:rPr>
          <w:rFonts w:cstheme="minorHAnsi"/>
          <w:color w:val="7030A0"/>
        </w:rPr>
        <w:t>it</w:t>
      </w:r>
      <w:r w:rsidR="005C08A8" w:rsidRPr="008E1F4A">
        <w:rPr>
          <w:rFonts w:cstheme="minorHAnsi"/>
          <w:color w:val="7030A0"/>
        </w:rPr>
        <w:t xml:space="preserve"> is </w:t>
      </w:r>
      <w:r w:rsidR="00C30A17">
        <w:rPr>
          <w:rFonts w:cstheme="minorHAnsi"/>
          <w:color w:val="7030A0"/>
        </w:rPr>
        <w:t>probable</w:t>
      </w:r>
      <w:r w:rsidR="005C08A8" w:rsidRPr="008E1F4A">
        <w:rPr>
          <w:rFonts w:cstheme="minorHAnsi"/>
          <w:color w:val="7030A0"/>
        </w:rPr>
        <w:t xml:space="preserve"> that when thinking about one specific domain (</w:t>
      </w:r>
      <w:r w:rsidR="0080269C">
        <w:rPr>
          <w:rFonts w:cstheme="minorHAnsi"/>
          <w:color w:val="7030A0"/>
        </w:rPr>
        <w:t xml:space="preserve">e.g., </w:t>
      </w:r>
      <w:r w:rsidR="005C08A8" w:rsidRPr="008E1F4A">
        <w:rPr>
          <w:rFonts w:cstheme="minorHAnsi"/>
          <w:color w:val="7030A0"/>
        </w:rPr>
        <w:t xml:space="preserve">religious statements), </w:t>
      </w:r>
      <w:r w:rsidR="005C08A8" w:rsidRPr="00C30A17">
        <w:rPr>
          <w:rFonts w:cstheme="minorHAnsi"/>
          <w:color w:val="7030A0"/>
        </w:rPr>
        <w:t>one thinking style is more dominant than the other</w:t>
      </w:r>
      <w:r w:rsidR="003E645E">
        <w:rPr>
          <w:rFonts w:cstheme="minorHAnsi"/>
          <w:color w:val="7030A0"/>
        </w:rPr>
        <w:t xml:space="preserve">, </w:t>
      </w:r>
      <w:r w:rsidR="003E645E" w:rsidRPr="003E645E">
        <w:rPr>
          <w:rFonts w:cstheme="minorHAnsi"/>
          <w:color w:val="7030A0"/>
        </w:rPr>
        <w:t>the two styles cannot be regarded as ends of the same dimension.</w:t>
      </w:r>
      <w:r w:rsidR="005C08A8" w:rsidRPr="00CB05A4">
        <w:rPr>
          <w:rFonts w:cstheme="minorHAnsi"/>
        </w:rPr>
        <w:t xml:space="preserve"> </w:t>
      </w:r>
    </w:p>
    <w:p w14:paraId="571C3EA6" w14:textId="77777777" w:rsidR="005C08A8" w:rsidRDefault="008E1F4A" w:rsidP="00EB01D6">
      <w:pPr>
        <w:rPr>
          <w:rFonts w:cstheme="minorHAnsi"/>
        </w:rPr>
      </w:pPr>
      <w:r>
        <w:rPr>
          <w:rFonts w:cstheme="minorHAnsi"/>
        </w:rPr>
        <w:t xml:space="preserve">Although limited, there </w:t>
      </w:r>
      <w:r w:rsidRPr="008E1F4A">
        <w:rPr>
          <w:rFonts w:cstheme="minorHAnsi"/>
        </w:rPr>
        <w:t xml:space="preserve">is </w:t>
      </w:r>
      <w:r w:rsidR="00EB01D6" w:rsidRPr="008E1F4A">
        <w:rPr>
          <w:rFonts w:cstheme="minorHAnsi"/>
        </w:rPr>
        <w:t>some evidence that</w:t>
      </w:r>
      <w:r w:rsidR="00EB01D6" w:rsidRPr="002E5077">
        <w:rPr>
          <w:rFonts w:cstheme="minorHAnsi"/>
        </w:rPr>
        <w:t xml:space="preserve"> </w:t>
      </w:r>
      <w:r w:rsidR="00EB01D6" w:rsidRPr="0067438F">
        <w:rPr>
          <w:rFonts w:cstheme="minorHAnsi"/>
        </w:rPr>
        <w:t xml:space="preserve">intuitive style is more typical among religious believers than among atheists </w:t>
      </w:r>
      <w:r w:rsidR="002838BA">
        <w:rPr>
          <w:rFonts w:cstheme="minorHAnsi"/>
        </w:rPr>
        <w:fldChar w:fldCharType="begin">
          <w:fldData xml:space="preserve">PEVuZE5vdGU+PENpdGU+PEF1dGhvcj5QZW5ueWNvb2s8L0F1dGhvcj48WWVhcj4yMDE3PC9ZZWFy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</w:fldData>
        </w:fldChar>
      </w:r>
      <w:r w:rsidR="002838BA">
        <w:rPr>
          <w:rFonts w:cstheme="minorHAnsi"/>
        </w:rPr>
        <w:instrText xml:space="preserve"> ADDIN EN.CITE </w:instrText>
      </w:r>
      <w:r w:rsidR="002838BA">
        <w:rPr>
          <w:rFonts w:cstheme="minorHAnsi"/>
        </w:rPr>
        <w:fldChar w:fldCharType="begin">
          <w:fldData xml:space="preserve">PEVuZE5vdGU+PENpdGU+PEF1dGhvcj5QZW5ueWNvb2s8L0F1dGhvcj48WWVhcj4yMDE3PC9ZZWFy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</w:fldData>
        </w:fldChar>
      </w:r>
      <w:r w:rsidR="002838BA">
        <w:rPr>
          <w:rFonts w:cstheme="minorHAnsi"/>
        </w:rPr>
        <w:instrText xml:space="preserve"> ADDIN EN.CITE.DATA </w:instrText>
      </w:r>
      <w:r w:rsidR="002838BA">
        <w:rPr>
          <w:rFonts w:cstheme="minorHAnsi"/>
        </w:rPr>
      </w:r>
      <w:r w:rsidR="002838BA">
        <w:rPr>
          <w:rFonts w:cstheme="minorHAnsi"/>
        </w:rPr>
        <w:fldChar w:fldCharType="end"/>
      </w:r>
      <w:r w:rsidR="002838BA">
        <w:rPr>
          <w:rFonts w:cstheme="minorHAnsi"/>
        </w:rPr>
      </w:r>
      <w:r w:rsidR="002838BA">
        <w:rPr>
          <w:rFonts w:cstheme="minorHAnsi"/>
        </w:rPr>
        <w:fldChar w:fldCharType="separate"/>
      </w:r>
      <w:r w:rsidR="002838BA">
        <w:rPr>
          <w:rFonts w:cstheme="minorHAnsi"/>
          <w:noProof/>
        </w:rPr>
        <w:t>(Aarnio &amp; Lindeman, 2007; Lindeman &amp; Svedholm-Häkkinen, 2016; Pennycook, Ross, Koehler, &amp; Fugelsang, 2017; Razmyar &amp; Reeve, 2013</w:t>
      </w:r>
      <w:r w:rsidR="002E09E0">
        <w:rPr>
          <w:rFonts w:cstheme="minorHAnsi"/>
          <w:noProof/>
        </w:rPr>
        <w:t xml:space="preserve">; </w:t>
      </w:r>
      <w:r w:rsidR="002838BA">
        <w:rPr>
          <w:rFonts w:cstheme="minorHAnsi"/>
        </w:rPr>
        <w:fldChar w:fldCharType="end"/>
      </w:r>
      <w:r w:rsidR="00EB01D6" w:rsidRPr="002F0415">
        <w:rPr>
          <w:rFonts w:cstheme="minorHAnsi"/>
        </w:rPr>
        <w:t xml:space="preserve">but see </w:t>
      </w:r>
      <w:r w:rsidR="002838BA">
        <w:rPr>
          <w:rFonts w:cstheme="minorHAnsi"/>
        </w:rPr>
        <w:fldChar w:fldCharType="begin"/>
      </w:r>
      <w:r w:rsidR="002838BA">
        <w:rPr>
          <w:rFonts w:cstheme="minorHAnsi"/>
        </w:rPr>
        <w:instrText xml:space="preserve"> ADDIN EN.CITE &lt;EndNote&gt;&lt;Cite&gt;&lt;Author&gt;Heintzelman&lt;/Author&gt;&lt;Year&gt;2016&lt;/Year&gt;&lt;RecNum&gt;4301&lt;/RecNum&gt;&lt;DisplayText&gt;(Heintzelman &amp;amp; King, 2016)&lt;/DisplayText&gt;&lt;record&gt;&lt;rec-number&gt;4301&lt;/rec-number&gt;&lt;foreign-keys&gt;&lt;key app="EN" db-id="2dd02wzasvtxefepffqpftdo9vdt0252t0r0" timestamp="1524470835"&gt;4301&lt;/key&gt;&lt;/foreign-keys&gt;&lt;ref-type name="Journal Article"&gt;17&lt;/ref-type&gt;&lt;contributors&gt;&lt;authors&gt;&lt;author&gt;Heintzelman, Samantha J&lt;/author&gt;&lt;author&gt;King, Laura A&lt;/author&gt;&lt;/authors&gt;&lt;/contributors&gt;&lt;titles&gt;&lt;title&gt;Meaning in life and intuition&lt;/title&gt;&lt;secondary-title&gt;Journal of personality and social psychology&lt;/secondary-title&gt;&lt;/titles&gt;&lt;periodical&gt;&lt;full-title&gt;Journal of Personality and Social Psychology&lt;/full-title&gt;&lt;/periodical&gt;&lt;pages&gt;477&lt;/pages&gt;&lt;volume&gt;110&lt;/volume&gt;&lt;number&gt;3&lt;/number&gt;&lt;dates&gt;&lt;year&gt;2016&lt;/year&gt;&lt;/dates&gt;&lt;isbn&gt;1939-1315&lt;/isbn&gt;&lt;urls&gt;&lt;/urls&gt;&lt;electronic-resource-num&gt;10.1037/pspp0000062&lt;/electronic-resource-num&gt;&lt;/record&gt;&lt;/Cite&gt;&lt;/EndNote&gt;</w:instrText>
      </w:r>
      <w:r w:rsidR="002838BA">
        <w:rPr>
          <w:rFonts w:cstheme="minorHAnsi"/>
        </w:rPr>
        <w:fldChar w:fldCharType="separate"/>
      </w:r>
      <w:r w:rsidR="002838BA">
        <w:rPr>
          <w:rFonts w:cstheme="minorHAnsi"/>
          <w:noProof/>
        </w:rPr>
        <w:t>Heintzelman &amp; King, 2016)</w:t>
      </w:r>
      <w:r w:rsidR="002838BA">
        <w:rPr>
          <w:rFonts w:cstheme="minorHAnsi"/>
        </w:rPr>
        <w:fldChar w:fldCharType="end"/>
      </w:r>
      <w:r w:rsidR="00EB01D6" w:rsidRPr="002F0415">
        <w:rPr>
          <w:rFonts w:cstheme="minorHAnsi"/>
        </w:rPr>
        <w:t xml:space="preserve">. Moreover, </w:t>
      </w:r>
      <w:r w:rsidR="00CB05A4">
        <w:rPr>
          <w:rFonts w:cstheme="minorHAnsi"/>
        </w:rPr>
        <w:t xml:space="preserve">two studies addressing momentary responses </w:t>
      </w:r>
      <w:r w:rsidR="00CB05A4">
        <w:rPr>
          <w:rFonts w:cstheme="minorHAnsi"/>
        </w:rPr>
        <w:lastRenderedPageBreak/>
        <w:t xml:space="preserve">point to the same direction. </w:t>
      </w:r>
      <w:r w:rsidR="002838BA">
        <w:rPr>
          <w:rFonts w:cstheme="minorHAnsi"/>
        </w:rPr>
        <w:fldChar w:fldCharType="begin"/>
      </w:r>
      <w:r w:rsidR="002838BA">
        <w:rPr>
          <w:rFonts w:cstheme="minorHAnsi"/>
        </w:rPr>
        <w:instrText xml:space="preserve"> ADDIN EN.CITE &lt;EndNote&gt;&lt;Cite&gt;&lt;Author&gt;Shenhav&lt;/Author&gt;&lt;Year&gt;2012&lt;/Year&gt;&lt;RecNum&gt;3106&lt;/RecNum&gt;&lt;DisplayText&gt;(Shenhav, Rand, &amp;amp; Greene, 2012)&lt;/DisplayText&gt;&lt;record&gt;&lt;rec-number&gt;3106&lt;/rec-number&gt;&lt;foreign-keys&gt;&lt;key app="EN" db-id="2dd02wzasvtxefepffqpftdo9vdt0252t0r0" timestamp="1350039634"&gt;3106&lt;/key&gt;&lt;/foreign-keys&gt;&lt;ref-type name="Journal Article"&gt;17&lt;/ref-type&gt;&lt;contributors&gt;&lt;authors&gt;&lt;author&gt;Shenhav, A.&lt;/author&gt;&lt;author&gt;Rand, D.G.&lt;/author&gt;&lt;author&gt;Greene, J.D.&lt;/author&gt;&lt;/authors&gt;&lt;/contributors&gt;&lt;titles&gt;&lt;title&gt;Divine intuition: Cognitive style influences belief in God&lt;/title&gt;&lt;secondary-title&gt;Journal of Experimental Psychology: General&lt;/secondary-title&gt;&lt;/titles&gt;&lt;periodical&gt;&lt;full-title&gt;Journal of Experimental Psychology: General&lt;/full-title&gt;&lt;/periodical&gt;&lt;pages&gt;423-428&lt;/pages&gt;&lt;volume&gt;141&lt;/volume&gt;&lt;number&gt;3&lt;/number&gt;&lt;dates&gt;&lt;year&gt;2012&lt;/year&gt;&lt;/dates&gt;&lt;isbn&gt;1939-2222&lt;/isbn&gt;&lt;urls&gt;&lt;/urls&gt;&lt;electronic-resource-num&gt;10.1037/a0025391&lt;/electronic-resource-num&gt;&lt;/record&gt;&lt;/Cite&gt;&lt;/EndNote&gt;</w:instrText>
      </w:r>
      <w:r w:rsidR="002838BA">
        <w:rPr>
          <w:rFonts w:cstheme="minorHAnsi"/>
        </w:rPr>
        <w:fldChar w:fldCharType="separate"/>
      </w:r>
      <w:r w:rsidR="002838BA">
        <w:rPr>
          <w:rFonts w:cstheme="minorHAnsi"/>
          <w:noProof/>
        </w:rPr>
        <w:t xml:space="preserve">Shenhav, Rand, </w:t>
      </w:r>
      <w:r w:rsidR="002E09E0">
        <w:rPr>
          <w:rFonts w:cstheme="minorHAnsi"/>
          <w:noProof/>
        </w:rPr>
        <w:t>and</w:t>
      </w:r>
      <w:r w:rsidR="002838BA">
        <w:rPr>
          <w:rFonts w:cstheme="minorHAnsi"/>
          <w:noProof/>
        </w:rPr>
        <w:t xml:space="preserve"> Greene</w:t>
      </w:r>
      <w:r w:rsidR="002E09E0">
        <w:rPr>
          <w:rFonts w:cstheme="minorHAnsi"/>
          <w:noProof/>
        </w:rPr>
        <w:t>'s (</w:t>
      </w:r>
      <w:r w:rsidR="002838BA">
        <w:rPr>
          <w:rFonts w:cstheme="minorHAnsi"/>
          <w:noProof/>
        </w:rPr>
        <w:t>2012)</w:t>
      </w:r>
      <w:r w:rsidR="002838BA">
        <w:rPr>
          <w:rFonts w:cstheme="minorHAnsi"/>
        </w:rPr>
        <w:fldChar w:fldCharType="end"/>
      </w:r>
      <w:r w:rsidR="00EB01D6">
        <w:rPr>
          <w:rFonts w:cstheme="minorHAnsi"/>
        </w:rPr>
        <w:t xml:space="preserve"> study showed that </w:t>
      </w:r>
      <w:r w:rsidR="00EB01D6" w:rsidRPr="002F0415">
        <w:rPr>
          <w:rFonts w:cstheme="minorHAnsi"/>
        </w:rPr>
        <w:t xml:space="preserve">participants who wrote about an experience that vindicated intuition reported stronger belief in God, compared with participants who wrote about an experience that vindicated reflection. Religious individuals also use more intuitive type of words (e.g., “know,” “feel”), whereas atheists use more analytic type of words (e.g., “thought,” “reason") in their tweets </w:t>
      </w:r>
      <w:r w:rsidR="002838BA">
        <w:rPr>
          <w:rFonts w:cstheme="minorHAnsi"/>
        </w:rPr>
        <w:fldChar w:fldCharType="begin"/>
      </w:r>
      <w:r w:rsidR="002838BA">
        <w:rPr>
          <w:rFonts w:cstheme="minorHAnsi"/>
        </w:rPr>
        <w:instrText xml:space="preserve"> ADDIN EN.CITE &lt;EndNote&gt;&lt;Cite&gt;&lt;Author&gt;Ritter&lt;/Author&gt;&lt;Year&gt;2014&lt;/Year&gt;&lt;RecNum&gt;4249&lt;/RecNum&gt;&lt;DisplayText&gt;(Ritter, Preston, &amp;amp; Hernandez, 2014)&lt;/DisplayText&gt;&lt;record&gt;&lt;rec-number&gt;4249&lt;/rec-number&gt;&lt;foreign-keys&gt;&lt;key app="EN" db-id="2dd02wzasvtxefepffqpftdo9vdt0252t0r0" timestamp="1518782802"&gt;4249&lt;/key&gt;&lt;/foreign-keys&gt;&lt;ref-type name="Journal Article"&gt;17&lt;/ref-type&gt;&lt;contributors&gt;&lt;authors&gt;&lt;author&gt;Ritter, Ryan S&lt;/author&gt;&lt;author&gt;Preston, Jesse Lee&lt;/author&gt;&lt;author&gt;Hernandez, Ivan&lt;/author&gt;&lt;/authors&gt;&lt;/contributors&gt;&lt;titles&gt;&lt;title&gt;Happy tweets: Christians are happier, more socially connected, and less analytical than atheists on Twitter&lt;/title&gt;&lt;secondary-title&gt;Social Psychological and Personality Science&lt;/secondary-title&gt;&lt;/titles&gt;&lt;periodical&gt;&lt;full-title&gt;Social Psychological and Personality Science&lt;/full-title&gt;&lt;/periodical&gt;&lt;pages&gt;243-249&lt;/pages&gt;&lt;volume&gt;5&lt;/volume&gt;&lt;number&gt;2&lt;/number&gt;&lt;dates&gt;&lt;year&gt;2014&lt;/year&gt;&lt;/dates&gt;&lt;isbn&gt;1948-5506&lt;/isbn&gt;&lt;urls&gt;&lt;/urls&gt;&lt;electronic-resource-num&gt;10.1177/1948550613492345&lt;/electronic-resource-num&gt;&lt;/record&gt;&lt;/Cite&gt;&lt;/EndNote&gt;</w:instrText>
      </w:r>
      <w:r w:rsidR="002838BA">
        <w:rPr>
          <w:rFonts w:cstheme="minorHAnsi"/>
        </w:rPr>
        <w:fldChar w:fldCharType="separate"/>
      </w:r>
      <w:r w:rsidR="002838BA">
        <w:rPr>
          <w:rFonts w:cstheme="minorHAnsi"/>
          <w:noProof/>
        </w:rPr>
        <w:t>(Ritter, Preston, &amp; Hernandez, 2014)</w:t>
      </w:r>
      <w:r w:rsidR="002838BA">
        <w:rPr>
          <w:rFonts w:cstheme="minorHAnsi"/>
        </w:rPr>
        <w:fldChar w:fldCharType="end"/>
      </w:r>
      <w:r w:rsidR="00EB01D6" w:rsidRPr="002F0415">
        <w:rPr>
          <w:rFonts w:cstheme="minorHAnsi"/>
        </w:rPr>
        <w:t xml:space="preserve">. </w:t>
      </w:r>
    </w:p>
    <w:p w14:paraId="719C574B" w14:textId="77777777" w:rsidR="00367C75" w:rsidRDefault="00CB05A4" w:rsidP="00367C75">
      <w:pPr>
        <w:rPr>
          <w:rFonts w:cstheme="minorHAnsi"/>
          <w:color w:val="7030A0"/>
        </w:rPr>
      </w:pPr>
      <w:r>
        <w:rPr>
          <w:rFonts w:cstheme="minorHAnsi"/>
        </w:rPr>
        <w:t xml:space="preserve">One further theoretically central area </w:t>
      </w:r>
      <w:r w:rsidR="00367C75">
        <w:rPr>
          <w:rFonts w:cstheme="minorHAnsi"/>
        </w:rPr>
        <w:t xml:space="preserve">which </w:t>
      </w:r>
      <w:r w:rsidR="00367C75" w:rsidRPr="00367C75">
        <w:rPr>
          <w:rFonts w:cstheme="minorHAnsi"/>
        </w:rPr>
        <w:t xml:space="preserve">has been overlooked </w:t>
      </w:r>
      <w:r>
        <w:rPr>
          <w:rFonts w:cstheme="minorHAnsi"/>
        </w:rPr>
        <w:t xml:space="preserve">is </w:t>
      </w:r>
      <w:r w:rsidR="00EB01D6" w:rsidRPr="00956859">
        <w:rPr>
          <w:rFonts w:cstheme="minorHAnsi"/>
        </w:rPr>
        <w:t xml:space="preserve">the relationship between thinking styles and cognitive biases. </w:t>
      </w:r>
      <w:r w:rsidR="00367C75">
        <w:rPr>
          <w:rFonts w:cstheme="minorHAnsi"/>
        </w:rPr>
        <w:t>The studies available show that</w:t>
      </w:r>
      <w:r w:rsidR="000E2F6C">
        <w:rPr>
          <w:rFonts w:cstheme="minorHAnsi"/>
        </w:rPr>
        <w:t xml:space="preserve"> </w:t>
      </w:r>
      <w:r w:rsidR="000E2F6C" w:rsidRPr="00956859">
        <w:rPr>
          <w:rFonts w:cstheme="minorHAnsi"/>
        </w:rPr>
        <w:t>teleological bias decrease</w:t>
      </w:r>
      <w:r w:rsidR="000E2F6C">
        <w:rPr>
          <w:rFonts w:cstheme="minorHAnsi"/>
        </w:rPr>
        <w:t>s</w:t>
      </w:r>
      <w:r w:rsidR="000E2F6C" w:rsidRPr="00956859">
        <w:rPr>
          <w:rFonts w:cstheme="minorHAnsi"/>
        </w:rPr>
        <w:t xml:space="preserve"> with cognitive reflection </w:t>
      </w:r>
      <w:r w:rsidR="002838BA">
        <w:rPr>
          <w:rFonts w:cstheme="minorHAnsi"/>
        </w:rPr>
        <w:fldChar w:fldCharType="begin"/>
      </w:r>
      <w:r w:rsidR="002838BA">
        <w:rPr>
          <w:rFonts w:cstheme="minorHAnsi"/>
        </w:rPr>
        <w:instrText xml:space="preserve"> ADDIN EN.CITE &lt;EndNote&gt;&lt;Cite&gt;&lt;Author&gt;Wagner-Egger&lt;/Author&gt;&lt;Year&gt;2018&lt;/Year&gt;&lt;RecNum&gt;4504&lt;/RecNum&gt;&lt;DisplayText&gt;(Wagner-Egger, Delouvée, Gauvrit, &amp;amp; Dieguez, 2018)&lt;/DisplayText&gt;&lt;record&gt;&lt;rec-number&gt;4504&lt;/rec-number&gt;&lt;foreign-keys&gt;&lt;key app="EN" db-id="2dd02wzasvtxefepffqpftdo9vdt0252t0r0" timestamp="1553840060"&gt;4504&lt;/key&gt;&lt;/foreign-keys&gt;&lt;ref-type name="Journal Article"&gt;17&lt;/ref-type&gt;&lt;contributors&gt;&lt;authors&gt;&lt;author&gt;Wagner-Egger, Pascal&lt;/author&gt;&lt;author&gt;Delouvée, Sylvain&lt;/author&gt;&lt;author&gt;Gauvrit, Nicolas&lt;/author&gt;&lt;author&gt;Dieguez, Sebastian&lt;/author&gt;&lt;/authors&gt;&lt;/contributors&gt;&lt;titles&gt;&lt;title&gt;Creationism and conspiracism share a common teleological bias&lt;/title&gt;&lt;secondary-title&gt;Current Biology&lt;/secondary-title&gt;&lt;/titles&gt;&lt;periodical&gt;&lt;full-title&gt;Current biology&lt;/full-title&gt;&lt;/periodical&gt;&lt;pages&gt;867-868&lt;/pages&gt;&lt;volume&gt;28&lt;/volume&gt;&lt;number&gt;16&lt;/number&gt;&lt;dates&gt;&lt;year&gt;2018&lt;/year&gt;&lt;/dates&gt;&lt;isbn&gt;0960-9822&lt;/isbn&gt;&lt;urls&gt;&lt;/urls&gt;&lt;electronic-resource-num&gt;10.1016/j.cub.2018.06.072&lt;/electronic-resource-num&gt;&lt;/record&gt;&lt;/Cite&gt;&lt;/EndNote&gt;</w:instrText>
      </w:r>
      <w:r w:rsidR="002838BA">
        <w:rPr>
          <w:rFonts w:cstheme="minorHAnsi"/>
        </w:rPr>
        <w:fldChar w:fldCharType="separate"/>
      </w:r>
      <w:r w:rsidR="002838BA">
        <w:rPr>
          <w:rFonts w:cstheme="minorHAnsi"/>
          <w:noProof/>
        </w:rPr>
        <w:t>(Wagner-Egger, Delouvée, Gauvrit, &amp; Dieguez, 2018)</w:t>
      </w:r>
      <w:r w:rsidR="002838BA">
        <w:rPr>
          <w:rFonts w:cstheme="minorHAnsi"/>
        </w:rPr>
        <w:fldChar w:fldCharType="end"/>
      </w:r>
      <w:r w:rsidR="000E2F6C">
        <w:rPr>
          <w:rFonts w:cstheme="minorHAnsi"/>
        </w:rPr>
        <w:t xml:space="preserve"> and that </w:t>
      </w:r>
      <w:r w:rsidR="000E2F6C" w:rsidRPr="00956859">
        <w:rPr>
          <w:rFonts w:cstheme="minorHAnsi"/>
        </w:rPr>
        <w:t xml:space="preserve">ontological confusions </w:t>
      </w:r>
      <w:r w:rsidR="000E2F6C">
        <w:rPr>
          <w:rFonts w:cstheme="minorHAnsi"/>
        </w:rPr>
        <w:t xml:space="preserve">characterize people who have strong faith in intuition but low </w:t>
      </w:r>
      <w:r w:rsidR="00EB01D6" w:rsidRPr="00956859">
        <w:rPr>
          <w:rFonts w:cstheme="minorHAnsi"/>
        </w:rPr>
        <w:t xml:space="preserve">need for cognition and </w:t>
      </w:r>
      <w:r w:rsidR="000E2F6C">
        <w:rPr>
          <w:rFonts w:cstheme="minorHAnsi"/>
        </w:rPr>
        <w:t xml:space="preserve">less </w:t>
      </w:r>
      <w:r w:rsidR="00A222B5">
        <w:rPr>
          <w:rFonts w:cstheme="minorHAnsi"/>
        </w:rPr>
        <w:t>open</w:t>
      </w:r>
      <w:r w:rsidR="000E2F6C">
        <w:rPr>
          <w:rFonts w:cstheme="minorHAnsi"/>
        </w:rPr>
        <w:t>-</w:t>
      </w:r>
      <w:r w:rsidR="00A222B5">
        <w:rPr>
          <w:rFonts w:cstheme="minorHAnsi"/>
        </w:rPr>
        <w:t>minded cognition</w:t>
      </w:r>
      <w:r w:rsidR="000E2F6C">
        <w:rPr>
          <w:rFonts w:cstheme="minorHAnsi"/>
        </w:rPr>
        <w:t xml:space="preserve"> </w:t>
      </w:r>
      <w:bookmarkStart w:id="15" w:name="_Hlk5863072"/>
      <w:r w:rsidR="002838BA">
        <w:rPr>
          <w:rFonts w:cstheme="minorHAnsi"/>
        </w:rPr>
        <w:fldChar w:fldCharType="begin"/>
      </w:r>
      <w:r w:rsidR="002838BA">
        <w:rPr>
          <w:rFonts w:cstheme="minorHAnsi"/>
        </w:rPr>
        <w:instrText xml:space="preserve"> ADDIN EN.CITE &lt;EndNote&gt;&lt;Cite&gt;&lt;Author&gt;Lindeman&lt;/Author&gt;&lt;Year&gt;2016&lt;/Year&gt;&lt;RecNum&gt;3857&lt;/RecNum&gt;&lt;DisplayText&gt;(Lindeman &amp;amp; Svedholm-Häkkinen, 2016; Svedholm &amp;amp; Lindeman, 2013, Study 2, no associations in Study 1)&lt;/DisplayText&gt;&lt;record&gt;&lt;rec-number&gt;3857&lt;/rec-number&gt;&lt;foreign-keys&gt;&lt;key app="EN" db-id="2dd02wzasvtxefepffqpftdo9vdt0252t0r0" timestamp="1466232024"&gt;3857&lt;/key&gt;&lt;/foreign-keys&gt;&lt;ref-type name="Journal Article"&gt;17&lt;/ref-type&gt;&lt;contributors&gt;&lt;authors&gt;&lt;author&gt;Lindeman, Marjaana&lt;/author&gt;&lt;author&gt;Svedholm-Häkkinen, Annika M&lt;/author&gt;&lt;/authors&gt;&lt;/contributors&gt;&lt;titles&gt;&lt;title&gt;Does poor understanding of physical world predict religious and paranormal beliefs?&lt;/title&gt;&lt;secondary-title&gt;Applied Cognitive Psychology&lt;/secondary-title&gt;&lt;/titles&gt;&lt;periodical&gt;&lt;full-title&gt;Applied Cognitive Psychology&lt;/full-title&gt;&lt;/periodical&gt;&lt;pages&gt;736-742&lt;/pages&gt;&lt;volume&gt;30&lt;/volume&gt;&lt;dates&gt;&lt;year&gt;2016&lt;/year&gt;&lt;/dates&gt;&lt;isbn&gt;1099-0720&lt;/isbn&gt;&lt;urls&gt;&lt;/urls&gt;&lt;electronic-resource-num&gt;10.1002/acp.3248&lt;/electronic-resource-num&gt;&lt;/record&gt;&lt;/Cite&gt;&lt;Cite&gt;&lt;Author&gt;Svedholm&lt;/Author&gt;&lt;Year&gt;2013&lt;/Year&gt;&lt;RecNum&gt;2984&lt;/RecNum&gt;&lt;Suffix&gt;`, Study 2`, no associations in Study 1&lt;/Suffix&gt;&lt;record&gt;&lt;rec-number&gt;2984&lt;/rec-number&gt;&lt;foreign-keys&gt;&lt;key app="EN" db-id="2dd02wzasvtxefepffqpftdo9vdt0252t0r0" timestamp="1335180698"&gt;2984&lt;/key&gt;&lt;/foreign-keys&gt;&lt;ref-type name="Journal Article"&gt;17&lt;/ref-type&gt;&lt;contributors&gt;&lt;authors&gt;&lt;author&gt;Svedholm, A. M.&lt;/author&gt;&lt;author&gt;Lindeman, M. &lt;/author&gt;&lt;/authors&gt;&lt;/contributors&gt;&lt;titles&gt;&lt;title&gt;The separate roles of the reflective mind and involuntary inhibitory control in gatekeeping paranormal beliefs and the underlying intuitive confusions&lt;/title&gt;&lt;secondary-title&gt;British Journal of Psychology&lt;/secondary-title&gt;&lt;/titles&gt;&lt;periodical&gt;&lt;full-title&gt;British Journal of Psychology&lt;/full-title&gt;&lt;/periodical&gt;&lt;pages&gt;303-319&lt;/pages&gt;&lt;volume&gt;104&lt;/volume&gt;&lt;number&gt;3&lt;/number&gt;&lt;dates&gt;&lt;year&gt;2013&lt;/year&gt;&lt;/dates&gt;&lt;urls&gt;&lt;/urls&gt;&lt;electronic-resource-num&gt;10.1111/j.2044-8295.2012.02118.x&lt;/electronic-resource-num&gt;&lt;/record&gt;&lt;/Cite&gt;&lt;/EndNote&gt;</w:instrText>
      </w:r>
      <w:r w:rsidR="002838BA">
        <w:rPr>
          <w:rFonts w:cstheme="minorHAnsi"/>
        </w:rPr>
        <w:fldChar w:fldCharType="separate"/>
      </w:r>
      <w:r w:rsidR="002838BA">
        <w:rPr>
          <w:rFonts w:cstheme="minorHAnsi"/>
          <w:noProof/>
        </w:rPr>
        <w:t>(Lindeman &amp; Svedholm-Häkkinen, 2016; Svedholm &amp; Lindeman, 2013, Study 2, no associations in Study 1)</w:t>
      </w:r>
      <w:r w:rsidR="002838BA">
        <w:rPr>
          <w:rFonts w:cstheme="minorHAnsi"/>
        </w:rPr>
        <w:fldChar w:fldCharType="end"/>
      </w:r>
      <w:r w:rsidR="000E2F6C" w:rsidRPr="00956859">
        <w:rPr>
          <w:rFonts w:cstheme="minorHAnsi"/>
        </w:rPr>
        <w:t>.</w:t>
      </w:r>
      <w:r w:rsidR="000E2F6C">
        <w:rPr>
          <w:rFonts w:cstheme="minorHAnsi"/>
        </w:rPr>
        <w:t xml:space="preserve"> </w:t>
      </w:r>
      <w:r w:rsidR="000E2F6C" w:rsidRPr="000E2F6C">
        <w:rPr>
          <w:rFonts w:cstheme="minorHAnsi"/>
        </w:rPr>
        <w:t xml:space="preserve">In addition, </w:t>
      </w:r>
      <w:bookmarkEnd w:id="15"/>
      <w:r w:rsidR="005C08A8" w:rsidRPr="000E2F6C">
        <w:rPr>
          <w:rFonts w:cstheme="minorHAnsi"/>
        </w:rPr>
        <w:t xml:space="preserve">priming </w:t>
      </w:r>
      <w:r w:rsidR="00367C75" w:rsidRPr="000E2F6C">
        <w:rPr>
          <w:rFonts w:cstheme="minorHAnsi"/>
        </w:rPr>
        <w:t xml:space="preserve">study participants </w:t>
      </w:r>
      <w:r w:rsidR="005C08A8" w:rsidRPr="000E2F6C">
        <w:rPr>
          <w:rFonts w:cstheme="minorHAnsi"/>
        </w:rPr>
        <w:t xml:space="preserve">to a </w:t>
      </w:r>
      <w:r w:rsidR="00367C75" w:rsidRPr="000E2F6C">
        <w:rPr>
          <w:rFonts w:cstheme="minorHAnsi"/>
        </w:rPr>
        <w:t xml:space="preserve">momentary intuitive mode, </w:t>
      </w:r>
      <w:r w:rsidR="000E2F6C" w:rsidRPr="000E2F6C">
        <w:rPr>
          <w:rFonts w:cstheme="minorHAnsi"/>
        </w:rPr>
        <w:t xml:space="preserve">has </w:t>
      </w:r>
      <w:r w:rsidR="005C08A8" w:rsidRPr="000E2F6C">
        <w:rPr>
          <w:rFonts w:cstheme="minorHAnsi"/>
        </w:rPr>
        <w:t xml:space="preserve">increased mind-body dualism </w:t>
      </w:r>
      <w:r w:rsidR="002838BA">
        <w:rPr>
          <w:rFonts w:cstheme="minorHAnsi"/>
        </w:rPr>
        <w:fldChar w:fldCharType="begin"/>
      </w:r>
      <w:r w:rsidR="002838BA">
        <w:rPr>
          <w:rFonts w:cstheme="minorHAnsi"/>
        </w:rPr>
        <w:instrText xml:space="preserve"> ADDIN EN.CITE &lt;EndNote&gt;&lt;Cite&gt;&lt;Author&gt;Forstmann&lt;/Author&gt;&lt;Year&gt;2015&lt;/Year&gt;&lt;RecNum&gt;4129&lt;/RecNum&gt;&lt;DisplayText&gt;(Forstmann &amp;amp; Burgmer, 2015)&lt;/DisplayText&gt;&lt;record&gt;&lt;rec-number&gt;4129&lt;/rec-number&gt;&lt;foreign-keys&gt;&lt;key app="EN" db-id="2dd02wzasvtxefepffqpftdo9vdt0252t0r0" timestamp="1490942381"&gt;4129&lt;/key&gt;&lt;/foreign-keys&gt;&lt;ref-type name="Journal Article"&gt;17&lt;/ref-type&gt;&lt;contributors&gt;&lt;authors&gt;&lt;author&gt;Forstmann, Matthias&lt;/author&gt;&lt;author&gt;Burgmer, Pascal&lt;/author&gt;&lt;/authors&gt;&lt;/contributors&gt;&lt;titles&gt;&lt;title&gt;Adults are intuitive mind-body dualists&lt;/title&gt;&lt;secondary-title&gt;Journal of Experimental Psychology: General&lt;/secondary-title&gt;&lt;/titles&gt;&lt;periodical&gt;&lt;full-title&gt;Journal of Experimental Psychology: General&lt;/full-title&gt;&lt;/periodical&gt;&lt;pages&gt;222-235&lt;/pages&gt;&lt;volume&gt;144&lt;/volume&gt;&lt;number&gt;1&lt;/number&gt;&lt;dates&gt;&lt;year&gt;2015&lt;/year&gt;&lt;/dates&gt;&lt;isbn&gt;1939-2222&lt;/isbn&gt;&lt;urls&gt;&lt;/urls&gt;&lt;electronic-resource-num&gt;10.1037/xge0000045&lt;/electronic-resource-num&gt;&lt;/record&gt;&lt;/Cite&gt;&lt;/EndNote&gt;</w:instrText>
      </w:r>
      <w:r w:rsidR="002838BA">
        <w:rPr>
          <w:rFonts w:cstheme="minorHAnsi"/>
        </w:rPr>
        <w:fldChar w:fldCharType="separate"/>
      </w:r>
      <w:r w:rsidR="002838BA">
        <w:rPr>
          <w:rFonts w:cstheme="minorHAnsi"/>
          <w:noProof/>
        </w:rPr>
        <w:t>(Forstmann &amp; Burgmer, 2015)</w:t>
      </w:r>
      <w:r w:rsidR="002838BA">
        <w:rPr>
          <w:rFonts w:cstheme="minorHAnsi"/>
        </w:rPr>
        <w:fldChar w:fldCharType="end"/>
      </w:r>
      <w:r w:rsidR="000E2F6C">
        <w:rPr>
          <w:rFonts w:cstheme="minorHAnsi"/>
        </w:rPr>
        <w:t xml:space="preserve">. </w:t>
      </w:r>
      <w:r w:rsidR="00367C75" w:rsidRPr="007E54A6">
        <w:rPr>
          <w:rFonts w:cstheme="minorHAnsi"/>
        </w:rPr>
        <w:t>Building on these findings</w:t>
      </w:r>
      <w:r w:rsidR="000E2F6C">
        <w:rPr>
          <w:rFonts w:cstheme="minorHAnsi"/>
        </w:rPr>
        <w:t xml:space="preserve"> and </w:t>
      </w:r>
      <w:r w:rsidR="000E2F6C" w:rsidRPr="007E54A6">
        <w:rPr>
          <w:rFonts w:cstheme="minorHAnsi"/>
        </w:rPr>
        <w:t xml:space="preserve">our theoretical framework, </w:t>
      </w:r>
      <w:r w:rsidR="00367C75" w:rsidRPr="007E54A6">
        <w:rPr>
          <w:rFonts w:cstheme="minorHAnsi"/>
        </w:rPr>
        <w:t xml:space="preserve">we propose that </w:t>
      </w:r>
      <w:r w:rsidR="00367C75" w:rsidRPr="00912CB4">
        <w:rPr>
          <w:rFonts w:cstheme="minorHAnsi"/>
          <w:color w:val="7030A0"/>
        </w:rPr>
        <w:t>when analytic style increases, ontological confusions decrease, and when intuitive style increases, ontological confusions increase.</w:t>
      </w:r>
    </w:p>
    <w:p w14:paraId="15CDD528" w14:textId="77777777" w:rsidR="000C6169" w:rsidRPr="00DD191F" w:rsidRDefault="00887221" w:rsidP="000F269F">
      <w:pPr>
        <w:ind w:firstLine="0"/>
        <w:rPr>
          <w:rFonts w:cstheme="minorHAnsi"/>
          <w:i/>
          <w:color w:val="0070C0"/>
        </w:rPr>
      </w:pPr>
      <w:r w:rsidRPr="000323C5">
        <w:rPr>
          <w:rFonts w:cstheme="minorHAnsi"/>
          <w:i/>
        </w:rPr>
        <w:t>1.</w:t>
      </w:r>
      <w:r w:rsidR="00763637">
        <w:rPr>
          <w:rFonts w:cstheme="minorHAnsi"/>
          <w:i/>
        </w:rPr>
        <w:t>2</w:t>
      </w:r>
      <w:r w:rsidRPr="000323C5">
        <w:rPr>
          <w:rFonts w:cstheme="minorHAnsi"/>
          <w:i/>
        </w:rPr>
        <w:t xml:space="preserve">.4. </w:t>
      </w:r>
      <w:r w:rsidR="00EC2BFF" w:rsidRPr="002F0415">
        <w:rPr>
          <w:rFonts w:cstheme="minorHAnsi"/>
          <w:i/>
        </w:rPr>
        <w:t>Values, e</w:t>
      </w:r>
      <w:r w:rsidR="009B28DD" w:rsidRPr="002F0415">
        <w:rPr>
          <w:rFonts w:cstheme="minorHAnsi"/>
          <w:i/>
        </w:rPr>
        <w:t xml:space="preserve">ducation, </w:t>
      </w:r>
      <w:r w:rsidR="009B28DD" w:rsidRPr="00680641">
        <w:rPr>
          <w:rFonts w:cstheme="minorHAnsi"/>
          <w:i/>
        </w:rPr>
        <w:t>knowledge and s</w:t>
      </w:r>
      <w:r w:rsidR="00EE16ED" w:rsidRPr="00680641">
        <w:rPr>
          <w:rFonts w:cstheme="minorHAnsi"/>
          <w:i/>
        </w:rPr>
        <w:t>ocial influence</w:t>
      </w:r>
    </w:p>
    <w:p w14:paraId="14770B38" w14:textId="77777777" w:rsidR="002D15AD" w:rsidRPr="00CA343C" w:rsidRDefault="006F2F43" w:rsidP="002D15AD">
      <w:pPr>
        <w:rPr>
          <w:rFonts w:cstheme="minorHAnsi"/>
          <w:color w:val="7030A0"/>
          <w:highlight w:val="lightGray"/>
        </w:rPr>
      </w:pPr>
      <w:r>
        <w:rPr>
          <w:rFonts w:cstheme="minorHAnsi"/>
        </w:rPr>
        <w:t xml:space="preserve">Besides </w:t>
      </w:r>
      <w:r w:rsidR="002C4EFC">
        <w:rPr>
          <w:rFonts w:cstheme="minorHAnsi"/>
        </w:rPr>
        <w:t>the cognitive variables</w:t>
      </w:r>
      <w:r>
        <w:rPr>
          <w:rFonts w:cstheme="minorHAnsi"/>
        </w:rPr>
        <w:t>, w</w:t>
      </w:r>
      <w:r w:rsidR="00EC2BFF" w:rsidRPr="002F0415">
        <w:rPr>
          <w:rFonts w:cstheme="minorHAnsi"/>
        </w:rPr>
        <w:t xml:space="preserve">e also address some </w:t>
      </w:r>
      <w:r>
        <w:rPr>
          <w:rFonts w:cstheme="minorHAnsi"/>
        </w:rPr>
        <w:t xml:space="preserve">other </w:t>
      </w:r>
      <w:r w:rsidR="00EC2BFF" w:rsidRPr="006F2F43">
        <w:rPr>
          <w:rFonts w:cstheme="minorHAnsi"/>
        </w:rPr>
        <w:t xml:space="preserve">variables which </w:t>
      </w:r>
      <w:r w:rsidR="00FE3217" w:rsidRPr="006F2F43">
        <w:rPr>
          <w:rFonts w:cstheme="minorHAnsi"/>
        </w:rPr>
        <w:t>may b</w:t>
      </w:r>
      <w:r w:rsidR="00FE3217">
        <w:rPr>
          <w:rFonts w:cstheme="minorHAnsi"/>
        </w:rPr>
        <w:t xml:space="preserve">oost or hinder </w:t>
      </w:r>
      <w:r w:rsidR="00EB6ED7">
        <w:rPr>
          <w:rFonts w:cstheme="minorHAnsi"/>
        </w:rPr>
        <w:t xml:space="preserve">belief in the </w:t>
      </w:r>
      <w:r w:rsidR="00EC2BFF" w:rsidRPr="002F0415">
        <w:rPr>
          <w:rFonts w:cstheme="minorHAnsi"/>
        </w:rPr>
        <w:t>atheism</w:t>
      </w:r>
      <w:r w:rsidR="00EB6ED7">
        <w:rPr>
          <w:rFonts w:cstheme="minorHAnsi"/>
        </w:rPr>
        <w:t xml:space="preserve"> theism continuum</w:t>
      </w:r>
      <w:r w:rsidR="00EC2BFF" w:rsidRPr="002F0415">
        <w:rPr>
          <w:rFonts w:cstheme="minorHAnsi"/>
        </w:rPr>
        <w:t xml:space="preserve">. </w:t>
      </w:r>
      <w:r w:rsidR="00EC2BFF" w:rsidRPr="00FE3217">
        <w:rPr>
          <w:rFonts w:cstheme="minorHAnsi"/>
          <w:color w:val="7030A0"/>
        </w:rPr>
        <w:t xml:space="preserve">First, we expect that </w:t>
      </w:r>
      <w:r w:rsidR="00DE1895">
        <w:rPr>
          <w:rFonts w:cstheme="minorHAnsi"/>
          <w:color w:val="7030A0"/>
        </w:rPr>
        <w:t xml:space="preserve">prioritizing </w:t>
      </w:r>
      <w:r w:rsidR="00F7063F">
        <w:rPr>
          <w:rFonts w:cstheme="minorHAnsi"/>
          <w:color w:val="7030A0"/>
        </w:rPr>
        <w:t>liberal</w:t>
      </w:r>
      <w:r w:rsidR="00EC2BFF" w:rsidRPr="00FE3217">
        <w:rPr>
          <w:rFonts w:cstheme="minorHAnsi"/>
          <w:color w:val="7030A0"/>
        </w:rPr>
        <w:t xml:space="preserve"> value</w:t>
      </w:r>
      <w:r w:rsidR="0080269C">
        <w:rPr>
          <w:rFonts w:cstheme="minorHAnsi"/>
          <w:color w:val="7030A0"/>
        </w:rPr>
        <w:t>s</w:t>
      </w:r>
      <w:r w:rsidR="00EC2BFF" w:rsidRPr="00FE3217">
        <w:rPr>
          <w:rFonts w:cstheme="minorHAnsi"/>
          <w:color w:val="7030A0"/>
        </w:rPr>
        <w:t xml:space="preserve"> </w:t>
      </w:r>
      <w:r w:rsidR="00DE1895">
        <w:rPr>
          <w:rFonts w:cstheme="minorHAnsi"/>
          <w:color w:val="7030A0"/>
        </w:rPr>
        <w:t xml:space="preserve">will </w:t>
      </w:r>
      <w:r w:rsidR="00EC2BFF" w:rsidRPr="00FE3217">
        <w:rPr>
          <w:rFonts w:cstheme="minorHAnsi"/>
          <w:color w:val="7030A0"/>
        </w:rPr>
        <w:t>predict atheism</w:t>
      </w:r>
      <w:r w:rsidR="00062F4A">
        <w:rPr>
          <w:rFonts w:cstheme="minorHAnsi"/>
          <w:color w:val="7030A0"/>
        </w:rPr>
        <w:t xml:space="preserve"> and </w:t>
      </w:r>
      <w:r w:rsidR="00F7063F">
        <w:rPr>
          <w:rFonts w:cstheme="minorHAnsi"/>
          <w:color w:val="7030A0"/>
        </w:rPr>
        <w:t>belief revision</w:t>
      </w:r>
      <w:r w:rsidR="00EC2BFF" w:rsidRPr="00FE3217">
        <w:rPr>
          <w:rFonts w:cstheme="minorHAnsi"/>
          <w:color w:val="7030A0"/>
        </w:rPr>
        <w:t>.</w:t>
      </w:r>
      <w:r w:rsidR="00EC2BFF" w:rsidRPr="002F0415">
        <w:rPr>
          <w:rFonts w:cstheme="minorHAnsi"/>
        </w:rPr>
        <w:t xml:space="preserve"> </w:t>
      </w:r>
      <w:r w:rsidR="005003BE">
        <w:t xml:space="preserve">Values – the ultimate goals, </w:t>
      </w:r>
      <w:r w:rsidR="005003BE" w:rsidRPr="008E1C53">
        <w:t xml:space="preserve">aspirations </w:t>
      </w:r>
      <w:r w:rsidR="005003BE">
        <w:t xml:space="preserve">and </w:t>
      </w:r>
      <w:r w:rsidR="005003BE" w:rsidRPr="008E1C53">
        <w:t xml:space="preserve">guiding principles </w:t>
      </w:r>
      <w:r w:rsidR="005003BE" w:rsidRPr="00AD3544">
        <w:t>to best possible living</w:t>
      </w:r>
      <w:r w:rsidR="005003BE">
        <w:t xml:space="preserve"> – </w:t>
      </w:r>
      <w:r w:rsidR="005003BE" w:rsidRPr="008E1C53">
        <w:t xml:space="preserve">may sound </w:t>
      </w:r>
      <w:r w:rsidR="005003BE">
        <w:t xml:space="preserve">a </w:t>
      </w:r>
      <w:r w:rsidR="005003BE" w:rsidRPr="00521C50">
        <w:t>distant topic</w:t>
      </w:r>
      <w:r w:rsidR="005003BE">
        <w:t xml:space="preserve"> </w:t>
      </w:r>
      <w:r w:rsidR="005003BE" w:rsidRPr="008E1C53">
        <w:t>to co</w:t>
      </w:r>
      <w:r w:rsidR="005003BE">
        <w:t>gnitive psycholog</w:t>
      </w:r>
      <w:r w:rsidR="00243CED">
        <w:t>y</w:t>
      </w:r>
      <w:r w:rsidR="005003BE">
        <w:t xml:space="preserve">, </w:t>
      </w:r>
      <w:r w:rsidR="00243CED">
        <w:t xml:space="preserve">but </w:t>
      </w:r>
      <w:r w:rsidR="005003BE">
        <w:t xml:space="preserve">values often have a cognitive element. Valuing traditions and conservation, in particular, </w:t>
      </w:r>
      <w:r w:rsidR="005003BE" w:rsidRPr="008B7116">
        <w:t xml:space="preserve">oppose </w:t>
      </w:r>
      <w:r w:rsidR="005003BE">
        <w:t xml:space="preserve">independent thought and </w:t>
      </w:r>
      <w:r w:rsidR="005003BE" w:rsidRPr="008B7116">
        <w:t>openness</w:t>
      </w:r>
      <w:r w:rsidR="005003BE">
        <w:t xml:space="preserve"> </w:t>
      </w:r>
      <w:r w:rsidR="005003BE" w:rsidRPr="008B7116">
        <w:t>to</w:t>
      </w:r>
      <w:r w:rsidR="005003BE">
        <w:t xml:space="preserve"> </w:t>
      </w:r>
      <w:r w:rsidR="005003BE" w:rsidRPr="008B7116">
        <w:t>change</w:t>
      </w:r>
      <w:r w:rsidR="005003BE">
        <w:t xml:space="preserve"> </w:t>
      </w:r>
      <w:r w:rsidR="005003BE">
        <w:fldChar w:fldCharType="begin"/>
      </w:r>
      <w:r w:rsidR="005003BE">
        <w:instrText xml:space="preserve"> ADDIN EN.CITE &lt;EndNote&gt;&lt;Cite&gt;&lt;Author&gt;Schwartz&lt;/Author&gt;&lt;Year&gt;1994&lt;/Year&gt;&lt;RecNum&gt;1445&lt;/RecNum&gt;&lt;DisplayText&gt;(Schwartz, 1994)&lt;/DisplayText&gt;&lt;record&gt;&lt;rec-number&gt;1445&lt;/rec-number&gt;&lt;foreign-keys&gt;&lt;key app="EN" db-id="2dd02wzasvtxefepffqpftdo9vdt0252t0r0" timestamp="0"&gt;1445&lt;/key&gt;&lt;key app="ENWeb" db-id="THTqOArtqggAADgv-i8"&gt;1035&lt;/key&gt;&lt;/foreign-keys&gt;&lt;ref-type name="Journal Article"&gt;17&lt;/ref-type&gt;&lt;contributors&gt;&lt;authors&gt;&lt;author&gt;Schwartz, S. H.&lt;/author&gt;&lt;/authors&gt;&lt;/contributors&gt;&lt;titles&gt;&lt;title&gt;Are there universal aspects in the structure and contents of human values&lt;/title&gt;&lt;secondary-title&gt;Journal of Social Issues&lt;/secondary-title&gt;&lt;/titles&gt;&lt;pages&gt;19-45&lt;/pages&gt;&lt;volume&gt;50&lt;/volume&gt;&lt;dates&gt;&lt;year&gt;1994&lt;/year&gt;&lt;/dates&gt;&lt;urls&gt;&lt;/urls&gt;&lt;/record&gt;&lt;/Cite&gt;&lt;/EndNote&gt;</w:instrText>
      </w:r>
      <w:r w:rsidR="005003BE">
        <w:fldChar w:fldCharType="separate"/>
      </w:r>
      <w:r w:rsidR="005003BE">
        <w:rPr>
          <w:noProof/>
        </w:rPr>
        <w:t>(Schwartz, 1994)</w:t>
      </w:r>
      <w:r w:rsidR="005003BE">
        <w:fldChar w:fldCharType="end"/>
      </w:r>
      <w:r w:rsidR="005003BE">
        <w:t xml:space="preserve">, </w:t>
      </w:r>
      <w:r w:rsidR="002D15AD">
        <w:rPr>
          <w:rFonts w:cstheme="minorHAnsi"/>
        </w:rPr>
        <w:t>and a</w:t>
      </w:r>
      <w:r w:rsidR="002D15AD" w:rsidRPr="00FE3217">
        <w:rPr>
          <w:rFonts w:cstheme="minorHAnsi"/>
        </w:rPr>
        <w:t>theism</w:t>
      </w:r>
      <w:r w:rsidR="002D15AD">
        <w:rPr>
          <w:rFonts w:cstheme="minorHAnsi"/>
        </w:rPr>
        <w:t>, as such, can</w:t>
      </w:r>
      <w:r w:rsidR="002D15AD" w:rsidRPr="00FE3217">
        <w:rPr>
          <w:rFonts w:cstheme="minorHAnsi"/>
        </w:rPr>
        <w:t xml:space="preserve"> be considered a case of </w:t>
      </w:r>
      <w:r w:rsidR="005003BE">
        <w:rPr>
          <w:rFonts w:cstheme="minorHAnsi"/>
        </w:rPr>
        <w:t xml:space="preserve">independent thinking and </w:t>
      </w:r>
      <w:r w:rsidR="002D15AD" w:rsidRPr="00FE3217">
        <w:rPr>
          <w:rFonts w:cstheme="minorHAnsi"/>
        </w:rPr>
        <w:t>nonconformity</w:t>
      </w:r>
      <w:r w:rsidR="002D15AD">
        <w:rPr>
          <w:rFonts w:cstheme="minorHAnsi"/>
        </w:rPr>
        <w:t>, at least</w:t>
      </w:r>
      <w:r w:rsidR="002D15AD" w:rsidRPr="00FE3217">
        <w:rPr>
          <w:rFonts w:cstheme="minorHAnsi"/>
        </w:rPr>
        <w:t xml:space="preserve"> in societies where the majority</w:t>
      </w:r>
      <w:r w:rsidR="002D15AD">
        <w:rPr>
          <w:rFonts w:cstheme="minorHAnsi"/>
        </w:rPr>
        <w:t xml:space="preserve"> </w:t>
      </w:r>
      <w:r w:rsidR="002D15AD" w:rsidRPr="00FE3217">
        <w:rPr>
          <w:rFonts w:cstheme="minorHAnsi"/>
        </w:rPr>
        <w:t>is religious</w:t>
      </w:r>
      <w:r w:rsidR="002D15AD">
        <w:rPr>
          <w:rFonts w:cstheme="minorHAnsi"/>
        </w:rPr>
        <w:t xml:space="preserve"> </w:t>
      </w:r>
      <w:r w:rsidR="002838BA">
        <w:rPr>
          <w:rFonts w:cstheme="minorHAnsi"/>
        </w:rPr>
        <w:fldChar w:fldCharType="begin"/>
      </w:r>
      <w:r w:rsidR="002838BA">
        <w:rPr>
          <w:rFonts w:cstheme="minorHAnsi"/>
        </w:rPr>
        <w:instrText xml:space="preserve"> ADDIN EN.CITE &lt;EndNote&gt;&lt;Cite&gt;&lt;Author&gt;Zuckerman&lt;/Author&gt;&lt;Year&gt;2013&lt;/Year&gt;&lt;RecNum&gt;3381&lt;/RecNum&gt;&lt;DisplayText&gt;(Zuckerman et al., 2013)&lt;/DisplayText&gt;&lt;record&gt;&lt;rec-number&gt;3381&lt;/rec-number&gt;&lt;foreign-keys&gt;&lt;key app="EN" db-id="2dd02wzasvtxefepffqpftdo9vdt0252t0r0" timestamp="1390562048"&gt;3381&lt;/key&gt;&lt;/foreign-keys&gt;&lt;ref-type name="Journal Article"&gt;17&lt;/ref-type&gt;&lt;contributors&gt;&lt;authors&gt;&lt;author&gt;Zuckerman, Miron&lt;/author&gt;&lt;author&gt;Silberman, Jordan&lt;/author&gt;&lt;author&gt;Hall, Judith A&lt;/author&gt;&lt;/authors&gt;&lt;/contributors&gt;&lt;titles&gt;&lt;title&gt;The relation between intelligence and religiosity: A meta-analysis and some proposed explanations&lt;/title&gt;&lt;secondary-title&gt;Personality and Social Psychology Review&lt;/secondary-title&gt;&lt;/titles&gt;&lt;periodical&gt;&lt;full-title&gt;Personality and Social Psychology Review&lt;/full-title&gt;&lt;/periodical&gt;&lt;pages&gt;325-354&lt;/pages&gt;&lt;volume&gt;17&lt;/volume&gt;&lt;number&gt;4&lt;/number&gt;&lt;dates&gt;&lt;year&gt;2013&lt;/year&gt;&lt;/dates&gt;&lt;isbn&gt;1088-8683&lt;/isbn&gt;&lt;urls&gt;&lt;/urls&gt;&lt;electronic-resource-num&gt;10.1177/1088868313497266&lt;/electronic-resource-num&gt;&lt;/record&gt;&lt;/Cite&gt;&lt;/EndNote&gt;</w:instrText>
      </w:r>
      <w:r w:rsidR="002838BA">
        <w:rPr>
          <w:rFonts w:cstheme="minorHAnsi"/>
        </w:rPr>
        <w:fldChar w:fldCharType="separate"/>
      </w:r>
      <w:r w:rsidR="002838BA">
        <w:rPr>
          <w:rFonts w:cstheme="minorHAnsi"/>
          <w:noProof/>
        </w:rPr>
        <w:t>(Zuckerman et al., 2013)</w:t>
      </w:r>
      <w:r w:rsidR="002838BA">
        <w:rPr>
          <w:rFonts w:cstheme="minorHAnsi"/>
        </w:rPr>
        <w:fldChar w:fldCharType="end"/>
      </w:r>
      <w:r w:rsidR="002D15AD" w:rsidRPr="00FE3217">
        <w:rPr>
          <w:rFonts w:cstheme="minorHAnsi"/>
        </w:rPr>
        <w:t>.</w:t>
      </w:r>
      <w:r w:rsidR="00EC2BFF" w:rsidRPr="002F0415">
        <w:rPr>
          <w:rFonts w:cstheme="minorHAnsi"/>
        </w:rPr>
        <w:t xml:space="preserve"> It is thus possible that </w:t>
      </w:r>
      <w:r w:rsidR="008D0941" w:rsidRPr="002F0415">
        <w:rPr>
          <w:rFonts w:cstheme="minorHAnsi"/>
        </w:rPr>
        <w:t>analytic</w:t>
      </w:r>
      <w:r w:rsidR="00EC2BFF" w:rsidRPr="002F0415">
        <w:rPr>
          <w:rFonts w:cstheme="minorHAnsi"/>
        </w:rPr>
        <w:t xml:space="preserve"> thinking partly explains why nonreligious individuals across different </w:t>
      </w:r>
      <w:r w:rsidR="002D15AD">
        <w:rPr>
          <w:rFonts w:cstheme="minorHAnsi"/>
        </w:rPr>
        <w:t>d</w:t>
      </w:r>
      <w:r w:rsidR="00EC2BFF" w:rsidRPr="002F0415">
        <w:rPr>
          <w:rFonts w:cstheme="minorHAnsi"/>
        </w:rPr>
        <w:t xml:space="preserve">enominations and countries value traditions less and openness to change and autonomy more than religious individuals </w:t>
      </w:r>
      <w:r w:rsidR="002838BA">
        <w:rPr>
          <w:rFonts w:cstheme="minorHAnsi"/>
        </w:rPr>
        <w:fldChar w:fldCharType="begin"/>
      </w:r>
      <w:r w:rsidR="002838BA">
        <w:rPr>
          <w:rFonts w:cstheme="minorHAnsi"/>
        </w:rPr>
        <w:instrText xml:space="preserve"> ADDIN EN.CITE &lt;EndNote&gt;&lt;Cite&gt;&lt;Author&gt;Saroglou&lt;/Author&gt;&lt;Year&gt;2004&lt;/Year&gt;&lt;RecNum&gt;2065&lt;/RecNum&gt;&lt;Prefix&gt;a meta-analysis: &lt;/Prefix&gt;&lt;DisplayText&gt;(a meta-analysis: Saroglou, Delpierre, &amp;amp; Dernelle, 2004)&lt;/DisplayText&gt;&lt;record&gt;&lt;rec-number&gt;2065&lt;/rec-number&gt;&lt;foreign-keys&gt;&lt;key app="EN" db-id="2dd02wzasvtxefepffqpftdo9vdt0252t0r0" timestamp="0"&gt;2065&lt;/key&gt;&lt;key app="ENWeb" db-id="THTqOArtqggAADgv-i8"&gt;1621&lt;/key&gt;&lt;/foreign-keys&gt;&lt;ref-type name="Journal Article"&gt;17&lt;/ref-type&gt;&lt;contributors&gt;&lt;authors&gt;&lt;author&gt;Saroglou, V.&lt;/author&gt;&lt;author&gt;Delpierre, V.&lt;/author&gt;&lt;author&gt;Dernelle, R.&lt;/author&gt;&lt;/authors&gt;&lt;/contributors&gt;&lt;titles&gt;&lt;title&gt;Values and religiosity: A meta-analysis of studies using Schwartz&amp;apos;s model&lt;/title&gt;&lt;secondary-title&gt;Personality and Individual Differences&lt;/secondary-title&gt;&lt;/titles&gt;&lt;periodical&gt;&lt;full-title&gt;Personality and Individual Differences&lt;/full-title&gt;&lt;/periodical&gt;&lt;pages&gt;721-734&lt;/pages&gt;&lt;volume&gt;37&lt;/volume&gt;&lt;number&gt;4&lt;/number&gt;&lt;dates&gt;&lt;year&gt;2004&lt;/year&gt;&lt;/dates&gt;&lt;urls&gt;&lt;/urls&gt;&lt;electronic-resource-num&gt;10.1016/j.paid.2003.10.005&lt;/electronic-resource-num&gt;&lt;/record&gt;&lt;/Cite&gt;&lt;/EndNote&gt;</w:instrText>
      </w:r>
      <w:r w:rsidR="002838BA">
        <w:rPr>
          <w:rFonts w:cstheme="minorHAnsi"/>
        </w:rPr>
        <w:fldChar w:fldCharType="separate"/>
      </w:r>
      <w:r w:rsidR="002838BA">
        <w:rPr>
          <w:rFonts w:cstheme="minorHAnsi"/>
          <w:noProof/>
        </w:rPr>
        <w:t>(a meta-analysis: Saroglou, Delpierre, &amp; Dernelle, 2004)</w:t>
      </w:r>
      <w:r w:rsidR="002838BA">
        <w:rPr>
          <w:rFonts w:cstheme="minorHAnsi"/>
        </w:rPr>
        <w:fldChar w:fldCharType="end"/>
      </w:r>
      <w:r w:rsidR="00EC2BFF" w:rsidRPr="002F0415">
        <w:rPr>
          <w:rFonts w:cstheme="minorHAnsi"/>
        </w:rPr>
        <w:t xml:space="preserve">. </w:t>
      </w:r>
    </w:p>
    <w:p w14:paraId="35F612D9" w14:textId="77777777" w:rsidR="00680641" w:rsidRDefault="002D15AD" w:rsidP="00C8376A">
      <w:pPr>
        <w:rPr>
          <w:rFonts w:cstheme="minorHAnsi"/>
          <w:color w:val="7030A0"/>
        </w:rPr>
      </w:pPr>
      <w:r w:rsidRPr="002D15AD">
        <w:rPr>
          <w:rFonts w:cstheme="minorHAnsi"/>
        </w:rPr>
        <w:t xml:space="preserve">Second, we agree with </w:t>
      </w:r>
      <w:r w:rsidR="002838BA">
        <w:rPr>
          <w:rFonts w:cstheme="minorHAnsi"/>
        </w:rPr>
        <w:fldChar w:fldCharType="begin"/>
      </w:r>
      <w:r w:rsidR="002838BA">
        <w:rPr>
          <w:rFonts w:cstheme="minorHAnsi"/>
        </w:rPr>
        <w:instrText xml:space="preserve"> ADDIN EN.CITE &lt;EndNote&gt;&lt;Cite&gt;&lt;Author&gt;Norenzayan&lt;/Author&gt;&lt;Year&gt;2013&lt;/Year&gt;&lt;RecNum&gt;3209&lt;/RecNum&gt;&lt;DisplayText&gt;(Norenzayan &amp;amp; Gervais, 2013)&lt;/DisplayText&gt;&lt;record&gt;&lt;rec-number&gt;3209&lt;/rec-number&gt;&lt;foreign-keys&gt;&lt;key app="EN" db-id="2dd02wzasvtxefepffqpftdo9vdt0252t0r0" timestamp="1368863901"&gt;3209&lt;/key&gt;&lt;/foreign-keys&gt;&lt;ref-type name="Journal Article"&gt;17&lt;/ref-type&gt;&lt;contributors&gt;&lt;authors&gt;&lt;author&gt;Norenzayan, Ara&lt;/author&gt;&lt;author&gt;Gervais, Will M&lt;/author&gt;&lt;/authors&gt;&lt;/contributors&gt;&lt;titles&gt;&lt;title&gt;The origins of religious disbelief&lt;/title&gt;&lt;secondary-title&gt;Trends in Cognitive Sciences&lt;/secondary-title&gt;&lt;/titles&gt;&lt;periodical&gt;&lt;full-title&gt;Trends in Cognitive Sciences&lt;/full-title&gt;&lt;/periodical&gt;&lt;pages&gt;20–25&lt;/pages&gt;&lt;volume&gt;17&lt;/volume&gt;&lt;number&gt;1&lt;/number&gt;&lt;dates&gt;&lt;year&gt;2013&lt;/year&gt;&lt;/dates&gt;&lt;isbn&gt;1364-6613&lt;/isbn&gt;&lt;urls&gt;&lt;/urls&gt;&lt;electronic-resource-num&gt;10.1016/j.tics.2012.11.006&lt;/electronic-resource-num&gt;&lt;/record&gt;&lt;/Cite&gt;&lt;/EndNote&gt;</w:instrText>
      </w:r>
      <w:r w:rsidR="002838BA">
        <w:rPr>
          <w:rFonts w:cstheme="minorHAnsi"/>
        </w:rPr>
        <w:fldChar w:fldCharType="separate"/>
      </w:r>
      <w:r w:rsidR="002838BA">
        <w:rPr>
          <w:rFonts w:cstheme="minorHAnsi"/>
          <w:noProof/>
        </w:rPr>
        <w:t xml:space="preserve">Norenzayan </w:t>
      </w:r>
      <w:r w:rsidR="002E09E0">
        <w:rPr>
          <w:rFonts w:cstheme="minorHAnsi"/>
          <w:noProof/>
        </w:rPr>
        <w:t>and</w:t>
      </w:r>
      <w:r w:rsidR="002838BA">
        <w:rPr>
          <w:rFonts w:cstheme="minorHAnsi"/>
          <w:noProof/>
        </w:rPr>
        <w:t xml:space="preserve"> Gervais</w:t>
      </w:r>
      <w:r w:rsidR="002E09E0">
        <w:rPr>
          <w:rFonts w:cstheme="minorHAnsi"/>
          <w:noProof/>
        </w:rPr>
        <w:t xml:space="preserve"> (</w:t>
      </w:r>
      <w:r w:rsidR="002838BA">
        <w:rPr>
          <w:rFonts w:cstheme="minorHAnsi"/>
          <w:noProof/>
        </w:rPr>
        <w:t>2013)</w:t>
      </w:r>
      <w:r w:rsidR="002838BA">
        <w:rPr>
          <w:rFonts w:cstheme="minorHAnsi"/>
        </w:rPr>
        <w:fldChar w:fldCharType="end"/>
      </w:r>
      <w:r>
        <w:rPr>
          <w:rFonts w:cstheme="minorHAnsi"/>
        </w:rPr>
        <w:t xml:space="preserve"> in that </w:t>
      </w:r>
      <w:r w:rsidR="00FD1431" w:rsidRPr="002F0415">
        <w:t xml:space="preserve">analytic thinkers are likely to be more attracted to science education, which further encourages analytic thinking that fosters religious skepticism. </w:t>
      </w:r>
      <w:r w:rsidR="0074448B">
        <w:t>Although the association between education and religiosity is somewhat inconsistent</w:t>
      </w:r>
      <w:r w:rsidR="00630049">
        <w:t xml:space="preserve"> </w:t>
      </w:r>
      <w:r w:rsidR="00630049">
        <w:fldChar w:fldCharType="begin">
          <w:fldData xml:space="preserve">PEVuZE5vdGU+PENpdGU+PEF1dGhvcj5IdW5nZXJtYW48L0F1dGhvcj48WWVhcj4yMDE0PC9ZZWFy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=
</w:fldData>
        </w:fldChar>
      </w:r>
      <w:r w:rsidR="00630049">
        <w:instrText xml:space="preserve"> ADDIN EN.CITE </w:instrText>
      </w:r>
      <w:r w:rsidR="00630049">
        <w:fldChar w:fldCharType="begin">
          <w:fldData xml:space="preserve">PEVuZE5vdGU+PENpdGU+PEF1dGhvcj5IdW5nZXJtYW48L0F1dGhvcj48WWVhcj4yMDE0PC9ZZWFy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=
</w:fldData>
        </w:fldChar>
      </w:r>
      <w:r w:rsidR="00630049">
        <w:instrText xml:space="preserve"> ADDIN EN.CITE.DATA </w:instrText>
      </w:r>
      <w:r w:rsidR="00630049">
        <w:fldChar w:fldCharType="end"/>
      </w:r>
      <w:r w:rsidR="00630049">
        <w:fldChar w:fldCharType="separate"/>
      </w:r>
      <w:r w:rsidR="00630049">
        <w:rPr>
          <w:noProof/>
        </w:rPr>
        <w:t>(Hungerman, 2014; Lewis, 2015; Mocan &amp; Pogorelova, 2017)</w:t>
      </w:r>
      <w:r w:rsidR="00630049">
        <w:fldChar w:fldCharType="end"/>
      </w:r>
      <w:r w:rsidR="00630049">
        <w:t xml:space="preserve">, </w:t>
      </w:r>
      <w:r>
        <w:rPr>
          <w:rFonts w:cstheme="minorHAnsi"/>
        </w:rPr>
        <w:t xml:space="preserve">a </w:t>
      </w:r>
      <w:r>
        <w:rPr>
          <w:rFonts w:cstheme="minorHAnsi"/>
        </w:rPr>
        <w:lastRenderedPageBreak/>
        <w:t xml:space="preserve">study from </w:t>
      </w:r>
      <w:r w:rsidRPr="002F0415">
        <w:rPr>
          <w:rFonts w:cstheme="minorHAnsi"/>
        </w:rPr>
        <w:t>more than 50 countries (N = ca. 85</w:t>
      </w:r>
      <w:r w:rsidR="002E09E0">
        <w:rPr>
          <w:rFonts w:cstheme="minorHAnsi"/>
        </w:rPr>
        <w:t>,</w:t>
      </w:r>
      <w:r w:rsidRPr="002F0415">
        <w:rPr>
          <w:rFonts w:cstheme="minorHAnsi"/>
        </w:rPr>
        <w:t>000)</w:t>
      </w:r>
      <w:r>
        <w:rPr>
          <w:rFonts w:cstheme="minorHAnsi"/>
        </w:rPr>
        <w:t xml:space="preserve"> </w:t>
      </w:r>
      <w:r w:rsidRPr="002F0415">
        <w:rPr>
          <w:rFonts w:cstheme="minorHAnsi"/>
        </w:rPr>
        <w:t xml:space="preserve">found that religious people dominated (77 </w:t>
      </w:r>
      <w:r w:rsidR="00AE688F">
        <w:rPr>
          <w:rFonts w:cstheme="minorHAnsi"/>
        </w:rPr>
        <w:t>%</w:t>
      </w:r>
      <w:r w:rsidRPr="002F0415">
        <w:rPr>
          <w:rFonts w:cstheme="minorHAnsi"/>
        </w:rPr>
        <w:t>) the lowest educational attainment whereas atheists were most likely to be found at the highest educational level</w:t>
      </w:r>
      <w:r w:rsidR="008E1F4A">
        <w:rPr>
          <w:rFonts w:cstheme="minorHAnsi"/>
        </w:rPr>
        <w:t xml:space="preserve"> </w:t>
      </w:r>
      <w:r w:rsidR="008E1F4A">
        <w:fldChar w:fldCharType="begin"/>
      </w:r>
      <w:r w:rsidR="008E1F4A">
        <w:instrText xml:space="preserve"> ADDIN EN.CITE &lt;EndNote&gt;&lt;Cite&gt;&lt;Author&gt;Keysar&lt;/Author&gt;&lt;Year&gt;2017&lt;/Year&gt;&lt;RecNum&gt;4490&lt;/RecNum&gt;&lt;DisplayText&gt;(Keysar, 2017)&lt;/DisplayText&gt;&lt;record&gt;&lt;rec-number&gt;4490&lt;/rec-number&gt;&lt;foreign-keys&gt;&lt;key app="EN" db-id="2dd02wzasvtxefepffqpftdo9vdt0252t0r0" timestamp="1552722824"&gt;4490&lt;/key&gt;&lt;/foreign-keys&gt;&lt;ref-type name="Electronic Book Section"&gt;60&lt;/ref-type&gt;&lt;contributors&gt;&lt;authors&gt;&lt;author&gt;Keysar, Ariela&lt;/author&gt;&lt;/authors&gt;&lt;secondary-authors&gt;&lt;author&gt;Zuckerman, P.&lt;/author&gt;&lt;author&gt;Shook, J.&lt;/author&gt;&lt;/secondary-authors&gt;&lt;/contributors&gt;&lt;titles&gt;&lt;title&gt;Religious/nonreligious demography and religion versus science: A global perspective&lt;/title&gt;&lt;secondary-title&gt;The Oxford handbook of secularism &lt;/secondary-title&gt;&lt;tertiary-title&gt;(Oxford Handbooks Online)&lt;/tertiary-title&gt;&lt;/titles&gt;&lt;dates&gt;&lt;year&gt;2017&lt;/year&gt;&lt;/dates&gt;&lt;urls&gt;&lt;/urls&gt;&lt;electronic-resource-num&gt;10.1093/oxfordhb/9780199988457.013.3&lt;/electronic-resource-num&gt;&lt;/record&gt;&lt;/Cite&gt;&lt;/EndNote&gt;</w:instrText>
      </w:r>
      <w:r w:rsidR="008E1F4A">
        <w:fldChar w:fldCharType="separate"/>
      </w:r>
      <w:r w:rsidR="008E1F4A">
        <w:rPr>
          <w:noProof/>
        </w:rPr>
        <w:t>(Keysar, 2017)</w:t>
      </w:r>
      <w:r w:rsidR="008E1F4A">
        <w:fldChar w:fldCharType="end"/>
      </w:r>
      <w:r w:rsidR="008E1F4A">
        <w:t xml:space="preserve">. </w:t>
      </w:r>
      <w:r w:rsidR="00BB0DC7">
        <w:rPr>
          <w:rFonts w:cstheme="minorHAnsi"/>
          <w:color w:val="7030A0"/>
        </w:rPr>
        <w:t>W</w:t>
      </w:r>
      <w:r w:rsidR="00B97C11" w:rsidRPr="00880A9B">
        <w:rPr>
          <w:rFonts w:cstheme="minorHAnsi"/>
          <w:color w:val="7030A0"/>
        </w:rPr>
        <w:t xml:space="preserve">e </w:t>
      </w:r>
      <w:r w:rsidR="00BB0DC7">
        <w:rPr>
          <w:rFonts w:cstheme="minorHAnsi"/>
          <w:color w:val="7030A0"/>
        </w:rPr>
        <w:t xml:space="preserve">thus </w:t>
      </w:r>
      <w:r w:rsidR="00B97C11" w:rsidRPr="00880A9B">
        <w:rPr>
          <w:rFonts w:cstheme="minorHAnsi"/>
          <w:color w:val="7030A0"/>
        </w:rPr>
        <w:t xml:space="preserve">expect that atheism and belief revision increase with education. </w:t>
      </w:r>
    </w:p>
    <w:p w14:paraId="3C3DEED1" w14:textId="77777777" w:rsidR="001305D5" w:rsidRPr="00A876E7" w:rsidRDefault="002D15AD" w:rsidP="00124214">
      <w:pPr>
        <w:rPr>
          <w:rFonts w:cstheme="minorHAnsi"/>
          <w:color w:val="0070C0"/>
        </w:rPr>
      </w:pPr>
      <w:r>
        <w:rPr>
          <w:rFonts w:cstheme="minorHAnsi"/>
        </w:rPr>
        <w:t>Third, b</w:t>
      </w:r>
      <w:r w:rsidR="00122FF7" w:rsidRPr="002F0415">
        <w:rPr>
          <w:rFonts w:cstheme="minorHAnsi"/>
        </w:rPr>
        <w:t xml:space="preserve">ecause </w:t>
      </w:r>
      <w:r w:rsidR="00772378">
        <w:rPr>
          <w:rFonts w:cstheme="minorHAnsi"/>
        </w:rPr>
        <w:t xml:space="preserve">the </w:t>
      </w:r>
      <w:r w:rsidR="00122FF7" w:rsidRPr="00AE688F">
        <w:rPr>
          <w:rFonts w:cstheme="minorHAnsi"/>
        </w:rPr>
        <w:t xml:space="preserve">cognitive biases underlying religious </w:t>
      </w:r>
      <w:r w:rsidR="00772378">
        <w:rPr>
          <w:rFonts w:cstheme="minorHAnsi"/>
        </w:rPr>
        <w:t xml:space="preserve">beliefs </w:t>
      </w:r>
      <w:r w:rsidR="00122FF7" w:rsidRPr="00AE688F">
        <w:rPr>
          <w:rFonts w:cstheme="minorHAnsi"/>
        </w:rPr>
        <w:t xml:space="preserve">are basically confusions where the fundamental differences between mental and physical </w:t>
      </w:r>
      <w:r w:rsidR="001B1994">
        <w:rPr>
          <w:rFonts w:cstheme="minorHAnsi"/>
        </w:rPr>
        <w:t xml:space="preserve">and between </w:t>
      </w:r>
      <w:r w:rsidR="00122FF7" w:rsidRPr="00AE688F">
        <w:rPr>
          <w:rFonts w:cstheme="minorHAnsi"/>
        </w:rPr>
        <w:t xml:space="preserve">living and lifeless are </w:t>
      </w:r>
      <w:r w:rsidR="00122FF7" w:rsidRPr="002F0415">
        <w:rPr>
          <w:rFonts w:cstheme="minorHAnsi"/>
        </w:rPr>
        <w:t xml:space="preserve">not honored, </w:t>
      </w:r>
      <w:r w:rsidR="00122FF7" w:rsidRPr="002D15AD">
        <w:rPr>
          <w:rFonts w:cstheme="minorHAnsi"/>
          <w:color w:val="7030A0"/>
        </w:rPr>
        <w:t>w</w:t>
      </w:r>
      <w:r w:rsidR="000978FA" w:rsidRPr="002D15AD">
        <w:rPr>
          <w:rFonts w:cstheme="minorHAnsi"/>
          <w:color w:val="7030A0"/>
        </w:rPr>
        <w:t xml:space="preserve">e expect that </w:t>
      </w:r>
      <w:r w:rsidR="00122FF7" w:rsidRPr="002D15AD">
        <w:rPr>
          <w:rFonts w:cstheme="minorHAnsi"/>
          <w:color w:val="7030A0"/>
        </w:rPr>
        <w:t>i</w:t>
      </w:r>
      <w:r w:rsidR="000978FA" w:rsidRPr="002D15AD">
        <w:rPr>
          <w:rFonts w:cstheme="minorHAnsi"/>
          <w:color w:val="7030A0"/>
        </w:rPr>
        <w:t xml:space="preserve">n-depth </w:t>
      </w:r>
      <w:bookmarkStart w:id="16" w:name="_Hlk10875275"/>
      <w:r w:rsidR="000978FA" w:rsidRPr="002D15AD">
        <w:rPr>
          <w:rFonts w:cstheme="minorHAnsi"/>
          <w:color w:val="7030A0"/>
        </w:rPr>
        <w:t>psychological, biological, and physical knowledge</w:t>
      </w:r>
      <w:r w:rsidR="002C4EFC">
        <w:rPr>
          <w:rFonts w:cstheme="minorHAnsi"/>
          <w:color w:val="7030A0"/>
        </w:rPr>
        <w:t xml:space="preserve"> </w:t>
      </w:r>
      <w:bookmarkEnd w:id="16"/>
      <w:r w:rsidR="00500BD7">
        <w:rPr>
          <w:rFonts w:cstheme="minorHAnsi"/>
          <w:color w:val="7030A0"/>
        </w:rPr>
        <w:t xml:space="preserve">is crucial when predicting </w:t>
      </w:r>
      <w:r w:rsidR="001B1994">
        <w:rPr>
          <w:rFonts w:cstheme="minorHAnsi"/>
          <w:color w:val="7030A0"/>
        </w:rPr>
        <w:t>ontological confusions</w:t>
      </w:r>
      <w:r w:rsidR="00500BD7">
        <w:rPr>
          <w:rFonts w:cstheme="minorHAnsi"/>
          <w:color w:val="7030A0"/>
        </w:rPr>
        <w:t xml:space="preserve"> and analytic</w:t>
      </w:r>
      <w:r w:rsidR="005E00C4" w:rsidRPr="002D15AD">
        <w:rPr>
          <w:rFonts w:cstheme="minorHAnsi"/>
          <w:color w:val="7030A0"/>
        </w:rPr>
        <w:t xml:space="preserve"> atheis</w:t>
      </w:r>
      <w:r w:rsidR="005E00C4" w:rsidRPr="001B1994">
        <w:rPr>
          <w:rFonts w:cstheme="minorHAnsi"/>
          <w:color w:val="7030A0"/>
        </w:rPr>
        <w:t>m</w:t>
      </w:r>
      <w:r w:rsidR="00C8376A" w:rsidRPr="001B1994">
        <w:rPr>
          <w:rFonts w:cstheme="minorHAnsi"/>
          <w:color w:val="7030A0"/>
        </w:rPr>
        <w:t xml:space="preserve">. </w:t>
      </w:r>
      <w:r w:rsidR="005E00C4" w:rsidRPr="001B1994">
        <w:rPr>
          <w:rFonts w:cstheme="minorHAnsi"/>
          <w:color w:val="7030A0"/>
        </w:rPr>
        <w:t xml:space="preserve"> </w:t>
      </w:r>
      <w:r w:rsidR="00500BD7" w:rsidRPr="00500BD7">
        <w:rPr>
          <w:rFonts w:cstheme="minorHAnsi"/>
        </w:rPr>
        <w:t xml:space="preserve">Just like </w:t>
      </w:r>
      <w:r w:rsidR="001617E2">
        <w:rPr>
          <w:rFonts w:cstheme="minorHAnsi"/>
        </w:rPr>
        <w:fldChar w:fldCharType="begin"/>
      </w:r>
      <w:r w:rsidR="001617E2">
        <w:rPr>
          <w:rFonts w:cstheme="minorHAnsi"/>
        </w:rPr>
        <w:instrText xml:space="preserve"> ADDIN EN.CITE &lt;EndNote&gt;&lt;Cite&gt;&lt;Author&gt;Stanovich&lt;/Author&gt;&lt;Year&gt;2018&lt;/Year&gt;&lt;RecNum&gt;4513&lt;/RecNum&gt;&lt;DisplayText&gt;(Stanovich, 2018)&lt;/DisplayText&gt;&lt;record&gt;&lt;rec-number&gt;4513&lt;/rec-number&gt;&lt;foreign-keys&gt;&lt;key app="EN" db-id="2dd02wzasvtxefepffqpftdo9vdt0252t0r0" timestamp="1554797012"&gt;4513&lt;/key&gt;&lt;/foreign-keys&gt;&lt;ref-type name="Journal Article"&gt;17&lt;/ref-type&gt;&lt;contributors&gt;&lt;authors&gt;&lt;author&gt;Stanovich, Keith E&lt;/author&gt;&lt;/authors&gt;&lt;/contributors&gt;&lt;titles&gt;&lt;title&gt;Miserliness in human cognition: the interaction of detection, override and mindware&lt;/title&gt;&lt;secondary-title&gt;Thinking &amp;amp; Reasoning&lt;/secondary-title&gt;&lt;/titles&gt;&lt;periodical&gt;&lt;full-title&gt;Thinking &amp;amp; Reasoning&lt;/full-title&gt;&lt;/periodical&gt;&lt;pages&gt;423-444&lt;/pages&gt;&lt;volume&gt;24&lt;/volume&gt;&lt;number&gt;4&lt;/number&gt;&lt;dates&gt;&lt;year&gt;2018&lt;/year&gt;&lt;/dates&gt;&lt;isbn&gt;1354-6783&lt;/isbn&gt;&lt;urls&gt;&lt;/urls&gt;&lt;electronic-resource-num&gt;10.1080/13546783.2018.1459314&lt;/electronic-resource-num&gt;&lt;/record&gt;&lt;/Cite&gt;&lt;/EndNote&gt;</w:instrText>
      </w:r>
      <w:r w:rsidR="001617E2">
        <w:rPr>
          <w:rFonts w:cstheme="minorHAnsi"/>
        </w:rPr>
        <w:fldChar w:fldCharType="separate"/>
      </w:r>
      <w:r w:rsidR="001617E2">
        <w:rPr>
          <w:rFonts w:cstheme="minorHAnsi"/>
          <w:noProof/>
        </w:rPr>
        <w:t>Stanovich (2018)</w:t>
      </w:r>
      <w:r w:rsidR="001617E2">
        <w:rPr>
          <w:rFonts w:cstheme="minorHAnsi"/>
        </w:rPr>
        <w:fldChar w:fldCharType="end"/>
      </w:r>
      <w:r w:rsidR="001617E2">
        <w:rPr>
          <w:rFonts w:cstheme="minorHAnsi"/>
        </w:rPr>
        <w:t xml:space="preserve"> has noted about </w:t>
      </w:r>
      <w:r w:rsidR="00500BD7" w:rsidRPr="00500BD7">
        <w:rPr>
          <w:rFonts w:cstheme="minorHAnsi"/>
        </w:rPr>
        <w:t>research on heuristics and biases</w:t>
      </w:r>
      <w:r w:rsidR="001617E2">
        <w:rPr>
          <w:rFonts w:cstheme="minorHAnsi"/>
        </w:rPr>
        <w:t xml:space="preserve">, </w:t>
      </w:r>
      <w:r w:rsidR="00500BD7" w:rsidRPr="00500BD7">
        <w:rPr>
          <w:rFonts w:cstheme="minorHAnsi"/>
        </w:rPr>
        <w:t>researchers have emphasized the processing requirements and have not paid enough attention to the domain knowledge needed in reasoning</w:t>
      </w:r>
      <w:r w:rsidR="00772378">
        <w:rPr>
          <w:rFonts w:cstheme="minorHAnsi"/>
        </w:rPr>
        <w:t>,</w:t>
      </w:r>
      <w:r w:rsidR="00500BD7" w:rsidRPr="00500BD7">
        <w:rPr>
          <w:rFonts w:cstheme="minorHAnsi"/>
        </w:rPr>
        <w:t xml:space="preserve"> </w:t>
      </w:r>
      <w:r w:rsidR="00500BD7">
        <w:rPr>
          <w:rFonts w:cstheme="minorHAnsi"/>
        </w:rPr>
        <w:t>or</w:t>
      </w:r>
      <w:r w:rsidR="00500BD7" w:rsidRPr="00500BD7">
        <w:rPr>
          <w:rFonts w:cstheme="minorHAnsi"/>
        </w:rPr>
        <w:t xml:space="preserve"> to the ways </w:t>
      </w:r>
      <w:r w:rsidR="00772378">
        <w:rPr>
          <w:rFonts w:cstheme="minorHAnsi"/>
        </w:rPr>
        <w:t xml:space="preserve">this </w:t>
      </w:r>
      <w:r w:rsidR="00500BD7" w:rsidRPr="00500BD7">
        <w:rPr>
          <w:rFonts w:cstheme="minorHAnsi"/>
        </w:rPr>
        <w:t>knowledge interacts with th</w:t>
      </w:r>
      <w:r w:rsidR="00500BD7">
        <w:rPr>
          <w:rFonts w:cstheme="minorHAnsi"/>
        </w:rPr>
        <w:t>inking processes and styles</w:t>
      </w:r>
      <w:r w:rsidR="00500BD7" w:rsidRPr="00500BD7">
        <w:rPr>
          <w:rFonts w:cstheme="minorHAnsi"/>
        </w:rPr>
        <w:t xml:space="preserve">.  </w:t>
      </w:r>
      <w:r w:rsidR="00122FF7" w:rsidRPr="002F0415">
        <w:rPr>
          <w:rFonts w:cstheme="minorHAnsi"/>
        </w:rPr>
        <w:t xml:space="preserve">As far as we know, no systematic studies have been performed </w:t>
      </w:r>
      <w:r w:rsidR="00122FF7" w:rsidRPr="00AE688F">
        <w:rPr>
          <w:rFonts w:cstheme="minorHAnsi"/>
        </w:rPr>
        <w:t>on the association</w:t>
      </w:r>
      <w:r w:rsidR="001B1994">
        <w:rPr>
          <w:rFonts w:cstheme="minorHAnsi"/>
        </w:rPr>
        <w:t xml:space="preserve">s </w:t>
      </w:r>
      <w:r w:rsidR="00122FF7" w:rsidRPr="00AE688F">
        <w:rPr>
          <w:rFonts w:cstheme="minorHAnsi"/>
        </w:rPr>
        <w:t xml:space="preserve">between </w:t>
      </w:r>
      <w:r w:rsidR="00AE688F" w:rsidRPr="00AE688F">
        <w:rPr>
          <w:rFonts w:cstheme="minorHAnsi"/>
        </w:rPr>
        <w:t xml:space="preserve">religiosity and </w:t>
      </w:r>
      <w:r w:rsidR="00354F60">
        <w:rPr>
          <w:rFonts w:cstheme="minorHAnsi"/>
        </w:rPr>
        <w:t xml:space="preserve">comprehensive </w:t>
      </w:r>
      <w:r w:rsidR="00354F60" w:rsidRPr="00354F60">
        <w:rPr>
          <w:rFonts w:cstheme="minorHAnsi"/>
        </w:rPr>
        <w:t>psychological, biological, and physical knowledge</w:t>
      </w:r>
      <w:r w:rsidR="00122FF7" w:rsidRPr="00AE688F">
        <w:rPr>
          <w:rFonts w:cstheme="minorHAnsi"/>
        </w:rPr>
        <w:t xml:space="preserve">. </w:t>
      </w:r>
      <w:r w:rsidR="00AE688F" w:rsidRPr="00AE688F">
        <w:rPr>
          <w:rFonts w:cstheme="minorHAnsi"/>
        </w:rPr>
        <w:t>Nonetheless,</w:t>
      </w:r>
      <w:r w:rsidR="00122FF7" w:rsidRPr="00AE688F">
        <w:rPr>
          <w:rFonts w:cstheme="minorHAnsi"/>
        </w:rPr>
        <w:t xml:space="preserve"> some studi</w:t>
      </w:r>
      <w:r w:rsidR="00122FF7" w:rsidRPr="002F0415">
        <w:rPr>
          <w:rFonts w:cstheme="minorHAnsi"/>
        </w:rPr>
        <w:t xml:space="preserve">es indicate that academic professionals </w:t>
      </w:r>
      <w:r w:rsidR="00307F69">
        <w:rPr>
          <w:rFonts w:cstheme="minorHAnsi"/>
        </w:rPr>
        <w:t xml:space="preserve">in the United States </w:t>
      </w:r>
      <w:r w:rsidR="00122FF7" w:rsidRPr="002F0415">
        <w:rPr>
          <w:rFonts w:cstheme="minorHAnsi"/>
        </w:rPr>
        <w:t xml:space="preserve">from psychology, physics and biology believe in God </w:t>
      </w:r>
      <w:r w:rsidR="00307F69">
        <w:rPr>
          <w:rFonts w:cstheme="minorHAnsi"/>
        </w:rPr>
        <w:t>less than</w:t>
      </w:r>
      <w:r w:rsidR="00122FF7" w:rsidRPr="002F0415">
        <w:rPr>
          <w:rFonts w:cstheme="minorHAnsi"/>
        </w:rPr>
        <w:t xml:space="preserve"> other professionals do </w:t>
      </w:r>
      <w:r w:rsidR="002838BA">
        <w:rPr>
          <w:rFonts w:cstheme="minorHAnsi"/>
        </w:rPr>
        <w:fldChar w:fldCharType="begin"/>
      </w:r>
      <w:r w:rsidR="002838BA">
        <w:rPr>
          <w:rFonts w:cstheme="minorHAnsi"/>
        </w:rPr>
        <w:instrText xml:space="preserve"> ADDIN EN.CITE &lt;EndNote&gt;&lt;Cite&gt;&lt;Author&gt;Ecklund&lt;/Author&gt;&lt;Year&gt;2007&lt;/Year&gt;&lt;RecNum&gt;4493&lt;/RecNum&gt;&lt;DisplayText&gt;(Ecklund &amp;amp; Scheitle, 2007; Gross &amp;amp; Simmons, 2009)&lt;/DisplayText&gt;&lt;record&gt;&lt;rec-number&gt;4493&lt;/rec-number&gt;&lt;foreign-keys&gt;&lt;key app="EN" db-id="2dd02wzasvtxefepffqpftdo9vdt0252t0r0" timestamp="1552726211"&gt;4493&lt;/key&gt;&lt;/foreign-keys&gt;&lt;ref-type name="Journal Article"&gt;17&lt;/ref-type&gt;&lt;contributors&gt;&lt;authors&gt;&lt;author&gt;Ecklund, Elaine Howard&lt;/author&gt;&lt;author&gt;Scheitle, Christopher P&lt;/author&gt;&lt;/authors&gt;&lt;/contributors&gt;&lt;titles&gt;&lt;title&gt;Religion among academic scientists: Distinctions, disciplines, and demographics&lt;/title&gt;&lt;secondary-title&gt;Social Problems&lt;/secondary-title&gt;&lt;/titles&gt;&lt;periodical&gt;&lt;full-title&gt;Social Problems&lt;/full-title&gt;&lt;/periodical&gt;&lt;pages&gt;289-307&lt;/pages&gt;&lt;volume&gt;54&lt;/volume&gt;&lt;number&gt;2&lt;/number&gt;&lt;dates&gt;&lt;year&gt;2007&lt;/year&gt;&lt;/dates&gt;&lt;isbn&gt;1533-8533&lt;/isbn&gt;&lt;urls&gt;&lt;/urls&gt;&lt;electronic-resource-num&gt;10.1525/sp.2007.54.2.289&lt;/electronic-resource-num&gt;&lt;/record&gt;&lt;/Cite&gt;&lt;Cite&gt;&lt;Author&gt;Gross&lt;/Author&gt;&lt;Year&gt;2009&lt;/Year&gt;&lt;RecNum&gt;4320&lt;/RecNum&gt;&lt;record&gt;&lt;rec-number&gt;4320&lt;/rec-number&gt;&lt;foreign-keys&gt;&lt;key app="EN" db-id="2dd02wzasvtxefepffqpftdo9vdt0252t0r0" timestamp="1527218414"&gt;4320&lt;/key&gt;&lt;/foreign-keys&gt;&lt;ref-type name="Journal Article"&gt;17&lt;/ref-type&gt;&lt;contributors&gt;&lt;authors&gt;&lt;author&gt;Gross, Neil&lt;/author&gt;&lt;author&gt;Simmons, Solon&lt;/author&gt;&lt;/authors&gt;&lt;/contributors&gt;&lt;titles&gt;&lt;title&gt;The religiosity of American college and university professors&lt;/title&gt;&lt;secondary-title&gt;Sociology of Religion&lt;/secondary-title&gt;&lt;/titles&gt;&lt;periodical&gt;&lt;full-title&gt;Sociology of Religion&lt;/full-title&gt;&lt;/periodical&gt;&lt;pages&gt;101-129&lt;/pages&gt;&lt;volume&gt;70&lt;/volume&gt;&lt;number&gt;2&lt;/number&gt;&lt;dates&gt;&lt;year&gt;2009&lt;/year&gt;&lt;/dates&gt;&lt;isbn&gt;1759-8818&lt;/isbn&gt;&lt;urls&gt;&lt;/urls&gt;&lt;electronic-resource-num&gt;10.1093/socrel/srp026&lt;/electronic-resource-num&gt;&lt;/record&gt;&lt;/Cite&gt;&lt;/EndNote&gt;</w:instrText>
      </w:r>
      <w:r w:rsidR="002838BA">
        <w:rPr>
          <w:rFonts w:cstheme="minorHAnsi"/>
        </w:rPr>
        <w:fldChar w:fldCharType="separate"/>
      </w:r>
      <w:r w:rsidR="002838BA">
        <w:rPr>
          <w:rFonts w:cstheme="minorHAnsi"/>
          <w:noProof/>
        </w:rPr>
        <w:t>(Ecklund &amp; Scheitle, 2007; Gross &amp; Simmons, 2009)</w:t>
      </w:r>
      <w:r w:rsidR="002838BA">
        <w:rPr>
          <w:rFonts w:cstheme="minorHAnsi"/>
        </w:rPr>
        <w:fldChar w:fldCharType="end"/>
      </w:r>
      <w:r w:rsidR="00122FF7" w:rsidRPr="002F0415">
        <w:rPr>
          <w:rFonts w:cstheme="minorHAnsi"/>
        </w:rPr>
        <w:t xml:space="preserve">, and that they more often disagree with the notion that colleges should be facilitating students’ spiritual development </w:t>
      </w:r>
      <w:r w:rsidR="002838BA">
        <w:rPr>
          <w:rFonts w:cstheme="minorHAnsi"/>
        </w:rPr>
        <w:fldChar w:fldCharType="begin"/>
      </w:r>
      <w:r w:rsidR="002838BA">
        <w:rPr>
          <w:rFonts w:cstheme="minorHAnsi"/>
        </w:rPr>
        <w:instrText xml:space="preserve"> ADDIN EN.CITE &lt;EndNote&gt;&lt;Cite&gt;&lt;Author&gt;Astin&lt;/Author&gt;&lt;Year&gt;2006&lt;/Year&gt;&lt;RecNum&gt;4492&lt;/RecNum&gt;&lt;DisplayText&gt;(Astin et al., 2006)&lt;/DisplayText&gt;&lt;record&gt;&lt;rec-number&gt;4492&lt;/rec-number&gt;&lt;foreign-keys&gt;&lt;key app="EN" db-id="2dd02wzasvtxefepffqpftdo9vdt0252t0r0" timestamp="1552725301"&gt;4492&lt;/key&gt;&lt;/foreign-keys&gt;&lt;ref-type name="Edited Book"&gt;28&lt;/ref-type&gt;&lt;contributors&gt;&lt;authors&gt;&lt;author&gt;Astin, Alexander W&lt;/author&gt;&lt;author&gt;Astin, Helen S&lt;/author&gt;&lt;author&gt;Lindholm, Jennifer A&lt;/author&gt;&lt;author&gt;Bryant, Alyssa N&lt;/author&gt;&lt;author&gt;Calderone, Shannon&lt;/author&gt;&lt;author&gt;Szelenyi, Katalin&lt;/author&gt;&lt;/authors&gt;&lt;/contributors&gt;&lt;titles&gt;&lt;title&gt;Spirituality and the professoriate: A national study of faculty beliefs, attitudes, and behaviors&lt;/title&gt;&lt;secondary-title&gt;Spirituality in Higher Education&lt;/secondary-title&gt;&lt;/titles&gt;&lt;periodical&gt;&lt;full-title&gt;Spirituality in Higher Education&lt;/full-title&gt;&lt;/periodical&gt;&lt;dates&gt;&lt;year&gt;2006&lt;/year&gt;&lt;/dates&gt;&lt;publisher&gt;Higher Education Research Institute &lt;/publisher&gt;&lt;urls&gt;&lt;related-urls&gt;&lt;url&gt;https://www.spirituality.ucla.edu/&lt;/url&gt;&lt;/related-urls&gt;&lt;/urls&gt;&lt;/record&gt;&lt;/Cite&gt;&lt;/EndNote&gt;</w:instrText>
      </w:r>
      <w:r w:rsidR="002838BA">
        <w:rPr>
          <w:rFonts w:cstheme="minorHAnsi"/>
        </w:rPr>
        <w:fldChar w:fldCharType="separate"/>
      </w:r>
      <w:r w:rsidR="002838BA">
        <w:rPr>
          <w:rFonts w:cstheme="minorHAnsi"/>
          <w:noProof/>
        </w:rPr>
        <w:t>(Astin et al., 2006)</w:t>
      </w:r>
      <w:r w:rsidR="002838BA">
        <w:rPr>
          <w:rFonts w:cstheme="minorHAnsi"/>
        </w:rPr>
        <w:fldChar w:fldCharType="end"/>
      </w:r>
      <w:r w:rsidR="00122FF7" w:rsidRPr="002F0415">
        <w:rPr>
          <w:rFonts w:cstheme="minorHAnsi"/>
        </w:rPr>
        <w:t>.</w:t>
      </w:r>
      <w:r w:rsidR="00A876E7">
        <w:rPr>
          <w:rFonts w:cstheme="minorHAnsi"/>
        </w:rPr>
        <w:t xml:space="preserve"> </w:t>
      </w:r>
    </w:p>
    <w:p w14:paraId="2EFF958E" w14:textId="77777777" w:rsidR="00D500B0" w:rsidRDefault="003B045C" w:rsidP="00D500B0">
      <w:pPr>
        <w:rPr>
          <w:rFonts w:cstheme="minorHAnsi"/>
          <w:color w:val="00B050"/>
        </w:rPr>
      </w:pPr>
      <w:r w:rsidRPr="00F0115E">
        <w:rPr>
          <w:rFonts w:cstheme="minorHAnsi"/>
        </w:rPr>
        <w:t>Finally, as many authors</w:t>
      </w:r>
      <w:r w:rsidR="00F0115E" w:rsidRPr="00F0115E">
        <w:rPr>
          <w:rFonts w:cstheme="minorHAnsi"/>
        </w:rPr>
        <w:t xml:space="preserve"> </w:t>
      </w:r>
      <w:r w:rsidR="00F0115E">
        <w:rPr>
          <w:rFonts w:cstheme="minorHAnsi"/>
        </w:rPr>
        <w:t>have suggested</w:t>
      </w:r>
      <w:r w:rsidR="00F0115E" w:rsidRPr="009C604B">
        <w:rPr>
          <w:rFonts w:cstheme="minorHAnsi"/>
        </w:rPr>
        <w:t>, our cognitive architecture</w:t>
      </w:r>
      <w:r w:rsidR="00321FA3" w:rsidRPr="009C604B">
        <w:rPr>
          <w:rFonts w:cstheme="minorHAnsi"/>
        </w:rPr>
        <w:t xml:space="preserve"> may </w:t>
      </w:r>
      <w:r w:rsidR="00F0115E" w:rsidRPr="009C604B">
        <w:rPr>
          <w:rFonts w:cstheme="minorHAnsi"/>
        </w:rPr>
        <w:t xml:space="preserve">explain </w:t>
      </w:r>
      <w:r w:rsidR="00C8376A" w:rsidRPr="0070756A">
        <w:rPr>
          <w:rFonts w:cstheme="minorHAnsi"/>
        </w:rPr>
        <w:t>why</w:t>
      </w:r>
      <w:r w:rsidR="00F0115E" w:rsidRPr="0070756A">
        <w:rPr>
          <w:rFonts w:cstheme="minorHAnsi"/>
        </w:rPr>
        <w:t xml:space="preserve"> people </w:t>
      </w:r>
      <w:r w:rsidR="00C8376A" w:rsidRPr="0070756A">
        <w:rPr>
          <w:rFonts w:cstheme="minorHAnsi"/>
        </w:rPr>
        <w:t xml:space="preserve">are </w:t>
      </w:r>
      <w:r w:rsidR="0070756A" w:rsidRPr="0070756A">
        <w:rPr>
          <w:rFonts w:cstheme="minorHAnsi"/>
        </w:rPr>
        <w:t xml:space="preserve">receptive to </w:t>
      </w:r>
      <w:r w:rsidR="00F0115E" w:rsidRPr="0070756A">
        <w:rPr>
          <w:rFonts w:cstheme="minorHAnsi"/>
        </w:rPr>
        <w:t xml:space="preserve">religious </w:t>
      </w:r>
      <w:r w:rsidR="0070756A">
        <w:rPr>
          <w:rFonts w:cstheme="minorHAnsi"/>
        </w:rPr>
        <w:t>concepts</w:t>
      </w:r>
      <w:r w:rsidR="00C06710">
        <w:rPr>
          <w:rFonts w:cstheme="minorHAnsi"/>
        </w:rPr>
        <w:t xml:space="preserve"> but</w:t>
      </w:r>
      <w:r w:rsidR="0070756A">
        <w:rPr>
          <w:rFonts w:cstheme="minorHAnsi"/>
        </w:rPr>
        <w:t xml:space="preserve"> the </w:t>
      </w:r>
      <w:r w:rsidR="0070756A" w:rsidRPr="007938E6">
        <w:rPr>
          <w:rFonts w:cstheme="minorHAnsi"/>
        </w:rPr>
        <w:t>beliefs</w:t>
      </w:r>
      <w:r w:rsidR="00F0115E" w:rsidRPr="007938E6">
        <w:rPr>
          <w:rFonts w:cstheme="minorHAnsi"/>
        </w:rPr>
        <w:t xml:space="preserve"> require </w:t>
      </w:r>
      <w:r w:rsidR="002C4EFC" w:rsidRPr="007938E6">
        <w:rPr>
          <w:rFonts w:cstheme="minorHAnsi"/>
        </w:rPr>
        <w:t xml:space="preserve">social </w:t>
      </w:r>
      <w:r w:rsidR="007938E6" w:rsidRPr="007938E6">
        <w:rPr>
          <w:rFonts w:cstheme="minorHAnsi"/>
        </w:rPr>
        <w:t>support</w:t>
      </w:r>
      <w:r w:rsidR="00F0115E" w:rsidRPr="007938E6">
        <w:rPr>
          <w:rFonts w:cstheme="minorHAnsi"/>
        </w:rPr>
        <w:t xml:space="preserve"> </w:t>
      </w:r>
      <w:r w:rsidR="00C06710" w:rsidRPr="007938E6">
        <w:rPr>
          <w:rFonts w:cstheme="minorHAnsi"/>
        </w:rPr>
        <w:t xml:space="preserve">to develop </w:t>
      </w:r>
      <w:r w:rsidR="002838BA">
        <w:rPr>
          <w:rFonts w:cstheme="minorHAnsi"/>
        </w:rPr>
        <w:fldChar w:fldCharType="begin">
          <w:fldData xml:space="preserve">PEVuZE5vdGU+PENpdGU+PEF1dGhvcj5Cb3llcjwvQXV0aG9yPjxZZWFyPjIwMDM8L1llYXI+PFJl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</w:fldData>
        </w:fldChar>
      </w:r>
      <w:r w:rsidR="002838BA">
        <w:rPr>
          <w:rFonts w:cstheme="minorHAnsi"/>
        </w:rPr>
        <w:instrText xml:space="preserve"> ADDIN EN.CITE </w:instrText>
      </w:r>
      <w:r w:rsidR="002838BA">
        <w:rPr>
          <w:rFonts w:cstheme="minorHAnsi"/>
        </w:rPr>
        <w:fldChar w:fldCharType="begin">
          <w:fldData xml:space="preserve">PEVuZE5vdGU+PENpdGU+PEF1dGhvcj5Cb3llcjwvQXV0aG9yPjxZZWFyPjIwMDM8L1llYXI+PFJl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</w:fldData>
        </w:fldChar>
      </w:r>
      <w:r w:rsidR="002838BA">
        <w:rPr>
          <w:rFonts w:cstheme="minorHAnsi"/>
        </w:rPr>
        <w:instrText xml:space="preserve"> ADDIN EN.CITE.DATA </w:instrText>
      </w:r>
      <w:r w:rsidR="002838BA">
        <w:rPr>
          <w:rFonts w:cstheme="minorHAnsi"/>
        </w:rPr>
      </w:r>
      <w:r w:rsidR="002838BA">
        <w:rPr>
          <w:rFonts w:cstheme="minorHAnsi"/>
        </w:rPr>
        <w:fldChar w:fldCharType="end"/>
      </w:r>
      <w:r w:rsidR="002838BA">
        <w:rPr>
          <w:rFonts w:cstheme="minorHAnsi"/>
        </w:rPr>
      </w:r>
      <w:r w:rsidR="002838BA">
        <w:rPr>
          <w:rFonts w:cstheme="minorHAnsi"/>
        </w:rPr>
        <w:fldChar w:fldCharType="separate"/>
      </w:r>
      <w:r w:rsidR="002838BA">
        <w:rPr>
          <w:rFonts w:cstheme="minorHAnsi"/>
          <w:noProof/>
        </w:rPr>
        <w:t>(Banerjee &amp; Bloom, 2013; Boyer, 2003; Gervais, Willard, Norenzayan, &amp; Henrich, 2011; Norenzayan &amp; Gervais, 2013)</w:t>
      </w:r>
      <w:r w:rsidR="002838BA">
        <w:rPr>
          <w:rFonts w:cstheme="minorHAnsi"/>
        </w:rPr>
        <w:fldChar w:fldCharType="end"/>
      </w:r>
      <w:r w:rsidR="00C06710">
        <w:rPr>
          <w:rFonts w:cstheme="minorHAnsi"/>
        </w:rPr>
        <w:t xml:space="preserve">. </w:t>
      </w:r>
      <w:r w:rsidR="008E33F2">
        <w:rPr>
          <w:rFonts w:cstheme="minorHAnsi"/>
        </w:rPr>
        <w:t xml:space="preserve"> </w:t>
      </w:r>
      <w:r w:rsidR="008E33F2" w:rsidRPr="004858DC">
        <w:rPr>
          <w:rFonts w:cstheme="minorHAnsi"/>
        </w:rPr>
        <w:t xml:space="preserve">We include </w:t>
      </w:r>
      <w:r w:rsidR="00354F60" w:rsidRPr="004858DC">
        <w:rPr>
          <w:rFonts w:cstheme="minorHAnsi"/>
        </w:rPr>
        <w:t>three</w:t>
      </w:r>
      <w:r w:rsidR="008E33F2" w:rsidRPr="004858DC">
        <w:rPr>
          <w:rFonts w:cstheme="minorHAnsi"/>
        </w:rPr>
        <w:t xml:space="preserve"> environmental variables in our model, parent</w:t>
      </w:r>
      <w:r w:rsidR="00AB5DE0" w:rsidRPr="004858DC">
        <w:rPr>
          <w:rFonts w:cstheme="minorHAnsi"/>
        </w:rPr>
        <w:t>s, presence of atheists</w:t>
      </w:r>
      <w:r w:rsidR="0080269C">
        <w:rPr>
          <w:rFonts w:cstheme="minorHAnsi"/>
        </w:rPr>
        <w:t>,</w:t>
      </w:r>
      <w:r w:rsidR="00AB5DE0" w:rsidRPr="004858DC">
        <w:rPr>
          <w:rFonts w:cstheme="minorHAnsi"/>
        </w:rPr>
        <w:t xml:space="preserve"> and culture</w:t>
      </w:r>
      <w:r w:rsidR="003C5AC5" w:rsidRPr="004858DC">
        <w:rPr>
          <w:rFonts w:cstheme="minorHAnsi"/>
        </w:rPr>
        <w:t xml:space="preserve">, to capture </w:t>
      </w:r>
      <w:r w:rsidR="00AB5DE0" w:rsidRPr="004858DC">
        <w:rPr>
          <w:rFonts w:cstheme="minorHAnsi"/>
        </w:rPr>
        <w:t>the social impact and persuasive power other people</w:t>
      </w:r>
      <w:r w:rsidR="00D3052C">
        <w:rPr>
          <w:rFonts w:cstheme="minorHAnsi"/>
        </w:rPr>
        <w:t xml:space="preserve"> can have</w:t>
      </w:r>
      <w:r w:rsidR="00AB5DE0" w:rsidRPr="004858DC">
        <w:rPr>
          <w:rFonts w:cstheme="minorHAnsi"/>
        </w:rPr>
        <w:t xml:space="preserve"> </w:t>
      </w:r>
      <w:bookmarkStart w:id="17" w:name="_Hlk10896030"/>
      <w:r w:rsidR="00EF6F8C">
        <w:rPr>
          <w:rFonts w:cstheme="minorHAnsi"/>
        </w:rPr>
        <w:fldChar w:fldCharType="begin"/>
      </w:r>
      <w:r w:rsidR="00EF6F8C">
        <w:rPr>
          <w:rFonts w:cstheme="minorHAnsi"/>
        </w:rPr>
        <w:instrText xml:space="preserve"> ADDIN EN.CITE &lt;EndNote&gt;&lt;Cite&gt;&lt;Author&gt;Cacioppo&lt;/Author&gt;&lt;Year&gt;1986&lt;/Year&gt;&lt;RecNum&gt;4534&lt;/RecNum&gt;&lt;DisplayText&gt;(Cacioppo, Petty, Kao, &amp;amp; Rodriguez, 1986)&lt;/DisplayText&gt;&lt;record&gt;&lt;rec-number&gt;4534&lt;/rec-number&gt;&lt;foreign-keys&gt;&lt;key app="EN" db-id="2dd02wzasvtxefepffqpftdo9vdt0252t0r0" timestamp="1559990138"&gt;4534&lt;/key&gt;&lt;/foreign-keys&gt;&lt;ref-type name="Journal Article"&gt;17&lt;/ref-type&gt;&lt;contributors&gt;&lt;authors&gt;&lt;author&gt;Cacioppo, John T&lt;/author&gt;&lt;author&gt;Petty, Richard E&lt;/author&gt;&lt;author&gt;Kao, Chuan Feng&lt;/author&gt;&lt;author&gt;Rodriguez, Regina&lt;/author&gt;&lt;/authors&gt;&lt;/contributors&gt;&lt;titles&gt;&lt;title&gt;Central and peripheral routes to persuasion: An individual difference perspective&lt;/title&gt;&lt;secondary-title&gt;Journal of personality and social psychology&lt;/secondary-title&gt;&lt;/titles&gt;&lt;periodical&gt;&lt;full-title&gt;Journal of Personality and Social Psychology&lt;/full-title&gt;&lt;/periodical&gt;&lt;pages&gt;1032-1043&lt;/pages&gt;&lt;volume&gt;51&lt;/volume&gt;&lt;number&gt;5&lt;/number&gt;&lt;dates&gt;&lt;year&gt;1986&lt;/year&gt;&lt;/dates&gt;&lt;isbn&gt;1939-1315&lt;/isbn&gt;&lt;urls&gt;&lt;/urls&gt;&lt;electronic-resource-num&gt;10.1037/0022-3514.51.5.1032&lt;/electronic-resource-num&gt;&lt;/record&gt;&lt;/Cite&gt;&lt;/EndNote&gt;</w:instrText>
      </w:r>
      <w:r w:rsidR="00EF6F8C">
        <w:rPr>
          <w:rFonts w:cstheme="minorHAnsi"/>
        </w:rPr>
        <w:fldChar w:fldCharType="separate"/>
      </w:r>
      <w:r w:rsidR="00EF6F8C">
        <w:rPr>
          <w:rFonts w:cstheme="minorHAnsi"/>
          <w:noProof/>
        </w:rPr>
        <w:t>(Cacioppo, Petty, Kao, &amp; Rodriguez, 1986)</w:t>
      </w:r>
      <w:r w:rsidR="00EF6F8C">
        <w:rPr>
          <w:rFonts w:cstheme="minorHAnsi"/>
        </w:rPr>
        <w:fldChar w:fldCharType="end"/>
      </w:r>
      <w:r w:rsidR="00EF6F8C">
        <w:rPr>
          <w:rFonts w:cstheme="minorHAnsi"/>
        </w:rPr>
        <w:t xml:space="preserve"> </w:t>
      </w:r>
      <w:bookmarkEnd w:id="17"/>
      <w:r w:rsidR="004C75B6" w:rsidRPr="004858DC">
        <w:rPr>
          <w:rFonts w:cstheme="minorHAnsi"/>
        </w:rPr>
        <w:t xml:space="preserve">and </w:t>
      </w:r>
      <w:r w:rsidR="003C5AC5" w:rsidRPr="004858DC">
        <w:rPr>
          <w:rFonts w:cstheme="minorHAnsi"/>
        </w:rPr>
        <w:t xml:space="preserve">the effects of cultural influences and displays of (in)credulity, </w:t>
      </w:r>
      <w:r w:rsidR="00E87756" w:rsidRPr="004858DC">
        <w:rPr>
          <w:rFonts w:cstheme="minorHAnsi"/>
        </w:rPr>
        <w:t>such as</w:t>
      </w:r>
      <w:r w:rsidR="00D0751C" w:rsidRPr="004858DC">
        <w:rPr>
          <w:rFonts w:cstheme="minorHAnsi"/>
        </w:rPr>
        <w:t xml:space="preserve"> </w:t>
      </w:r>
      <w:r w:rsidR="00D0751C" w:rsidRPr="00D0751C">
        <w:rPr>
          <w:rFonts w:cstheme="minorHAnsi"/>
        </w:rPr>
        <w:t>p</w:t>
      </w:r>
      <w:r w:rsidR="007938E6" w:rsidRPr="00D0751C">
        <w:rPr>
          <w:rFonts w:cstheme="minorHAnsi"/>
        </w:rPr>
        <w:t xml:space="preserve">raying </w:t>
      </w:r>
      <w:r w:rsidR="007938E6">
        <w:rPr>
          <w:rFonts w:cstheme="minorHAnsi"/>
        </w:rPr>
        <w:t>people</w:t>
      </w:r>
      <w:r w:rsidR="00E87756">
        <w:rPr>
          <w:rFonts w:cstheme="minorHAnsi"/>
        </w:rPr>
        <w:t xml:space="preserve"> </w:t>
      </w:r>
      <w:r w:rsidR="00E87756" w:rsidRPr="00E87756">
        <w:rPr>
          <w:rFonts w:cstheme="minorHAnsi"/>
        </w:rPr>
        <w:t>or religious hypocrisy</w:t>
      </w:r>
      <w:r w:rsidR="007938E6" w:rsidRPr="00E87756">
        <w:rPr>
          <w:rFonts w:cstheme="minorHAnsi"/>
        </w:rPr>
        <w:t xml:space="preserve"> </w:t>
      </w:r>
      <w:r w:rsidR="002838BA">
        <w:rPr>
          <w:rFonts w:cstheme="minorHAnsi"/>
        </w:rPr>
        <w:fldChar w:fldCharType="begin"/>
      </w:r>
      <w:r w:rsidR="002838BA">
        <w:rPr>
          <w:rFonts w:cstheme="minorHAnsi"/>
        </w:rPr>
        <w:instrText xml:space="preserve"> ADDIN EN.CITE &lt;EndNote&gt;&lt;Cite&gt;&lt;Author&gt;Lanman&lt;/Author&gt;&lt;Year&gt;2013&lt;/Year&gt;&lt;RecNum&gt;4515&lt;/RecNum&gt;&lt;DisplayText&gt;(Lanman, 2013)&lt;/DisplayText&gt;&lt;record&gt;&lt;rec-number&gt;4515&lt;/rec-number&gt;&lt;foreign-keys&gt;&lt;key app="EN" db-id="2dd02wzasvtxefepffqpftdo9vdt0252t0r0" timestamp="1554887149"&gt;4515&lt;/key&gt;&lt;/foreign-keys&gt;&lt;ref-type name="Book Section"&gt;5&lt;/ref-type&gt;&lt;contributors&gt;&lt;authors&gt;&lt;author&gt;Lanman, J.&lt;/author&gt;&lt;/authors&gt;&lt;/contributors&gt;&lt;titles&gt;&lt;title&gt;Atheism and cognitive science.&lt;/title&gt;&lt;secondary-title&gt;Oxford Handbook of Atheism&lt;/secondary-title&gt;&lt;tertiary-title&gt;(Oxford Handbooks Online)&lt;/tertiary-title&gt;&lt;/titles&gt;&lt;dates&gt;&lt;year&gt;2013&lt;/year&gt;&lt;/dates&gt;&lt;urls&gt;&lt;/urls&gt;&lt;electronic-resource-num&gt;10.1093/oxfordhb/9780199644650.013.030&lt;/electronic-resource-num&gt;&lt;/record&gt;&lt;/Cite&gt;&lt;/EndNote&gt;</w:instrText>
      </w:r>
      <w:r w:rsidR="002838BA">
        <w:rPr>
          <w:rFonts w:cstheme="minorHAnsi"/>
        </w:rPr>
        <w:fldChar w:fldCharType="separate"/>
      </w:r>
      <w:r w:rsidR="002838BA">
        <w:rPr>
          <w:rFonts w:cstheme="minorHAnsi"/>
          <w:noProof/>
        </w:rPr>
        <w:t>(Lanman, 2013)</w:t>
      </w:r>
      <w:r w:rsidR="002838BA">
        <w:rPr>
          <w:rFonts w:cstheme="minorHAnsi"/>
        </w:rPr>
        <w:fldChar w:fldCharType="end"/>
      </w:r>
      <w:r w:rsidR="00666C22">
        <w:rPr>
          <w:rFonts w:cstheme="minorHAnsi"/>
        </w:rPr>
        <w:t xml:space="preserve">. </w:t>
      </w:r>
      <w:r w:rsidR="003C5AC5" w:rsidRPr="003C5AC5">
        <w:rPr>
          <w:rFonts w:cstheme="minorHAnsi"/>
        </w:rPr>
        <w:t>While we accept without reservations that parents in specific, and one’s environment more broadly, will affect an individual’s disposition to (not)</w:t>
      </w:r>
      <w:r w:rsidR="00D3052C">
        <w:rPr>
          <w:rFonts w:cstheme="minorHAnsi"/>
        </w:rPr>
        <w:t xml:space="preserve"> </w:t>
      </w:r>
      <w:r w:rsidR="003C5AC5" w:rsidRPr="003C5AC5">
        <w:rPr>
          <w:rFonts w:cstheme="minorHAnsi"/>
        </w:rPr>
        <w:t>believe, how these factors interact with their analytic and intuitive thinking is poorly understood. One possibility is that such environments may regulate one’s willingness to change their mind and revise their beliefs, because social learning always contains a strong conformist bias to acquire and maintain the beliefs and values in one’s in-group</w:t>
      </w:r>
      <w:r w:rsidR="00BF4934" w:rsidRPr="00425414">
        <w:rPr>
          <w:rFonts w:cstheme="minorHAnsi"/>
        </w:rPr>
        <w:t xml:space="preserve"> </w:t>
      </w:r>
      <w:r w:rsidR="002838BA">
        <w:rPr>
          <w:rFonts w:cstheme="minorHAnsi"/>
        </w:rPr>
        <w:fldChar w:fldCharType="begin"/>
      </w:r>
      <w:r w:rsidR="002838BA">
        <w:rPr>
          <w:rFonts w:cstheme="minorHAnsi"/>
        </w:rPr>
        <w:instrText xml:space="preserve"> ADDIN EN.CITE &lt;EndNote&gt;&lt;Cite&gt;&lt;Author&gt;Henrich&lt;/Author&gt;&lt;Year&gt;1998&lt;/Year&gt;&lt;RecNum&gt;4510&lt;/RecNum&gt;&lt;DisplayText&gt;(Henrich &amp;amp; Boyd, 1998)&lt;/DisplayText&gt;&lt;record&gt;&lt;rec-number&gt;4510&lt;/rec-number&gt;&lt;foreign-keys&gt;&lt;key app="EN" db-id="2dd02wzasvtxefepffqpftdo9vdt0252t0r0" timestamp="1554635717"&gt;4510&lt;/key&gt;&lt;/foreign-keys&gt;&lt;ref-type name="Journal Article"&gt;17&lt;/ref-type&gt;&lt;contributors&gt;&lt;authors&gt;&lt;author&gt;Henrich, Joe&lt;/author&gt;&lt;author&gt;Boyd, Robert&lt;/author&gt;&lt;/authors&gt;&lt;/contributors&gt;&lt;titles&gt;&lt;title&gt;The evolution of conformist transmission and the emergence of between-group differences&lt;/title&gt;&lt;secondary-title&gt;Evolution and Human Behavior&lt;/secondary-title&gt;&lt;/titles&gt;&lt;periodical&gt;&lt;full-title&gt;Evolution and Human Behavior&lt;/full-title&gt;&lt;/periodical&gt;&lt;pages&gt;215-241&lt;/pages&gt;&lt;volume&gt;19&lt;/volume&gt;&lt;number&gt;4&lt;/number&gt;&lt;dates&gt;&lt;year&gt;1998&lt;/year&gt;&lt;/dates&gt;&lt;isbn&gt;1090-5138&lt;/isbn&gt;&lt;urls&gt;&lt;/urls&gt;&lt;electronic-resource-num&gt;10.1016/S1090-5138(98)00018-X&lt;/electronic-resource-num&gt;&lt;/record&gt;&lt;/Cite&gt;&lt;/EndNote&gt;</w:instrText>
      </w:r>
      <w:r w:rsidR="002838BA">
        <w:rPr>
          <w:rFonts w:cstheme="minorHAnsi"/>
        </w:rPr>
        <w:fldChar w:fldCharType="separate"/>
      </w:r>
      <w:r w:rsidR="002838BA">
        <w:rPr>
          <w:rFonts w:cstheme="minorHAnsi"/>
          <w:noProof/>
        </w:rPr>
        <w:t>(Henrich &amp; Boyd, 1998)</w:t>
      </w:r>
      <w:r w:rsidR="002838BA">
        <w:rPr>
          <w:rFonts w:cstheme="minorHAnsi"/>
        </w:rPr>
        <w:fldChar w:fldCharType="end"/>
      </w:r>
      <w:r w:rsidR="00B965D4">
        <w:rPr>
          <w:rFonts w:cstheme="minorHAnsi"/>
        </w:rPr>
        <w:t>.</w:t>
      </w:r>
      <w:r w:rsidR="008E33F2" w:rsidRPr="00425414">
        <w:rPr>
          <w:rFonts w:cstheme="minorHAnsi"/>
        </w:rPr>
        <w:t xml:space="preserve"> </w:t>
      </w:r>
      <w:r w:rsidR="00BF4934" w:rsidRPr="00425414">
        <w:rPr>
          <w:rFonts w:cstheme="minorHAnsi"/>
          <w:i/>
          <w:color w:val="00B050"/>
        </w:rPr>
        <w:t>(</w:t>
      </w:r>
      <w:r w:rsidR="00B965D4">
        <w:rPr>
          <w:rFonts w:cstheme="minorHAnsi"/>
          <w:i/>
          <w:color w:val="00B050"/>
        </w:rPr>
        <w:t>T</w:t>
      </w:r>
      <w:r w:rsidR="00BF4934" w:rsidRPr="00425414">
        <w:rPr>
          <w:rFonts w:cstheme="minorHAnsi"/>
          <w:i/>
          <w:color w:val="00B050"/>
        </w:rPr>
        <w:t>he flow</w:t>
      </w:r>
      <w:r w:rsidR="00B965D4">
        <w:rPr>
          <w:rFonts w:cstheme="minorHAnsi"/>
          <w:i/>
          <w:color w:val="00B050"/>
        </w:rPr>
        <w:t>s</w:t>
      </w:r>
      <w:r w:rsidR="00BF4934" w:rsidRPr="00425414">
        <w:rPr>
          <w:rFonts w:cstheme="minorHAnsi"/>
          <w:i/>
          <w:color w:val="00B050"/>
        </w:rPr>
        <w:t xml:space="preserve"> </w:t>
      </w:r>
      <w:r w:rsidR="00B965D4">
        <w:rPr>
          <w:rFonts w:cstheme="minorHAnsi"/>
          <w:i/>
          <w:color w:val="00B050"/>
        </w:rPr>
        <w:t xml:space="preserve">1) </w:t>
      </w:r>
      <w:r w:rsidR="00BF4934" w:rsidRPr="00425414">
        <w:rPr>
          <w:rFonts w:cstheme="minorHAnsi"/>
          <w:i/>
          <w:color w:val="00B050"/>
        </w:rPr>
        <w:t>‘</w:t>
      </w:r>
      <w:r w:rsidR="00F7063F" w:rsidRPr="00425414">
        <w:rPr>
          <w:rFonts w:cstheme="minorHAnsi"/>
          <w:i/>
          <w:color w:val="00B050"/>
        </w:rPr>
        <w:t>belief revision de</w:t>
      </w:r>
      <w:r w:rsidR="00D500B0" w:rsidRPr="00425414">
        <w:rPr>
          <w:rFonts w:cstheme="minorHAnsi"/>
          <w:i/>
          <w:color w:val="00B050"/>
        </w:rPr>
        <w:t>crease</w:t>
      </w:r>
      <w:r w:rsidR="00425414">
        <w:rPr>
          <w:rFonts w:cstheme="minorHAnsi"/>
          <w:i/>
          <w:color w:val="00B050"/>
        </w:rPr>
        <w:t xml:space="preserve">s </w:t>
      </w:r>
      <w:r w:rsidR="00D500B0" w:rsidRPr="00425414">
        <w:rPr>
          <w:rFonts w:cstheme="minorHAnsi"/>
          <w:i/>
          <w:color w:val="00B050"/>
        </w:rPr>
        <w:t xml:space="preserve">with </w:t>
      </w:r>
      <w:r w:rsidR="00B965D4">
        <w:rPr>
          <w:rFonts w:cstheme="minorHAnsi"/>
          <w:i/>
          <w:color w:val="00B050"/>
        </w:rPr>
        <w:t>religious culture’, 2) ‘</w:t>
      </w:r>
      <w:r w:rsidR="00B965D4" w:rsidRPr="00425414">
        <w:rPr>
          <w:rFonts w:cstheme="minorHAnsi"/>
          <w:i/>
          <w:color w:val="00B050"/>
        </w:rPr>
        <w:t>belief revision decrease</w:t>
      </w:r>
      <w:r w:rsidR="00B965D4">
        <w:rPr>
          <w:rFonts w:cstheme="minorHAnsi"/>
          <w:i/>
          <w:color w:val="00B050"/>
        </w:rPr>
        <w:t xml:space="preserve">s </w:t>
      </w:r>
      <w:r w:rsidR="00B965D4" w:rsidRPr="00425414">
        <w:rPr>
          <w:rFonts w:cstheme="minorHAnsi"/>
          <w:i/>
          <w:color w:val="00B050"/>
        </w:rPr>
        <w:t xml:space="preserve">with </w:t>
      </w:r>
      <w:r w:rsidR="00B965D4">
        <w:rPr>
          <w:rFonts w:cstheme="minorHAnsi"/>
          <w:i/>
          <w:color w:val="00B050"/>
        </w:rPr>
        <w:t xml:space="preserve">religious </w:t>
      </w:r>
      <w:r w:rsidR="00D500B0" w:rsidRPr="00425414">
        <w:rPr>
          <w:rFonts w:cstheme="minorHAnsi"/>
          <w:i/>
          <w:color w:val="00B050"/>
        </w:rPr>
        <w:lastRenderedPageBreak/>
        <w:t>family</w:t>
      </w:r>
      <w:r w:rsidR="00B965D4">
        <w:rPr>
          <w:rFonts w:cstheme="minorHAnsi"/>
          <w:i/>
          <w:color w:val="00B050"/>
        </w:rPr>
        <w:t>’ and 3</w:t>
      </w:r>
      <w:r w:rsidR="00B965D4" w:rsidRPr="00B83ED9">
        <w:rPr>
          <w:rFonts w:cstheme="minorHAnsi"/>
          <w:i/>
          <w:color w:val="00B050"/>
        </w:rPr>
        <w:t xml:space="preserve">) ‘ontological confusions </w:t>
      </w:r>
      <w:r w:rsidR="002A3368" w:rsidRPr="00B83ED9">
        <w:rPr>
          <w:rFonts w:cstheme="minorHAnsi"/>
          <w:i/>
          <w:color w:val="00B050"/>
        </w:rPr>
        <w:t>increase with</w:t>
      </w:r>
      <w:r w:rsidR="002A3368" w:rsidRPr="00B83ED9">
        <w:rPr>
          <w:rFonts w:cstheme="minorHAnsi"/>
          <w:color w:val="00B050"/>
        </w:rPr>
        <w:t xml:space="preserve"> </w:t>
      </w:r>
      <w:r w:rsidR="00B965D4" w:rsidRPr="00B83ED9">
        <w:rPr>
          <w:rFonts w:cstheme="minorHAnsi"/>
          <w:i/>
          <w:color w:val="00B050"/>
        </w:rPr>
        <w:t xml:space="preserve">religious family’ </w:t>
      </w:r>
      <w:r w:rsidR="00B965D4">
        <w:rPr>
          <w:rFonts w:cstheme="minorHAnsi"/>
          <w:i/>
          <w:color w:val="00B050"/>
        </w:rPr>
        <w:t>are</w:t>
      </w:r>
      <w:r w:rsidR="00BF4934" w:rsidRPr="00B965D4">
        <w:rPr>
          <w:rFonts w:cstheme="minorHAnsi"/>
          <w:i/>
          <w:color w:val="00B050"/>
        </w:rPr>
        <w:t xml:space="preserve"> embedded</w:t>
      </w:r>
      <w:r w:rsidR="00BF4934" w:rsidRPr="00425414">
        <w:rPr>
          <w:rFonts w:cstheme="minorHAnsi"/>
          <w:i/>
          <w:color w:val="00B050"/>
        </w:rPr>
        <w:t xml:space="preserve"> </w:t>
      </w:r>
      <w:r w:rsidR="00425414" w:rsidRPr="00425414">
        <w:rPr>
          <w:rFonts w:cstheme="minorHAnsi"/>
          <w:i/>
          <w:color w:val="00B050"/>
        </w:rPr>
        <w:t>in the preceding sentence</w:t>
      </w:r>
      <w:r w:rsidR="006331AC">
        <w:rPr>
          <w:rFonts w:cstheme="minorHAnsi"/>
          <w:i/>
          <w:color w:val="00B050"/>
        </w:rPr>
        <w:t>s</w:t>
      </w:r>
      <w:r w:rsidR="00425414" w:rsidRPr="00425414">
        <w:rPr>
          <w:rFonts w:cstheme="minorHAnsi"/>
          <w:i/>
          <w:color w:val="00B050"/>
        </w:rPr>
        <w:t xml:space="preserve">, </w:t>
      </w:r>
      <w:r w:rsidR="00C30A17">
        <w:rPr>
          <w:rFonts w:cstheme="minorHAnsi"/>
          <w:i/>
          <w:color w:val="00B050"/>
        </w:rPr>
        <w:t>perhaps ok for 1 and 2 but not for 3</w:t>
      </w:r>
      <w:r w:rsidR="00425414" w:rsidRPr="00425414">
        <w:rPr>
          <w:rFonts w:cstheme="minorHAnsi"/>
          <w:i/>
          <w:color w:val="00B050"/>
        </w:rPr>
        <w:t>?</w:t>
      </w:r>
      <w:r w:rsidR="00BF4934" w:rsidRPr="00425414">
        <w:rPr>
          <w:rFonts w:cstheme="minorHAnsi"/>
          <w:i/>
          <w:color w:val="00B050"/>
        </w:rPr>
        <w:t>).</w:t>
      </w:r>
      <w:r w:rsidR="00BF4934" w:rsidRPr="00425414">
        <w:rPr>
          <w:rFonts w:cstheme="minorHAnsi"/>
          <w:color w:val="00B050"/>
        </w:rPr>
        <w:t xml:space="preserve"> </w:t>
      </w:r>
    </w:p>
    <w:p w14:paraId="1E1922F5" w14:textId="77777777" w:rsidR="00E1216D" w:rsidRDefault="009B28DD" w:rsidP="00535E62">
      <w:pPr>
        <w:ind w:firstLine="0"/>
        <w:rPr>
          <w:rFonts w:cstheme="minorHAnsi"/>
        </w:rPr>
      </w:pPr>
      <w:r w:rsidRPr="00E1216D">
        <w:rPr>
          <w:rFonts w:cstheme="minorHAnsi"/>
          <w:i/>
        </w:rPr>
        <w:t>1.</w:t>
      </w:r>
      <w:r w:rsidR="00763637">
        <w:rPr>
          <w:rFonts w:cstheme="minorHAnsi"/>
          <w:i/>
        </w:rPr>
        <w:t>2</w:t>
      </w:r>
      <w:r w:rsidRPr="00E1216D">
        <w:rPr>
          <w:rFonts w:cstheme="minorHAnsi"/>
          <w:i/>
        </w:rPr>
        <w:t>.</w:t>
      </w:r>
      <w:r w:rsidR="0059172A">
        <w:rPr>
          <w:rFonts w:cstheme="minorHAnsi"/>
          <w:i/>
        </w:rPr>
        <w:t>6</w:t>
      </w:r>
      <w:r w:rsidR="00004702">
        <w:rPr>
          <w:rFonts w:cstheme="minorHAnsi"/>
          <w:i/>
        </w:rPr>
        <w:t xml:space="preserve">. </w:t>
      </w:r>
      <w:r w:rsidR="00E1216D" w:rsidRPr="00E1216D">
        <w:rPr>
          <w:rFonts w:cstheme="minorHAnsi"/>
          <w:i/>
        </w:rPr>
        <w:t>The present study</w:t>
      </w:r>
    </w:p>
    <w:p w14:paraId="455ED796" w14:textId="77777777" w:rsidR="00E73966" w:rsidRDefault="00B7463F" w:rsidP="00535E62">
      <w:pPr>
        <w:ind w:firstLine="0"/>
        <w:rPr>
          <w:rFonts w:cstheme="minorHAnsi"/>
          <w:color w:val="00B050"/>
        </w:rPr>
      </w:pPr>
      <w:r>
        <w:rPr>
          <w:rFonts w:cstheme="minorHAnsi"/>
          <w:i/>
          <w:color w:val="00B050"/>
        </w:rPr>
        <w:t xml:space="preserve">To ease writing the discussion </w:t>
      </w:r>
      <w:r w:rsidR="00E73966" w:rsidRPr="003D0DBB">
        <w:rPr>
          <w:rFonts w:cstheme="minorHAnsi"/>
          <w:i/>
          <w:color w:val="00B050"/>
        </w:rPr>
        <w:t xml:space="preserve">could </w:t>
      </w:r>
      <w:r>
        <w:rPr>
          <w:rFonts w:cstheme="minorHAnsi"/>
          <w:i/>
          <w:color w:val="00B050"/>
        </w:rPr>
        <w:t>we</w:t>
      </w:r>
      <w:r w:rsidR="00E73966" w:rsidRPr="003D0DBB">
        <w:rPr>
          <w:rFonts w:cstheme="minorHAnsi"/>
          <w:i/>
          <w:color w:val="00B050"/>
        </w:rPr>
        <w:t xml:space="preserve"> add </w:t>
      </w:r>
      <w:r>
        <w:rPr>
          <w:rFonts w:cstheme="minorHAnsi"/>
          <w:i/>
          <w:color w:val="00B050"/>
        </w:rPr>
        <w:t>something like these</w:t>
      </w:r>
      <w:r w:rsidR="003D0DBB" w:rsidRPr="003D0DBB">
        <w:rPr>
          <w:rFonts w:cstheme="minorHAnsi"/>
          <w:i/>
          <w:color w:val="00B050"/>
        </w:rPr>
        <w:t xml:space="preserve"> in this chapter:</w:t>
      </w:r>
    </w:p>
    <w:p w14:paraId="62817360" w14:textId="77777777" w:rsidR="00CF29C4" w:rsidRPr="0012733A" w:rsidRDefault="00092EBF" w:rsidP="00CF29C4">
      <w:r w:rsidRPr="00FC7608">
        <w:t>By separating</w:t>
      </w:r>
      <w:r w:rsidR="00FC7608" w:rsidRPr="00FC7608">
        <w:t xml:space="preserve"> different analytic processes from each other</w:t>
      </w:r>
      <w:r w:rsidR="00FC7608">
        <w:t xml:space="preserve"> </w:t>
      </w:r>
      <w:r w:rsidR="00FC7608" w:rsidRPr="00B7463F">
        <w:rPr>
          <w:i/>
          <w:color w:val="00B050"/>
        </w:rPr>
        <w:t>(</w:t>
      </w:r>
      <w:r w:rsidR="00750EAB">
        <w:rPr>
          <w:i/>
          <w:color w:val="00B050"/>
        </w:rPr>
        <w:t>and/</w:t>
      </w:r>
      <w:r w:rsidR="00FC7608" w:rsidRPr="00B7463F">
        <w:rPr>
          <w:i/>
          <w:color w:val="00B050"/>
        </w:rPr>
        <w:t xml:space="preserve"> </w:t>
      </w:r>
      <w:r w:rsidR="00750EAB">
        <w:rPr>
          <w:i/>
          <w:color w:val="00B050"/>
        </w:rPr>
        <w:t xml:space="preserve">or </w:t>
      </w:r>
      <w:r w:rsidR="00B7463F" w:rsidRPr="00B7463F">
        <w:rPr>
          <w:i/>
          <w:color w:val="00B050"/>
        </w:rPr>
        <w:t>anything</w:t>
      </w:r>
      <w:r w:rsidR="00FC7608" w:rsidRPr="00B7463F">
        <w:rPr>
          <w:i/>
          <w:color w:val="00B050"/>
        </w:rPr>
        <w:t xml:space="preserve"> else)</w:t>
      </w:r>
      <w:r w:rsidR="00FC7608" w:rsidRPr="00FC7608">
        <w:t xml:space="preserve">, </w:t>
      </w:r>
      <w:r w:rsidRPr="00FC7608">
        <w:t>we can better answer the</w:t>
      </w:r>
      <w:r w:rsidRPr="008B669A">
        <w:t xml:space="preserve"> </w:t>
      </w:r>
      <w:r w:rsidR="008A67C8">
        <w:t xml:space="preserve">fundamental </w:t>
      </w:r>
      <w:r w:rsidRPr="008B669A">
        <w:t>question still open</w:t>
      </w:r>
      <w:r w:rsidR="003D0DBB">
        <w:t>:</w:t>
      </w:r>
      <w:r w:rsidR="008A67C8">
        <w:t xml:space="preserve"> T</w:t>
      </w:r>
      <w:r w:rsidR="008A67C8" w:rsidRPr="0012733A">
        <w:t xml:space="preserve">he cognitive mechanisms that explains why </w:t>
      </w:r>
      <w:r w:rsidR="008A67C8">
        <w:t xml:space="preserve">and how </w:t>
      </w:r>
      <w:r w:rsidR="008A67C8" w:rsidRPr="0012733A">
        <w:t>analytic processing decrease religious beliefs are unclear</w:t>
      </w:r>
      <w:r w:rsidR="008A67C8">
        <w:t xml:space="preserve"> (e.g., </w:t>
      </w:r>
      <w:r w:rsidR="003D0DBB">
        <w:fldChar w:fldCharType="begin"/>
      </w:r>
      <w:r w:rsidR="003D0DBB">
        <w:instrText xml:space="preserve"> ADDIN EN.CITE &lt;EndNote&gt;&lt;Cite&gt;&lt;Author&gt;Gervais&lt;/Author&gt;&lt;Year&gt;2012&lt;/Year&gt;&lt;RecNum&gt;3155&lt;/RecNum&gt;&lt;DisplayText&gt;(Gervais &amp;amp; Norenzayan, 2012)&lt;/DisplayText&gt;&lt;record&gt;&lt;rec-number&gt;3155&lt;/rec-number&gt;&lt;foreign-keys&gt;&lt;key app="EN" db-id="2dd02wzasvtxefepffqpftdo9vdt0252t0r0" timestamp="1360761502"&gt;3155&lt;/key&gt;&lt;/foreign-keys&gt;&lt;ref-type name="Journal Article"&gt;17&lt;/ref-type&gt;&lt;contributors&gt;&lt;authors&gt;&lt;author&gt;Gervais, W. M. &lt;/author&gt;&lt;author&gt;Norenzayan, A. &lt;/author&gt;&lt;/authors&gt;&lt;/contributors&gt;&lt;titles&gt;&lt;title&gt;Analytic thinking promotes religious disbelief&lt;/title&gt;&lt;secondary-title&gt;Science&lt;/secondary-title&gt;&lt;/titles&gt;&lt;periodical&gt;&lt;full-title&gt;Science&lt;/full-title&gt;&lt;/periodical&gt;&lt;pages&gt;493-496&lt;/pages&gt;&lt;volume&gt;336&lt;/volume&gt;&lt;dates&gt;&lt;year&gt;2012&lt;/year&gt;&lt;/dates&gt;&lt;urls&gt;&lt;/urls&gt;&lt;electronic-resource-num&gt;10.1126/science.1215647&lt;/electronic-resource-num&gt;&lt;/record&gt;&lt;/Cite&gt;&lt;/EndNote&gt;</w:instrText>
      </w:r>
      <w:r w:rsidR="003D0DBB">
        <w:fldChar w:fldCharType="separate"/>
      </w:r>
      <w:r w:rsidR="003D0DBB">
        <w:rPr>
          <w:noProof/>
        </w:rPr>
        <w:t xml:space="preserve">Gervais </w:t>
      </w:r>
      <w:r w:rsidR="008A67C8">
        <w:rPr>
          <w:noProof/>
        </w:rPr>
        <w:t>&amp;</w:t>
      </w:r>
      <w:r w:rsidR="003D0DBB">
        <w:rPr>
          <w:noProof/>
        </w:rPr>
        <w:t xml:space="preserve"> Norenzayan</w:t>
      </w:r>
      <w:r w:rsidR="008A67C8">
        <w:rPr>
          <w:noProof/>
        </w:rPr>
        <w:t xml:space="preserve">, </w:t>
      </w:r>
      <w:r w:rsidR="003D0DBB">
        <w:rPr>
          <w:noProof/>
        </w:rPr>
        <w:t>2012</w:t>
      </w:r>
      <w:r w:rsidR="008A67C8">
        <w:rPr>
          <w:noProof/>
        </w:rPr>
        <w:t xml:space="preserve">; </w:t>
      </w:r>
      <w:r w:rsidR="003D0DBB">
        <w:fldChar w:fldCharType="end"/>
      </w:r>
      <w:r w:rsidR="00750EAB" w:rsidRPr="0012733A">
        <w:fldChar w:fldCharType="begin"/>
      </w:r>
      <w:r w:rsidR="00750EAB" w:rsidRPr="0012733A">
        <w:instrText xml:space="preserve"> ADDIN EN.CITE &lt;EndNote&gt;&lt;Cite&gt;&lt;Author&gt;Pennycook&lt;/Author&gt;&lt;Year&gt;2014&lt;/Year&gt;&lt;RecNum&gt;3911&lt;/RecNum&gt;&lt;DisplayText&gt;(Pennycook et al., 2014)&lt;/DisplayText&gt;&lt;record&gt;&lt;rec-number&gt;3911&lt;/rec-number&gt;&lt;foreign-keys&gt;&lt;key app="EN" db-id="2dd02wzasvtxefepffqpftdo9vdt0252t0r0" timestamp="1471098651"&gt;3911&lt;/key&gt;&lt;/foreign-keys&gt;&lt;ref-type name="Journal Article"&gt;17&lt;/ref-type&gt;&lt;contributors&gt;&lt;authors&gt;&lt;author&gt;Pennycook, Gordon&lt;/author&gt;&lt;author&gt;Cheyne, James Allan&lt;/author&gt;&lt;author&gt;Barr, Nathaniel&lt;/author&gt;&lt;author&gt;Koehler, Derek J&lt;/author&gt;&lt;author&gt;Fugelsang, Jonathan A&lt;/author&gt;&lt;/authors&gt;&lt;/contributors&gt;&lt;titles&gt;&lt;title&gt;Cognitive style and religiosity: The role of conflict detection&lt;/title&gt;&lt;secondary-title&gt;Memory &amp;amp; Cognition&lt;/secondary-title&gt;&lt;/titles&gt;&lt;periodical&gt;&lt;full-title&gt;Memory &amp;amp; cognition&lt;/full-title&gt;&lt;/periodical&gt;&lt;pages&gt;1-10&lt;/pages&gt;&lt;volume&gt;42&lt;/volume&gt;&lt;number&gt;1&lt;/number&gt;&lt;dates&gt;&lt;year&gt;2014&lt;/year&gt;&lt;/dates&gt;&lt;isbn&gt;0090-502X&lt;/isbn&gt;&lt;urls&gt;&lt;/urls&gt;&lt;electronic-resource-num&gt;10.3758/s13421-013-0340-7&lt;/electronic-resource-num&gt;&lt;/record&gt;&lt;/Cite&gt;&lt;/EndNote&gt;</w:instrText>
      </w:r>
      <w:r w:rsidR="00750EAB" w:rsidRPr="0012733A">
        <w:fldChar w:fldCharType="separate"/>
      </w:r>
      <w:r w:rsidR="00750EAB" w:rsidRPr="0012733A">
        <w:rPr>
          <w:noProof/>
        </w:rPr>
        <w:t>Pennycook et al., 2014)</w:t>
      </w:r>
      <w:r w:rsidR="00750EAB" w:rsidRPr="0012733A">
        <w:fldChar w:fldCharType="end"/>
      </w:r>
      <w:r w:rsidR="008A67C8">
        <w:t>.</w:t>
      </w:r>
      <w:r w:rsidR="00750EAB" w:rsidRPr="0012733A">
        <w:t xml:space="preserve"> </w:t>
      </w:r>
    </w:p>
    <w:p w14:paraId="1B341A92" w14:textId="77777777" w:rsidR="003D0DBB" w:rsidRPr="003D0DBB" w:rsidRDefault="005C63D5" w:rsidP="003D0DBB">
      <w:pPr>
        <w:rPr>
          <w:rFonts w:cstheme="minorHAnsi"/>
          <w:i/>
        </w:rPr>
      </w:pPr>
      <w:r w:rsidRPr="0012733A">
        <w:rPr>
          <w:rFonts w:cstheme="minorHAnsi"/>
        </w:rPr>
        <w:t xml:space="preserve"> </w:t>
      </w:r>
      <w:r w:rsidR="003D0DBB" w:rsidRPr="0012733A">
        <w:rPr>
          <w:rFonts w:cstheme="minorHAnsi"/>
        </w:rPr>
        <w:t xml:space="preserve">* </w:t>
      </w:r>
      <w:r w:rsidR="008A67C8">
        <w:rPr>
          <w:rFonts w:cstheme="minorHAnsi"/>
        </w:rPr>
        <w:t xml:space="preserve"> </w:t>
      </w:r>
      <w:r w:rsidR="008A67C8" w:rsidRPr="008A67C8">
        <w:rPr>
          <w:rFonts w:cstheme="minorHAnsi"/>
          <w:i/>
          <w:color w:val="00B050"/>
        </w:rPr>
        <w:t>Perhaps also something about this:</w:t>
      </w:r>
      <w:r w:rsidR="003D0DBB" w:rsidRPr="008A67C8">
        <w:rPr>
          <w:rFonts w:cstheme="minorHAnsi"/>
          <w:color w:val="00B050"/>
        </w:rPr>
        <w:t xml:space="preserve"> </w:t>
      </w:r>
      <w:r w:rsidR="00B7463F" w:rsidRPr="0012733A">
        <w:fldChar w:fldCharType="begin"/>
      </w:r>
      <w:r w:rsidR="00B7463F" w:rsidRPr="0012733A">
        <w:instrText xml:space="preserve"> ADDIN EN.CITE &lt;EndNote&gt;&lt;Cite&gt;&lt;Author&gt;Norenzayan&lt;/Author&gt;&lt;Year&gt;2013&lt;/Year&gt;&lt;RecNum&gt;3209&lt;/RecNum&gt;&lt;DisplayText&gt;(Norenzayan &amp;amp; Gervais, 2013)&lt;/DisplayText&gt;&lt;record&gt;&lt;rec-number&gt;3209&lt;/rec-number&gt;&lt;foreign-keys&gt;&lt;key app="EN" db-id="2dd02wzasvtxefepffqpftdo9vdt0252t0r0" timestamp="1368863901"&gt;3209&lt;/key&gt;&lt;/foreign-keys&gt;&lt;ref-type name="Journal Article"&gt;17&lt;/ref-type&gt;&lt;contributors&gt;&lt;authors&gt;&lt;author&gt;Norenzayan, Ara&lt;/author&gt;&lt;author&gt;Gervais, Will M&lt;/author&gt;&lt;/authors&gt;&lt;/contributors&gt;&lt;titles&gt;&lt;title&gt;The origins of religious disbelief&lt;/title&gt;&lt;secondary-title&gt;Trends in Cognitive Sciences&lt;/secondary-title&gt;&lt;/titles&gt;&lt;periodical&gt;&lt;full-title&gt;Trends in Cognitive Sciences&lt;/full-title&gt;&lt;/periodical&gt;&lt;pages&gt;20–25&lt;/pages&gt;&lt;volume&gt;17&lt;/volume&gt;&lt;number&gt;1&lt;/number&gt;&lt;dates&gt;&lt;year&gt;2013&lt;/year&gt;&lt;/dates&gt;&lt;isbn&gt;1364-6613&lt;/isbn&gt;&lt;urls&gt;&lt;/urls&gt;&lt;electronic-resource-num&gt;10.1016/j.tics.2012.11.006&lt;/electronic-resource-num&gt;&lt;/record&gt;&lt;/Cite&gt;&lt;/EndNote&gt;</w:instrText>
      </w:r>
      <w:r w:rsidR="00B7463F" w:rsidRPr="0012733A">
        <w:fldChar w:fldCharType="separate"/>
      </w:r>
      <w:r w:rsidR="00B7463F" w:rsidRPr="0012733A">
        <w:rPr>
          <w:noProof/>
        </w:rPr>
        <w:t>Norenzayan and Gervais (2013)</w:t>
      </w:r>
      <w:r w:rsidR="00B7463F" w:rsidRPr="0012733A">
        <w:fldChar w:fldCharType="end"/>
      </w:r>
      <w:r w:rsidR="00B7463F">
        <w:t xml:space="preserve"> have set the q</w:t>
      </w:r>
      <w:r w:rsidR="00B7463F" w:rsidRPr="003D0DBB">
        <w:t>uestions for future research</w:t>
      </w:r>
      <w:r w:rsidR="00B7463F" w:rsidRPr="005C63D5">
        <w:t xml:space="preserve">: </w:t>
      </w:r>
      <w:r w:rsidR="00B7463F" w:rsidRPr="005C63D5">
        <w:rPr>
          <w:rFonts w:cstheme="minorHAnsi"/>
        </w:rPr>
        <w:t>“Are there psychological differences between ‘lifetime atheists’, who were raised without religion, and “atheist converts”, who were raised religious, but abandoned religion later in life? What cognitive, motivational, and cultural learning processes explain these differences?”</w:t>
      </w:r>
      <w:r w:rsidR="00B7463F">
        <w:rPr>
          <w:rFonts w:cstheme="minorHAnsi"/>
        </w:rPr>
        <w:t xml:space="preserve"> </w:t>
      </w:r>
      <w:r w:rsidR="00B7463F" w:rsidRPr="00B7463F">
        <w:rPr>
          <w:rFonts w:cstheme="minorHAnsi"/>
        </w:rPr>
        <w:sym w:font="Wingdings" w:char="F0E0"/>
      </w:r>
      <w:r w:rsidR="00B7463F">
        <w:rPr>
          <w:rFonts w:cstheme="minorHAnsi"/>
        </w:rPr>
        <w:t xml:space="preserve"> </w:t>
      </w:r>
      <w:r w:rsidR="003D0DBB">
        <w:rPr>
          <w:rFonts w:cstheme="minorHAnsi"/>
        </w:rPr>
        <w:t xml:space="preserve">We also examine </w:t>
      </w:r>
      <w:r w:rsidR="003D0DBB" w:rsidRPr="00004702">
        <w:rPr>
          <w:rFonts w:cstheme="minorHAnsi"/>
        </w:rPr>
        <w:t>how the</w:t>
      </w:r>
      <w:r w:rsidR="003D0DBB">
        <w:rPr>
          <w:rFonts w:cstheme="minorHAnsi"/>
        </w:rPr>
        <w:t xml:space="preserve"> factors examined in this study relate</w:t>
      </w:r>
      <w:r w:rsidR="003D0DBB" w:rsidRPr="00004702">
        <w:rPr>
          <w:rFonts w:cstheme="minorHAnsi"/>
        </w:rPr>
        <w:t xml:space="preserve"> longitudinally </w:t>
      </w:r>
      <w:r w:rsidR="003D0DBB">
        <w:rPr>
          <w:rFonts w:cstheme="minorHAnsi"/>
        </w:rPr>
        <w:t>to the development of atheism, and to conversion from religiosity to atheism, or vice versa. Although there are least 15 theoretical orientations</w:t>
      </w:r>
      <w:r w:rsidR="003D0DBB" w:rsidRPr="00E1216D">
        <w:rPr>
          <w:rFonts w:cstheme="minorHAnsi"/>
        </w:rPr>
        <w:t xml:space="preserve"> </w:t>
      </w:r>
      <w:r w:rsidR="003D0DBB">
        <w:rPr>
          <w:rFonts w:cstheme="minorHAnsi"/>
        </w:rPr>
        <w:t xml:space="preserve">about religious conversion </w:t>
      </w:r>
      <w:r w:rsidR="003D0DBB">
        <w:rPr>
          <w:rFonts w:cstheme="minorHAnsi"/>
        </w:rPr>
        <w:fldChar w:fldCharType="begin"/>
      </w:r>
      <w:r w:rsidR="003D0DBB">
        <w:rPr>
          <w:rFonts w:cstheme="minorHAnsi"/>
        </w:rPr>
        <w:instrText xml:space="preserve"> ADDIN EN.CITE &lt;EndNote&gt;&lt;Cite&gt;&lt;Author&gt;Rambo&lt;/Author&gt;&lt;Year&gt;1999&lt;/Year&gt;&lt;RecNum&gt;4479&lt;/RecNum&gt;&lt;DisplayText&gt;(Rambo, 1999)&lt;/DisplayText&gt;&lt;record&gt;&lt;rec-number&gt;4479&lt;/rec-number&gt;&lt;foreign-keys&gt;&lt;key app="EN" db-id="2dd02wzasvtxefepffqpftdo9vdt0252t0r0" timestamp="1552140892"&gt;4479&lt;/key&gt;&lt;/foreign-keys&gt;&lt;ref-type name="Journal Article"&gt;17&lt;/ref-type&gt;&lt;contributors&gt;&lt;authors&gt;&lt;author&gt;Rambo, Lewis R&lt;/author&gt;&lt;/authors&gt;&lt;/contributors&gt;&lt;titles&gt;&lt;title&gt;Theories of conversion: Understanding and interpreting religious change&lt;/title&gt;&lt;secondary-title&gt;Social Compass&lt;/secondary-title&gt;&lt;/titles&gt;&lt;periodical&gt;&lt;full-title&gt;Social Compass&lt;/full-title&gt;&lt;/periodical&gt;&lt;pages&gt;259-271&lt;/pages&gt;&lt;volume&gt;46&lt;/volume&gt;&lt;number&gt;3&lt;/number&gt;&lt;dates&gt;&lt;year&gt;1999&lt;/year&gt;&lt;/dates&gt;&lt;isbn&gt;0037-7686&lt;/isbn&gt;&lt;urls&gt;&lt;/urls&gt;&lt;electronic-resource-num&gt;10.1177/003776899046003003&lt;/electronic-resource-num&gt;&lt;/record&gt;&lt;/Cite&gt;&lt;/EndNote&gt;</w:instrText>
      </w:r>
      <w:r w:rsidR="003D0DBB">
        <w:rPr>
          <w:rFonts w:cstheme="minorHAnsi"/>
        </w:rPr>
        <w:fldChar w:fldCharType="separate"/>
      </w:r>
      <w:r w:rsidR="003D0DBB">
        <w:rPr>
          <w:rFonts w:cstheme="minorHAnsi"/>
          <w:noProof/>
        </w:rPr>
        <w:t>(Rambo, 1999)</w:t>
      </w:r>
      <w:r w:rsidR="003D0DBB">
        <w:rPr>
          <w:rFonts w:cstheme="minorHAnsi"/>
        </w:rPr>
        <w:fldChar w:fldCharType="end"/>
      </w:r>
      <w:r w:rsidR="003D0DBB">
        <w:rPr>
          <w:rFonts w:cstheme="minorHAnsi"/>
        </w:rPr>
        <w:t xml:space="preserve">, and </w:t>
      </w:r>
      <w:r w:rsidR="003D0DBB" w:rsidRPr="00E1216D">
        <w:rPr>
          <w:rFonts w:cstheme="minorHAnsi"/>
        </w:rPr>
        <w:t xml:space="preserve">a vast amount </w:t>
      </w:r>
      <w:r w:rsidR="003D0DBB">
        <w:rPr>
          <w:rFonts w:cstheme="minorHAnsi"/>
        </w:rPr>
        <w:t xml:space="preserve">of </w:t>
      </w:r>
      <w:r w:rsidR="003D0DBB" w:rsidRPr="00004702">
        <w:rPr>
          <w:rFonts w:cstheme="minorHAnsi"/>
        </w:rPr>
        <w:t xml:space="preserve">psychological research on </w:t>
      </w:r>
      <w:r w:rsidR="003D0DBB" w:rsidRPr="00887BD3">
        <w:rPr>
          <w:rFonts w:cstheme="minorHAnsi"/>
        </w:rPr>
        <w:t xml:space="preserve">conversion </w:t>
      </w:r>
      <w:r w:rsidR="003D0DBB">
        <w:rPr>
          <w:rFonts w:cstheme="minorHAnsi"/>
        </w:rPr>
        <w:fldChar w:fldCharType="begin"/>
      </w:r>
      <w:r w:rsidR="003D0DBB">
        <w:rPr>
          <w:rFonts w:cstheme="minorHAnsi"/>
        </w:rPr>
        <w:instrText xml:space="preserve"> ADDIN EN.CITE &lt;EndNote&gt;&lt;Cite&gt;&lt;Author&gt;Paloutzian&lt;/Author&gt;&lt;Year&gt;2014&lt;/Year&gt;&lt;RecNum&gt;4480&lt;/RecNum&gt;&lt;Prefix&gt;a review:&lt;/Prefix&gt;&lt;DisplayText&gt;(a review:Paloutzian 2014)&lt;/DisplayText&gt;&lt;record&gt;&lt;rec-number&gt;4480&lt;/rec-number&gt;&lt;foreign-keys&gt;&lt;key app="EN" db-id="2dd02wzasvtxefepffqpftdo9vdt0252t0r0" timestamp="1552141220"&gt;4480&lt;/key&gt;&lt;/foreign-keys&gt;&lt;ref-type name="Electronic Book Section"&gt;60&lt;/ref-type&gt;&lt;contributors&gt;&lt;authors&gt;&lt;author&gt;Paloutzian , R.&lt;/author&gt;&lt;/authors&gt;&lt;secondary-authors&gt;&lt;author&gt;Rambo, L.&lt;/author&gt;&lt;author&gt;Farhadian, C. &lt;/author&gt;&lt;/secondary-authors&gt;&lt;/contributors&gt;&lt;titles&gt;&lt;title&gt;Psychology of religious conversion and spiritual transformation&lt;/title&gt;&lt;secondary-title&gt;The Oxford handbook of religious conversion&lt;/secondary-title&gt;&lt;tertiary-title&gt;(Oxford Handbooks Online) &lt;/tertiary-title&gt;&lt;/titles&gt;&lt;dates&gt;&lt;year&gt;2014&lt;/year&gt;&lt;/dates&gt;&lt;publisher&gt;Oxford University Press&lt;/publisher&gt;&lt;urls&gt;&lt;/urls&gt;&lt;electronic-resource-num&gt;10.1093/oxfordhb/9780195338522.013.009&lt;/electronic-resource-num&gt;&lt;/record&gt;&lt;/Cite&gt;&lt;/EndNote&gt;</w:instrText>
      </w:r>
      <w:r w:rsidR="003D0DBB">
        <w:rPr>
          <w:rFonts w:cstheme="minorHAnsi"/>
        </w:rPr>
        <w:fldChar w:fldCharType="separate"/>
      </w:r>
      <w:r w:rsidR="003D0DBB">
        <w:rPr>
          <w:rFonts w:cstheme="minorHAnsi"/>
          <w:noProof/>
        </w:rPr>
        <w:t>(a review: Paloutzian 2014)</w:t>
      </w:r>
      <w:r w:rsidR="003D0DBB">
        <w:rPr>
          <w:rFonts w:cstheme="minorHAnsi"/>
        </w:rPr>
        <w:fldChar w:fldCharType="end"/>
      </w:r>
      <w:r w:rsidR="003D0DBB">
        <w:rPr>
          <w:rFonts w:cstheme="minorHAnsi"/>
        </w:rPr>
        <w:t xml:space="preserve">, the role of cognition is a </w:t>
      </w:r>
      <w:r w:rsidR="003D0DBB" w:rsidRPr="00E1216D">
        <w:rPr>
          <w:rFonts w:cstheme="minorHAnsi"/>
        </w:rPr>
        <w:t>neglected area in the field</w:t>
      </w:r>
      <w:r w:rsidR="003D0DBB">
        <w:rPr>
          <w:rFonts w:cstheme="minorHAnsi"/>
        </w:rPr>
        <w:t xml:space="preserve">. </w:t>
      </w:r>
    </w:p>
    <w:p w14:paraId="38EC0DB5" w14:textId="77777777" w:rsidR="00E1216D" w:rsidRDefault="003D0DBB" w:rsidP="00124214">
      <w:pPr>
        <w:rPr>
          <w:rFonts w:cstheme="minorHAnsi"/>
          <w:i/>
          <w:color w:val="00B050"/>
        </w:rPr>
      </w:pPr>
      <w:r>
        <w:rPr>
          <w:rFonts w:cstheme="minorHAnsi"/>
          <w:i/>
          <w:color w:val="00B050"/>
        </w:rPr>
        <w:t xml:space="preserve">+ </w:t>
      </w:r>
      <w:r w:rsidR="002351E9">
        <w:rPr>
          <w:rFonts w:cstheme="minorHAnsi"/>
          <w:i/>
          <w:color w:val="00B050"/>
        </w:rPr>
        <w:t>of course,</w:t>
      </w:r>
      <w:r>
        <w:rPr>
          <w:rFonts w:cstheme="minorHAnsi"/>
          <w:i/>
          <w:color w:val="00B050"/>
        </w:rPr>
        <w:t xml:space="preserve"> something about</w:t>
      </w:r>
      <w:r w:rsidR="00E1216D" w:rsidRPr="00E1216D">
        <w:rPr>
          <w:rFonts w:cstheme="minorHAnsi"/>
          <w:i/>
          <w:color w:val="00B050"/>
        </w:rPr>
        <w:t xml:space="preserve"> SDM</w:t>
      </w:r>
      <w:r w:rsidR="00B965D4">
        <w:rPr>
          <w:rFonts w:cstheme="minorHAnsi"/>
          <w:i/>
          <w:color w:val="00B050"/>
        </w:rPr>
        <w:t xml:space="preserve"> here</w:t>
      </w:r>
      <w:r w:rsidR="002351E9">
        <w:rPr>
          <w:rFonts w:cstheme="minorHAnsi"/>
          <w:i/>
          <w:color w:val="00B050"/>
        </w:rPr>
        <w:t>.</w:t>
      </w:r>
      <w:r w:rsidR="00E1216D">
        <w:rPr>
          <w:rFonts w:cstheme="minorHAnsi"/>
          <w:i/>
          <w:color w:val="00B050"/>
        </w:rPr>
        <w:t xml:space="preserve"> </w:t>
      </w:r>
      <w:r w:rsidR="00B965D4">
        <w:rPr>
          <w:rFonts w:cstheme="minorHAnsi"/>
          <w:i/>
          <w:color w:val="00B050"/>
        </w:rPr>
        <w:t>Could Justin or LeRon write it</w:t>
      </w:r>
      <w:r w:rsidR="00951146">
        <w:rPr>
          <w:rFonts w:cstheme="minorHAnsi"/>
          <w:i/>
          <w:color w:val="00B050"/>
        </w:rPr>
        <w:t xml:space="preserve"> (</w:t>
      </w:r>
      <w:r w:rsidR="00615293" w:rsidRPr="00615293">
        <w:rPr>
          <w:rFonts w:cstheme="minorHAnsi"/>
          <w:i/>
          <w:color w:val="00B050"/>
        </w:rPr>
        <w:t xml:space="preserve">Note Tommy’s important argument: </w:t>
      </w:r>
      <w:r w:rsidR="00615293">
        <w:rPr>
          <w:rFonts w:cstheme="minorHAnsi"/>
          <w:i/>
          <w:color w:val="00B050"/>
        </w:rPr>
        <w:t>“</w:t>
      </w:r>
      <w:r w:rsidR="00615293" w:rsidRPr="00615293">
        <w:rPr>
          <w:rFonts w:cstheme="minorHAnsi"/>
          <w:i/>
          <w:color w:val="00B050"/>
        </w:rPr>
        <w:t>We need to acknowledge that although we focus on analytic atheism, how we conceptualize belief as a continuum (and its relationship to our variables) means this paper is by necessity also a model of intuitive theism.</w:t>
      </w:r>
    </w:p>
    <w:p w14:paraId="52D6BB35" w14:textId="77777777" w:rsidR="00781DD8" w:rsidRPr="00B82362" w:rsidRDefault="00B82362" w:rsidP="004A2098">
      <w:pPr>
        <w:ind w:firstLine="0"/>
        <w:rPr>
          <w:rFonts w:cstheme="minorHAnsi"/>
          <w:b/>
        </w:rPr>
      </w:pPr>
      <w:r w:rsidRPr="00B82362">
        <w:rPr>
          <w:rFonts w:cstheme="minorHAnsi"/>
          <w:b/>
        </w:rPr>
        <w:t>2. Method</w:t>
      </w:r>
    </w:p>
    <w:p w14:paraId="12D8D405" w14:textId="77777777" w:rsidR="00BC6EB0" w:rsidRPr="002F0415" w:rsidRDefault="00887221" w:rsidP="004A2098">
      <w:pPr>
        <w:pStyle w:val="Heading1"/>
        <w:ind w:firstLine="0"/>
        <w:rPr>
          <w:rFonts w:cstheme="minorHAnsi"/>
        </w:rPr>
      </w:pPr>
      <w:r w:rsidRPr="002F0415">
        <w:rPr>
          <w:rFonts w:cstheme="minorHAnsi"/>
        </w:rPr>
        <w:t>3</w:t>
      </w:r>
      <w:r w:rsidR="00BC6EB0" w:rsidRPr="002F0415">
        <w:rPr>
          <w:rFonts w:cstheme="minorHAnsi"/>
        </w:rPr>
        <w:t>. Results</w:t>
      </w:r>
    </w:p>
    <w:p w14:paraId="234A8FA5" w14:textId="77777777" w:rsidR="00BC6EB0" w:rsidRPr="002F0415" w:rsidRDefault="00887221" w:rsidP="004A2098">
      <w:pPr>
        <w:pStyle w:val="Heading1"/>
        <w:ind w:firstLine="0"/>
        <w:rPr>
          <w:rFonts w:cstheme="minorHAnsi"/>
        </w:rPr>
      </w:pPr>
      <w:r w:rsidRPr="002F0415">
        <w:rPr>
          <w:rFonts w:cstheme="minorHAnsi"/>
        </w:rPr>
        <w:t>4</w:t>
      </w:r>
      <w:r w:rsidR="00BC6EB0" w:rsidRPr="002F0415">
        <w:rPr>
          <w:rFonts w:cstheme="minorHAnsi"/>
        </w:rPr>
        <w:t>. Discussion</w:t>
      </w:r>
    </w:p>
    <w:p w14:paraId="7E757FE2" w14:textId="77777777" w:rsidR="00BA2C22" w:rsidRPr="002F0415" w:rsidRDefault="00BA2C22" w:rsidP="004A2098">
      <w:pPr>
        <w:ind w:firstLine="0"/>
        <w:rPr>
          <w:rFonts w:cstheme="minorHAnsi"/>
        </w:rPr>
      </w:pPr>
    </w:p>
    <w:p w14:paraId="7CB80439" w14:textId="77777777" w:rsidR="002838BA" w:rsidRPr="002E09E0" w:rsidRDefault="00BA2C22" w:rsidP="00124214">
      <w:pPr>
        <w:ind w:firstLine="0"/>
        <w:rPr>
          <w:rFonts w:cstheme="minorHAnsi"/>
          <w:i/>
          <w:color w:val="00B050"/>
        </w:rPr>
      </w:pPr>
      <w:r w:rsidRPr="002E09E0">
        <w:rPr>
          <w:rFonts w:cstheme="minorHAnsi"/>
          <w:b/>
        </w:rPr>
        <w:t xml:space="preserve">References </w:t>
      </w:r>
      <w:r w:rsidRPr="002E09E0">
        <w:rPr>
          <w:rFonts w:cstheme="minorHAnsi"/>
          <w:i/>
          <w:color w:val="00B050"/>
        </w:rPr>
        <w:t>(not edited)</w:t>
      </w:r>
    </w:p>
    <w:p w14:paraId="3A86FA1D" w14:textId="77777777" w:rsidR="002838BA" w:rsidRDefault="002838BA" w:rsidP="006274D9">
      <w:pPr>
        <w:pStyle w:val="EndNoteBibliography"/>
        <w:ind w:left="720" w:hanging="720"/>
      </w:pPr>
      <w:r>
        <w:rPr>
          <w:rFonts w:cstheme="minorHAnsi"/>
          <w:i/>
          <w:color w:val="00B050"/>
        </w:rPr>
        <w:fldChar w:fldCharType="begin"/>
      </w:r>
      <w:r>
        <w:rPr>
          <w:rFonts w:cstheme="minorHAnsi"/>
          <w:i/>
          <w:color w:val="00B050"/>
        </w:rPr>
        <w:instrText xml:space="preserve"> ADDIN EN.REFLIST </w:instrText>
      </w:r>
      <w:r>
        <w:rPr>
          <w:rFonts w:cstheme="minorHAnsi"/>
          <w:i/>
          <w:color w:val="00B050"/>
        </w:rPr>
        <w:fldChar w:fldCharType="separate"/>
      </w:r>
      <w:r w:rsidRPr="002838BA">
        <w:t xml:space="preserve">Aarnio, K., &amp; Lindeman, M. (2007). Religious people and paranormal believers. Alike or different? </w:t>
      </w:r>
      <w:r w:rsidRPr="002838BA">
        <w:rPr>
          <w:i/>
        </w:rPr>
        <w:t>Journal of Individual Differences, 28</w:t>
      </w:r>
      <w:r w:rsidRPr="002838BA">
        <w:t>, 1-9. doi:10.1027/1614-0001.28.1.1</w:t>
      </w:r>
    </w:p>
    <w:p w14:paraId="67360AAB" w14:textId="77777777" w:rsidR="009759E3" w:rsidRDefault="009759E3" w:rsidP="006274D9">
      <w:pPr>
        <w:pStyle w:val="EndNoteBibliography"/>
        <w:ind w:left="720" w:hanging="720"/>
      </w:pPr>
      <w:r>
        <w:fldChar w:fldCharType="begin"/>
      </w:r>
      <w:r>
        <w:instrText xml:space="preserve"> ADDIN EN.REFLIST </w:instrText>
      </w:r>
      <w:r>
        <w:fldChar w:fldCharType="separate"/>
      </w:r>
      <w:r w:rsidRPr="00B71474">
        <w:t xml:space="preserve">Aron, A. R., Robbins, T. W., &amp; Poldrack, R. A. (2004). Inhibition and the right inferior frontal cortex. </w:t>
      </w:r>
      <w:r w:rsidRPr="00B71474">
        <w:rPr>
          <w:i/>
        </w:rPr>
        <w:t>Trends in Cognitive Science, 8</w:t>
      </w:r>
      <w:r w:rsidRPr="00B71474">
        <w:t>, 170-177. doi:10.1016/j.tics.2004.02.010</w:t>
      </w:r>
    </w:p>
    <w:p w14:paraId="1F441DB0" w14:textId="77777777" w:rsidR="002838BA" w:rsidRPr="002838BA" w:rsidRDefault="009759E3" w:rsidP="006274D9">
      <w:pPr>
        <w:spacing w:line="240" w:lineRule="auto"/>
        <w:ind w:left="720" w:hanging="720"/>
      </w:pPr>
      <w:r>
        <w:fldChar w:fldCharType="end"/>
      </w:r>
      <w:r w:rsidR="002838BA" w:rsidRPr="002838BA">
        <w:t>Astin, A. W., Astin, H. S., Lindholm, J. A., Bryant, A. N., Calderone, S., &amp; Szelenyi, K. (Eds.).</w:t>
      </w:r>
      <w:r w:rsidR="00BE6E77">
        <w:t xml:space="preserve"> (</w:t>
      </w:r>
      <w:r w:rsidR="002838BA" w:rsidRPr="002838BA">
        <w:t xml:space="preserve">2006). </w:t>
      </w:r>
      <w:r w:rsidR="002838BA" w:rsidRPr="002838BA">
        <w:rPr>
          <w:i/>
        </w:rPr>
        <w:t>Spirituality and the professoriate: A national study of faculty beliefs, attitudes, and behaviors</w:t>
      </w:r>
      <w:r w:rsidR="002838BA" w:rsidRPr="002838BA">
        <w:t xml:space="preserve">: Higher Education Research Institute </w:t>
      </w:r>
    </w:p>
    <w:p w14:paraId="13339B11" w14:textId="77777777" w:rsidR="002838BA" w:rsidRPr="002838BA" w:rsidRDefault="002838BA" w:rsidP="006274D9">
      <w:pPr>
        <w:pStyle w:val="EndNoteBibliography"/>
        <w:ind w:left="720" w:hanging="720"/>
      </w:pPr>
      <w:r w:rsidRPr="002838BA">
        <w:lastRenderedPageBreak/>
        <w:t xml:space="preserve">Aupperle, R. L., Allard, C. B., Grimes, E. M., Simmons, A. N., Flagan, T., Behrooznia, M., . . . Norman, S. B. (2012). Dorsolateral prefrontal cortex activation during emotional anticipation and neuropsychological performance in posttraumatic stress disorder. </w:t>
      </w:r>
      <w:r w:rsidRPr="002838BA">
        <w:rPr>
          <w:i/>
        </w:rPr>
        <w:t>Archives of general psychiatry, 69</w:t>
      </w:r>
      <w:r w:rsidRPr="002838BA">
        <w:t>, 360-371. doi:10.1001/archgenpsychiatry.2011.1539</w:t>
      </w:r>
    </w:p>
    <w:p w14:paraId="3DD0A282" w14:textId="77777777" w:rsidR="002838BA" w:rsidRPr="002838BA" w:rsidRDefault="002838BA" w:rsidP="002838BA">
      <w:pPr>
        <w:pStyle w:val="EndNoteBibliography"/>
        <w:ind w:left="720" w:hanging="720"/>
      </w:pPr>
      <w:r w:rsidRPr="002838BA">
        <w:t xml:space="preserve">Banerjee, K., &amp; Bloom, P. (2013). Would Tarzan believe in God? Conditions for the emergence of religious belief. </w:t>
      </w:r>
      <w:r w:rsidRPr="002838BA">
        <w:rPr>
          <w:i/>
        </w:rPr>
        <w:t>Trends in Cognitive Sciences, 17</w:t>
      </w:r>
      <w:r w:rsidRPr="002838BA">
        <w:t xml:space="preserve">, 7-8. </w:t>
      </w:r>
    </w:p>
    <w:p w14:paraId="07F72C12" w14:textId="77777777" w:rsidR="002838BA" w:rsidRPr="002838BA" w:rsidRDefault="002838BA" w:rsidP="002838BA">
      <w:pPr>
        <w:pStyle w:val="EndNoteBibliography"/>
        <w:ind w:left="720" w:hanging="720"/>
      </w:pPr>
      <w:r w:rsidRPr="002838BA">
        <w:t xml:space="preserve">Banerjee, K., &amp; Bloom, P. (2014). Why did this happen to me? Religious believers’ and non-believers’ teleological reasoning about life events. </w:t>
      </w:r>
      <w:r w:rsidRPr="002838BA">
        <w:rPr>
          <w:i/>
        </w:rPr>
        <w:t>Cognition, 133</w:t>
      </w:r>
      <w:r w:rsidRPr="002838BA">
        <w:t>, 277-303. doi:10.1016/j.cognition.2014.06.017</w:t>
      </w:r>
    </w:p>
    <w:p w14:paraId="30627606" w14:textId="77777777" w:rsidR="002838BA" w:rsidRPr="002838BA" w:rsidRDefault="002838BA" w:rsidP="002838BA">
      <w:pPr>
        <w:pStyle w:val="EndNoteBibliography"/>
        <w:ind w:left="720" w:hanging="720"/>
      </w:pPr>
      <w:r w:rsidRPr="002838BA">
        <w:t xml:space="preserve">Barber, J. (2014). Believing in a purpose of events: Cross-cultural evidence of confusions in core knowledge. </w:t>
      </w:r>
      <w:r w:rsidRPr="002838BA">
        <w:rPr>
          <w:i/>
        </w:rPr>
        <w:t>Applied Cognitive Psychology, 28</w:t>
      </w:r>
      <w:r w:rsidRPr="002838BA">
        <w:t>, 432-437. doi:10.1002/acp.3003</w:t>
      </w:r>
    </w:p>
    <w:p w14:paraId="4C568298" w14:textId="77777777" w:rsidR="002838BA" w:rsidRPr="002838BA" w:rsidRDefault="002838BA" w:rsidP="002838BA">
      <w:pPr>
        <w:pStyle w:val="EndNoteBibliography"/>
        <w:ind w:left="720" w:hanging="720"/>
      </w:pPr>
      <w:r w:rsidRPr="002838BA">
        <w:t xml:space="preserve">Barlev, M., Mermelstein, S., &amp; German, T. C. (2017). Core intuitions about persons coexist and interfere with acquired Christian beliefs about God. </w:t>
      </w:r>
      <w:r w:rsidRPr="002838BA">
        <w:rPr>
          <w:i/>
        </w:rPr>
        <w:t>Cognitive Science, 41</w:t>
      </w:r>
      <w:r w:rsidRPr="002838BA">
        <w:t>, 425-454. doi:10.1111/cogs.12435</w:t>
      </w:r>
    </w:p>
    <w:p w14:paraId="2DDCE6D3" w14:textId="77777777" w:rsidR="002838BA" w:rsidRPr="002838BA" w:rsidRDefault="002838BA" w:rsidP="002838BA">
      <w:pPr>
        <w:pStyle w:val="EndNoteBibliography"/>
        <w:ind w:left="720" w:hanging="720"/>
      </w:pPr>
      <w:r w:rsidRPr="002838BA">
        <w:t xml:space="preserve">Baron, J., Scott, S., Fincher, K., &amp; Metz, S. E. (2015). campi. </w:t>
      </w:r>
      <w:r w:rsidRPr="002838BA">
        <w:rPr>
          <w:i/>
        </w:rPr>
        <w:t>Journal of Applied Research in Memory and Cognition, 4</w:t>
      </w:r>
      <w:r w:rsidRPr="002838BA">
        <w:t>, 265-284. doi:10.1016/j.jarmac.2014.09.003</w:t>
      </w:r>
    </w:p>
    <w:p w14:paraId="0E8FEBD2" w14:textId="77777777" w:rsidR="002838BA" w:rsidRPr="002838BA" w:rsidRDefault="002838BA" w:rsidP="002838BA">
      <w:pPr>
        <w:pStyle w:val="EndNoteBibliography"/>
        <w:ind w:left="720" w:hanging="720"/>
      </w:pPr>
      <w:r w:rsidRPr="002838BA">
        <w:t xml:space="preserve">Barrett, J. L. (2000). Exploring the natural foundations of religion. </w:t>
      </w:r>
      <w:r w:rsidRPr="002838BA">
        <w:rPr>
          <w:i/>
        </w:rPr>
        <w:t>Trends in Cognitive Sciences, 4</w:t>
      </w:r>
      <w:r w:rsidRPr="002838BA">
        <w:t>, 29-34. doi:10.1016/S1364-6613(99)01419-9</w:t>
      </w:r>
    </w:p>
    <w:p w14:paraId="42568F7C" w14:textId="77777777" w:rsidR="002838BA" w:rsidRPr="002838BA" w:rsidRDefault="002838BA" w:rsidP="002838BA">
      <w:pPr>
        <w:pStyle w:val="EndNoteBibliography"/>
        <w:ind w:left="720" w:hanging="720"/>
      </w:pPr>
      <w:r w:rsidRPr="002838BA">
        <w:t xml:space="preserve">Barrett, J. L., &amp; Keil, F. C. (1996). Conceptualizing a nonnatural entity: Anthropomorphism in God concepts. </w:t>
      </w:r>
      <w:r w:rsidRPr="002838BA">
        <w:rPr>
          <w:i/>
        </w:rPr>
        <w:t>Cognitive Psychology, 31</w:t>
      </w:r>
      <w:r w:rsidRPr="002838BA">
        <w:t>, 219-247. doi:10.1006/cogp.1996.0017</w:t>
      </w:r>
    </w:p>
    <w:p w14:paraId="0DCB6ABB" w14:textId="77777777" w:rsidR="002838BA" w:rsidRPr="002838BA" w:rsidRDefault="002838BA" w:rsidP="002838BA">
      <w:pPr>
        <w:pStyle w:val="EndNoteBibliography"/>
        <w:ind w:left="720" w:hanging="720"/>
      </w:pPr>
      <w:r w:rsidRPr="002838BA">
        <w:t xml:space="preserve">Bering, J. M. (2006). The folk psychology of souls. </w:t>
      </w:r>
      <w:r w:rsidRPr="002838BA">
        <w:rPr>
          <w:i/>
        </w:rPr>
        <w:t>Behavioral and Brain Sciences, 29</w:t>
      </w:r>
      <w:r w:rsidRPr="002838BA">
        <w:t>, 453-462. doi:10.1017/S0140525X06009101</w:t>
      </w:r>
    </w:p>
    <w:p w14:paraId="4FCA43E0" w14:textId="77777777" w:rsidR="002838BA" w:rsidRPr="002838BA" w:rsidRDefault="002838BA" w:rsidP="002838BA">
      <w:pPr>
        <w:pStyle w:val="EndNoteBibliography"/>
        <w:ind w:left="720" w:hanging="720"/>
      </w:pPr>
      <w:r w:rsidRPr="002838BA">
        <w:t xml:space="preserve">Bloom, P. (2007). Religion is natural. </w:t>
      </w:r>
      <w:r w:rsidRPr="002838BA">
        <w:rPr>
          <w:i/>
        </w:rPr>
        <w:t>Developmental Science, 10</w:t>
      </w:r>
      <w:r w:rsidRPr="002838BA">
        <w:t>, 147-151. doi:10.1111/j.1467-7687.2007.00577.x</w:t>
      </w:r>
    </w:p>
    <w:p w14:paraId="1D9ACE34" w14:textId="77777777" w:rsidR="002838BA" w:rsidRPr="002838BA" w:rsidRDefault="002838BA" w:rsidP="002838BA">
      <w:pPr>
        <w:pStyle w:val="EndNoteBibliography"/>
        <w:ind w:left="720" w:hanging="720"/>
      </w:pPr>
      <w:r w:rsidRPr="002838BA">
        <w:t xml:space="preserve">Boyer, P. (2003). Religious thought and behaviour as by-products of brain function. </w:t>
      </w:r>
      <w:r w:rsidRPr="002838BA">
        <w:rPr>
          <w:i/>
        </w:rPr>
        <w:t>Trends in Cognitive Sciences, 7</w:t>
      </w:r>
      <w:r w:rsidRPr="002838BA">
        <w:t xml:space="preserve">, 119-124. doi:10.1016/S1364-6613(03)00031-7 </w:t>
      </w:r>
    </w:p>
    <w:p w14:paraId="56E574F6" w14:textId="77777777" w:rsidR="002838BA" w:rsidRPr="002838BA" w:rsidRDefault="002838BA" w:rsidP="002838BA">
      <w:pPr>
        <w:pStyle w:val="EndNoteBibliography"/>
        <w:ind w:left="720" w:hanging="720"/>
        <w:rPr>
          <w:u w:val="single"/>
        </w:rPr>
      </w:pPr>
      <w:r w:rsidRPr="002838BA">
        <w:t xml:space="preserve">Bullivant, S., &amp; Lee, L. (2016). </w:t>
      </w:r>
      <w:r w:rsidRPr="002838BA">
        <w:rPr>
          <w:i/>
        </w:rPr>
        <w:t>A Dictionary of Atheism</w:t>
      </w:r>
      <w:r w:rsidRPr="002838BA">
        <w:t xml:space="preserve">. </w:t>
      </w:r>
      <w:hyperlink r:id="rId9" w:history="1">
        <w:r w:rsidRPr="002838BA">
          <w:rPr>
            <w:rStyle w:val="Hyperlink"/>
          </w:rPr>
          <w:t>http://www.oxfordreference.com/view/10.1093/acref/9780191816819.001.0001/acref-9780191816819</w:t>
        </w:r>
      </w:hyperlink>
    </w:p>
    <w:p w14:paraId="3BC4D390" w14:textId="77777777" w:rsidR="002838BA" w:rsidRPr="002838BA" w:rsidRDefault="002838BA" w:rsidP="002838BA">
      <w:pPr>
        <w:pStyle w:val="EndNoteBibliography"/>
        <w:ind w:left="720" w:hanging="720"/>
      </w:pPr>
      <w:r w:rsidRPr="002838BA">
        <w:t xml:space="preserve">Cacioppo, J. T., Petty, R. E., Feinstein, J. A., &amp; Jarvis, W. B. G. (1996). Dispositional differences in cognitive motivation: The life and times of individuals varying in need for cognition. </w:t>
      </w:r>
      <w:r w:rsidRPr="002838BA">
        <w:rPr>
          <w:i/>
        </w:rPr>
        <w:t>PSYCHOLOGICAL BULLETIN, 119</w:t>
      </w:r>
      <w:r w:rsidRPr="002838BA">
        <w:t>, 197-253. doi:10.1037/0033-2909.119.2.197</w:t>
      </w:r>
    </w:p>
    <w:p w14:paraId="08F51F1F" w14:textId="77777777" w:rsidR="002838BA" w:rsidRPr="002838BA" w:rsidRDefault="002838BA" w:rsidP="002838BA">
      <w:pPr>
        <w:pStyle w:val="EndNoteBibliography"/>
        <w:ind w:left="720" w:hanging="720"/>
      </w:pPr>
      <w:r w:rsidRPr="002838BA">
        <w:t xml:space="preserve">Campitelli, G., &amp; Gerrans, P. (2014). Does the cognitive reflection test measure cognitive reflection? A mathematical modeling approach. </w:t>
      </w:r>
      <w:r w:rsidRPr="002838BA">
        <w:rPr>
          <w:i/>
        </w:rPr>
        <w:t>Memory &amp; cognition, 42</w:t>
      </w:r>
      <w:r w:rsidRPr="002838BA">
        <w:t>, 434-447. doi:10.3758/s13421-013-0367-9</w:t>
      </w:r>
    </w:p>
    <w:p w14:paraId="3EB799A4" w14:textId="77777777" w:rsidR="002838BA" w:rsidRPr="002838BA" w:rsidRDefault="002838BA" w:rsidP="002838BA">
      <w:pPr>
        <w:pStyle w:val="EndNoteBibliography"/>
        <w:ind w:left="720" w:hanging="720"/>
      </w:pPr>
      <w:r w:rsidRPr="002838BA">
        <w:t xml:space="preserve">Campitelli, G., &amp; Labollita, M. (2010). Correlations of cognitive reflection with judgments and choices. </w:t>
      </w:r>
      <w:r w:rsidRPr="002838BA">
        <w:rPr>
          <w:i/>
        </w:rPr>
        <w:t>Judgment and Decision Making, 5</w:t>
      </w:r>
      <w:r w:rsidRPr="002838BA">
        <w:t xml:space="preserve">, 182-191. </w:t>
      </w:r>
    </w:p>
    <w:p w14:paraId="248DF6F5" w14:textId="77777777" w:rsidR="002838BA" w:rsidRDefault="002838BA" w:rsidP="002838BA">
      <w:pPr>
        <w:pStyle w:val="EndNoteBibliography"/>
        <w:ind w:left="720" w:hanging="720"/>
      </w:pPr>
      <w:r w:rsidRPr="002838BA">
        <w:t xml:space="preserve">Carey, S. (1985). </w:t>
      </w:r>
      <w:r w:rsidRPr="002838BA">
        <w:rPr>
          <w:i/>
        </w:rPr>
        <w:t>Conceptual change in childhood</w:t>
      </w:r>
      <w:r w:rsidRPr="002838BA">
        <w:t>. London: MIT Press.</w:t>
      </w:r>
    </w:p>
    <w:p w14:paraId="7547C854" w14:textId="77777777" w:rsidR="00A66F5B" w:rsidRPr="00A66F5B" w:rsidRDefault="00A66F5B" w:rsidP="00A66F5B">
      <w:pPr>
        <w:pStyle w:val="EndNoteBibliography"/>
        <w:ind w:left="720" w:hanging="720"/>
        <w:rPr>
          <w:rFonts w:asciiTheme="minorHAnsi" w:hAnsiTheme="minorHAnsi" w:cstheme="minorHAnsi"/>
        </w:rPr>
      </w:pPr>
      <w:r w:rsidRPr="00A66F5B">
        <w:rPr>
          <w:rFonts w:asciiTheme="minorHAnsi" w:hAnsiTheme="minorHAnsi" w:cstheme="minorHAnsi"/>
        </w:rPr>
        <w:fldChar w:fldCharType="begin"/>
      </w:r>
      <w:r w:rsidRPr="00A66F5B">
        <w:rPr>
          <w:rFonts w:asciiTheme="minorHAnsi" w:hAnsiTheme="minorHAnsi" w:cstheme="minorHAnsi"/>
        </w:rPr>
        <w:instrText xml:space="preserve"> ADDIN EN.REFLIST </w:instrText>
      </w:r>
      <w:r w:rsidRPr="00A66F5B">
        <w:rPr>
          <w:rFonts w:asciiTheme="minorHAnsi" w:hAnsiTheme="minorHAnsi" w:cstheme="minorHAnsi"/>
        </w:rPr>
        <w:fldChar w:fldCharType="separate"/>
      </w:r>
      <w:r w:rsidRPr="00A66F5B">
        <w:rPr>
          <w:rFonts w:asciiTheme="minorHAnsi" w:hAnsiTheme="minorHAnsi" w:cstheme="minorHAnsi"/>
        </w:rPr>
        <w:t xml:space="preserve">Carter, C. S., &amp; Van Veen, V. (2007). Anterior cingulate cortex and conflict detection: an update of theory and data. </w:t>
      </w:r>
      <w:r w:rsidRPr="00A66F5B">
        <w:rPr>
          <w:rFonts w:asciiTheme="minorHAnsi" w:hAnsiTheme="minorHAnsi" w:cstheme="minorHAnsi"/>
          <w:i/>
        </w:rPr>
        <w:t>Cognitive, Affective, &amp; Behavioral Neuroscience, 7</w:t>
      </w:r>
      <w:r w:rsidRPr="00A66F5B">
        <w:rPr>
          <w:rFonts w:asciiTheme="minorHAnsi" w:hAnsiTheme="minorHAnsi" w:cstheme="minorHAnsi"/>
        </w:rPr>
        <w:t xml:space="preserve">, 367-379. doi: </w:t>
      </w:r>
      <w:r w:rsidRPr="00A66F5B">
        <w:rPr>
          <w:rFonts w:asciiTheme="minorHAnsi" w:hAnsiTheme="minorHAnsi" w:cstheme="minorHAnsi"/>
          <w:color w:val="000000"/>
          <w:lang w:val="en-GB"/>
        </w:rPr>
        <w:t>10.3758/CABN.7.4.367</w:t>
      </w:r>
    </w:p>
    <w:p w14:paraId="5DDD289D" w14:textId="77777777" w:rsidR="002838BA" w:rsidRPr="002838BA" w:rsidRDefault="00A66F5B" w:rsidP="002838BA">
      <w:pPr>
        <w:pStyle w:val="EndNoteBibliography"/>
        <w:ind w:left="720" w:hanging="720"/>
      </w:pPr>
      <w:r w:rsidRPr="00A66F5B">
        <w:rPr>
          <w:rFonts w:asciiTheme="minorHAnsi" w:hAnsiTheme="minorHAnsi" w:cstheme="minorHAnsi"/>
        </w:rPr>
        <w:fldChar w:fldCharType="end"/>
      </w:r>
      <w:r w:rsidR="002838BA" w:rsidRPr="002838BA">
        <w:t xml:space="preserve">Clausen, A. N., Francisco, A. J., Thelen, J., Bruce, J., Martin, L. E., McDowd, J., . . . Aupperle, R. L. (2017). PTSD and cognitive symptoms relate to inhibition‐related prefrontal activation and functional connectivity. </w:t>
      </w:r>
      <w:r w:rsidR="002838BA" w:rsidRPr="002838BA">
        <w:rPr>
          <w:i/>
        </w:rPr>
        <w:t>Depression and anxiety, 34</w:t>
      </w:r>
      <w:r w:rsidR="002838BA" w:rsidRPr="002838BA">
        <w:t>, 427-436. doi:10.1002/da.22613</w:t>
      </w:r>
    </w:p>
    <w:p w14:paraId="086BF0AC" w14:textId="77777777" w:rsidR="002838BA" w:rsidRDefault="002838BA" w:rsidP="002838BA">
      <w:pPr>
        <w:pStyle w:val="EndNoteBibliography"/>
        <w:ind w:left="720" w:hanging="720"/>
      </w:pPr>
      <w:r w:rsidRPr="002838BA">
        <w:lastRenderedPageBreak/>
        <w:t xml:space="preserve">Cristofori, I., Bulbulia, J., Shaver, J. H., Wilson, M., Krueger, F., &amp; Grafman, J. (2016). Neural correlates of mystical experience. </w:t>
      </w:r>
      <w:r w:rsidRPr="002838BA">
        <w:rPr>
          <w:i/>
        </w:rPr>
        <w:t>Neuropsychologia, 80</w:t>
      </w:r>
      <w:r w:rsidRPr="002838BA">
        <w:t>, 212-220. doi:10.1016/j.neuropsychologia.2015.11.021</w:t>
      </w:r>
    </w:p>
    <w:p w14:paraId="2FFC9D99" w14:textId="77777777" w:rsidR="004E48E6" w:rsidRPr="002838BA" w:rsidRDefault="004E48E6" w:rsidP="002838BA">
      <w:pPr>
        <w:pStyle w:val="EndNoteBibliography"/>
        <w:ind w:left="720" w:hanging="720"/>
      </w:pPr>
      <w:r>
        <w:fldChar w:fldCharType="begin"/>
      </w:r>
      <w:r>
        <w:instrText xml:space="preserve"> ADDIN EN.REFLIST </w:instrText>
      </w:r>
      <w:r>
        <w:fldChar w:fldCharType="separate"/>
      </w:r>
      <w:r w:rsidRPr="007E363F">
        <w:t xml:space="preserve">De Neys, W. (2014). Conflict detection, dual processes, and logical intuitions: Some clarifications. </w:t>
      </w:r>
      <w:r w:rsidRPr="007E363F">
        <w:rPr>
          <w:i/>
        </w:rPr>
        <w:t>Thinking &amp; Reasoning, 20</w:t>
      </w:r>
      <w:r w:rsidRPr="007E363F">
        <w:t>, 169-187. doi:10.1080/13546783.2013.854725</w:t>
      </w:r>
      <w:r>
        <w:fldChar w:fldCharType="end"/>
      </w:r>
    </w:p>
    <w:p w14:paraId="0936C962" w14:textId="77777777" w:rsidR="002838BA" w:rsidRPr="002838BA" w:rsidRDefault="002838BA" w:rsidP="002838BA">
      <w:pPr>
        <w:pStyle w:val="EndNoteBibliography"/>
        <w:ind w:left="720" w:hanging="720"/>
      </w:pPr>
      <w:r w:rsidRPr="002838BA">
        <w:t xml:space="preserve">Demertzi, A., Liew, C., Ledoux, D., Bruno, M. A., Sharpe, M., Laureys, S., &amp; Zeman, A. (2009). Dualism persists in the science of mind. </w:t>
      </w:r>
      <w:r w:rsidRPr="002838BA">
        <w:rPr>
          <w:i/>
        </w:rPr>
        <w:t>Annals of the New York Academy of Sciences, 1157</w:t>
      </w:r>
      <w:r w:rsidRPr="002838BA">
        <w:t xml:space="preserve">, 1-9. </w:t>
      </w:r>
    </w:p>
    <w:p w14:paraId="15D85D11" w14:textId="77777777" w:rsidR="002838BA" w:rsidRPr="002838BA" w:rsidRDefault="002838BA" w:rsidP="002838BA">
      <w:pPr>
        <w:pStyle w:val="EndNoteBibliography"/>
        <w:ind w:left="720" w:hanging="720"/>
      </w:pPr>
      <w:r w:rsidRPr="002838BA">
        <w:t xml:space="preserve">Ecklund, E. H., &amp; Scheitle, C. P. (2007). Religion among academic scientists: Distinctions, disciplines, and demographics. </w:t>
      </w:r>
      <w:r w:rsidRPr="002838BA">
        <w:rPr>
          <w:i/>
        </w:rPr>
        <w:t>Social Problems, 54</w:t>
      </w:r>
      <w:r w:rsidRPr="002838BA">
        <w:t>, 289-307. doi:10.1525/sp.2007.54.2.289</w:t>
      </w:r>
    </w:p>
    <w:p w14:paraId="28770BF3" w14:textId="77777777" w:rsidR="002838BA" w:rsidRPr="002838BA" w:rsidRDefault="002838BA" w:rsidP="002838BA">
      <w:pPr>
        <w:pStyle w:val="EndNoteBibliography"/>
        <w:ind w:left="720" w:hanging="720"/>
      </w:pPr>
      <w:r w:rsidRPr="002838BA">
        <w:t xml:space="preserve">Epstein, S., Pacini, R., Denes Raj, V., &amp; Heier, H. (1996). Individual differences in intuitive-experiential and analytical-rational thinking styles. </w:t>
      </w:r>
      <w:r w:rsidRPr="002838BA">
        <w:rPr>
          <w:i/>
        </w:rPr>
        <w:t>Journal of Personality and Social Psychology, 71</w:t>
      </w:r>
      <w:r w:rsidRPr="002838BA">
        <w:t>, 390-405. doi:10.1037/0022-3514.71.2.390</w:t>
      </w:r>
    </w:p>
    <w:p w14:paraId="7A123AA5" w14:textId="77777777" w:rsidR="002838BA" w:rsidRPr="002838BA" w:rsidRDefault="002838BA" w:rsidP="002838BA">
      <w:pPr>
        <w:pStyle w:val="EndNoteBibliography"/>
        <w:ind w:left="720" w:hanging="720"/>
      </w:pPr>
      <w:r w:rsidRPr="002838BA">
        <w:t xml:space="preserve">Evans, J. S. B., &amp; Stanovich, K. E. (2013). Dual-process theories of higher cognition: Advancing the debate. </w:t>
      </w:r>
      <w:r w:rsidRPr="002838BA">
        <w:rPr>
          <w:i/>
        </w:rPr>
        <w:t>Perspectives on Psychological Science, 8</w:t>
      </w:r>
      <w:r w:rsidRPr="002838BA">
        <w:t xml:space="preserve">, 223-241. doi:10.1177/1745691612460685 </w:t>
      </w:r>
    </w:p>
    <w:p w14:paraId="2860D630" w14:textId="77777777" w:rsidR="002838BA" w:rsidRDefault="002838BA" w:rsidP="002838BA">
      <w:pPr>
        <w:pStyle w:val="EndNoteBibliography"/>
        <w:ind w:left="720" w:hanging="720"/>
      </w:pPr>
      <w:r w:rsidRPr="002838BA">
        <w:t xml:space="preserve">Evans, J. S. B., &amp; Stanovich, K. E. (Eds.). (2009). </w:t>
      </w:r>
      <w:r w:rsidRPr="002838BA">
        <w:rPr>
          <w:i/>
        </w:rPr>
        <w:t xml:space="preserve">In two minds. Dual processes and beyond. </w:t>
      </w:r>
      <w:r w:rsidRPr="002838BA">
        <w:t>. Oxford: Oxford University Press.</w:t>
      </w:r>
    </w:p>
    <w:p w14:paraId="2605A7DC" w14:textId="77777777" w:rsidR="000B1EB2" w:rsidRPr="002838BA" w:rsidRDefault="000B1EB2" w:rsidP="002838BA">
      <w:pPr>
        <w:pStyle w:val="EndNoteBibliography"/>
        <w:ind w:left="720" w:hanging="720"/>
      </w:pPr>
      <w:r w:rsidRPr="000B1EB2">
        <w:t>Falsetti, S. A., Resick, P. A., &amp; Davis, J. L. (2003). Changes in religious beliefs following trauma. J</w:t>
      </w:r>
      <w:r w:rsidRPr="000B1EB2">
        <w:rPr>
          <w:i/>
        </w:rPr>
        <w:t>ournal of Traumatic Stress, 16,</w:t>
      </w:r>
      <w:r w:rsidRPr="000B1EB2">
        <w:t xml:space="preserve"> 391-398. doi:10.1023/A:1024422220163</w:t>
      </w:r>
    </w:p>
    <w:p w14:paraId="42057425" w14:textId="77777777" w:rsidR="002838BA" w:rsidRPr="002838BA" w:rsidRDefault="002838BA" w:rsidP="002838BA">
      <w:pPr>
        <w:pStyle w:val="EndNoteBibliography"/>
        <w:ind w:left="720" w:hanging="720"/>
      </w:pPr>
      <w:r w:rsidRPr="002838BA">
        <w:t xml:space="preserve">Farias, M., Mulukom, V., Kahane, G., Kreplin, U., Joyce, A., Soares, P., . . . Savulescu, J. (2017). Supernatural belief is not modulated by intuitive thinking style or cognitive inhibition. </w:t>
      </w:r>
      <w:r w:rsidRPr="002838BA">
        <w:rPr>
          <w:i/>
        </w:rPr>
        <w:t>Scientific Reports, 7</w:t>
      </w:r>
      <w:r w:rsidRPr="002838BA">
        <w:t xml:space="preserve">, 15100. </w:t>
      </w:r>
    </w:p>
    <w:p w14:paraId="66458562" w14:textId="77777777" w:rsidR="002838BA" w:rsidRPr="002838BA" w:rsidRDefault="002838BA" w:rsidP="002838BA">
      <w:pPr>
        <w:pStyle w:val="EndNoteBibliography"/>
        <w:ind w:left="720" w:hanging="720"/>
      </w:pPr>
      <w:r w:rsidRPr="002838BA">
        <w:t xml:space="preserve">Forstmann, M., &amp; Burgmer, P. (2015). Adults are intuitive mind-body dualists. </w:t>
      </w:r>
      <w:r w:rsidRPr="002838BA">
        <w:rPr>
          <w:i/>
        </w:rPr>
        <w:t>Journal of Experimental Psychology: General, 144</w:t>
      </w:r>
      <w:r w:rsidRPr="002838BA">
        <w:t>, 222-235. doi:10.1037/xge0000045</w:t>
      </w:r>
    </w:p>
    <w:p w14:paraId="141AE78E" w14:textId="77777777" w:rsidR="002838BA" w:rsidRPr="002838BA" w:rsidRDefault="002838BA" w:rsidP="002838BA">
      <w:pPr>
        <w:pStyle w:val="EndNoteBibliography"/>
        <w:ind w:left="720" w:hanging="720"/>
      </w:pPr>
      <w:r w:rsidRPr="002838BA">
        <w:t xml:space="preserve">Frederick, S. (2005). Cognitive reflection and decision making. </w:t>
      </w:r>
      <w:r w:rsidRPr="002838BA">
        <w:rPr>
          <w:i/>
        </w:rPr>
        <w:t>The Journal of Economic Perspectives, 19</w:t>
      </w:r>
      <w:r w:rsidRPr="002838BA">
        <w:t>, 25-42. doi:10.1257/089533005775196732</w:t>
      </w:r>
    </w:p>
    <w:p w14:paraId="6731FC17" w14:textId="77777777" w:rsidR="002838BA" w:rsidRPr="002838BA" w:rsidRDefault="002838BA" w:rsidP="002838BA">
      <w:pPr>
        <w:pStyle w:val="EndNoteBibliography"/>
        <w:ind w:left="720" w:hanging="720"/>
      </w:pPr>
      <w:r w:rsidRPr="002838BA">
        <w:t xml:space="preserve">Gauthier, K. J., Christopher, A. N., Walter, M. I., Mourad, R., &amp; Marek, P. (2006). Religiosity, religious doubt, and the need for cognition: Their interactive relationship with life satisfaction. </w:t>
      </w:r>
      <w:r w:rsidRPr="002838BA">
        <w:rPr>
          <w:i/>
        </w:rPr>
        <w:t>Journal of Happiness Studies, 7</w:t>
      </w:r>
      <w:r w:rsidRPr="002838BA">
        <w:t>, 139-154. doi:10.1007/s10902-005-1916-0</w:t>
      </w:r>
    </w:p>
    <w:p w14:paraId="03A0DF77" w14:textId="77777777" w:rsidR="002838BA" w:rsidRPr="002838BA" w:rsidRDefault="002838BA" w:rsidP="002838BA">
      <w:pPr>
        <w:pStyle w:val="EndNoteBibliography"/>
        <w:ind w:left="720" w:hanging="720"/>
      </w:pPr>
      <w:r w:rsidRPr="002838BA">
        <w:t xml:space="preserve">Gervais, W. M., &amp; Norenzayan, A. (2012). Analytic thinking promotes religious disbelief. </w:t>
      </w:r>
      <w:r w:rsidRPr="002838BA">
        <w:rPr>
          <w:i/>
        </w:rPr>
        <w:t>Science, 336</w:t>
      </w:r>
      <w:r w:rsidRPr="002838BA">
        <w:t>, 493-496. doi:10.1126/science.1215647</w:t>
      </w:r>
    </w:p>
    <w:p w14:paraId="4DA99B4A" w14:textId="77777777" w:rsidR="002838BA" w:rsidRPr="002838BA" w:rsidRDefault="002838BA" w:rsidP="002838BA">
      <w:pPr>
        <w:pStyle w:val="EndNoteBibliography"/>
        <w:ind w:left="720" w:hanging="720"/>
      </w:pPr>
      <w:r w:rsidRPr="002838BA">
        <w:t xml:space="preserve">Gervais, W. M., Willard, A. K., Norenzayan, A., &amp; Henrich, J. (2011). The cultural transmission of faith: Why innate intuitions are necessary, but insufficient, to explain religious belief. </w:t>
      </w:r>
      <w:r w:rsidRPr="002838BA">
        <w:rPr>
          <w:i/>
        </w:rPr>
        <w:t>Religion, 41</w:t>
      </w:r>
      <w:r w:rsidRPr="002838BA">
        <w:t xml:space="preserve">, 389-410. </w:t>
      </w:r>
    </w:p>
    <w:p w14:paraId="7EB75586" w14:textId="77777777" w:rsidR="002838BA" w:rsidRPr="002838BA" w:rsidRDefault="002838BA" w:rsidP="002838BA">
      <w:pPr>
        <w:pStyle w:val="EndNoteBibliography"/>
        <w:ind w:left="720" w:hanging="720"/>
      </w:pPr>
      <w:r w:rsidRPr="002838BA">
        <w:t xml:space="preserve">Goldberg, R. F., &amp; Thompson-Schill, S. L. (2009). Developmental “roots” in mature biological knowledge. </w:t>
      </w:r>
      <w:r w:rsidRPr="002838BA">
        <w:rPr>
          <w:i/>
        </w:rPr>
        <w:t>Psychological Science, 20</w:t>
      </w:r>
      <w:r w:rsidRPr="002838BA">
        <w:t>, 480-487. doi:10.1111/j.1467-9280.2009.02320.x</w:t>
      </w:r>
    </w:p>
    <w:p w14:paraId="5A58E83E" w14:textId="77777777" w:rsidR="002838BA" w:rsidRPr="002838BA" w:rsidRDefault="002838BA" w:rsidP="002838BA">
      <w:pPr>
        <w:pStyle w:val="EndNoteBibliography"/>
        <w:ind w:left="720" w:hanging="720"/>
      </w:pPr>
      <w:r w:rsidRPr="002838BA">
        <w:t xml:space="preserve">Gross, N., &amp; Simmons, S. (2009). The religiosity of American college and university professors. </w:t>
      </w:r>
      <w:r w:rsidRPr="002838BA">
        <w:rPr>
          <w:i/>
        </w:rPr>
        <w:t>Sociology of Religion, 70</w:t>
      </w:r>
      <w:r w:rsidRPr="002838BA">
        <w:t>, 101-129. doi:10.1093/socrel/srp026</w:t>
      </w:r>
    </w:p>
    <w:p w14:paraId="1FD28863" w14:textId="77777777" w:rsidR="002838BA" w:rsidRPr="002838BA" w:rsidRDefault="002838BA" w:rsidP="002838BA">
      <w:pPr>
        <w:pStyle w:val="EndNoteBibliography"/>
        <w:ind w:left="720" w:hanging="720"/>
      </w:pPr>
      <w:r w:rsidRPr="002838BA">
        <w:t xml:space="preserve">Guthrie, S. (1993). </w:t>
      </w:r>
      <w:r w:rsidRPr="002838BA">
        <w:rPr>
          <w:i/>
        </w:rPr>
        <w:t>Faces in the clouds</w:t>
      </w:r>
      <w:r w:rsidRPr="002838BA">
        <w:t>. New York: Oxford University Press.</w:t>
      </w:r>
    </w:p>
    <w:p w14:paraId="6AC70D16" w14:textId="77777777" w:rsidR="002838BA" w:rsidRPr="002838BA" w:rsidRDefault="002838BA" w:rsidP="002838BA">
      <w:pPr>
        <w:pStyle w:val="EndNoteBibliography"/>
        <w:ind w:left="720" w:hanging="720"/>
      </w:pPr>
      <w:r w:rsidRPr="002C43CA">
        <w:rPr>
          <w:lang w:val="sv-SE"/>
        </w:rPr>
        <w:t xml:space="preserve">Haran, U., Ritov, I., &amp; Mellers, B. A. (2013). </w:t>
      </w:r>
      <w:r w:rsidRPr="002838BA">
        <w:t xml:space="preserve">The role of actively open-minded thinking in information acquisition, accuracy, and calibration. </w:t>
      </w:r>
      <w:r w:rsidRPr="002838BA">
        <w:rPr>
          <w:i/>
        </w:rPr>
        <w:t>Judgment and Decision Making, 8</w:t>
      </w:r>
      <w:r w:rsidRPr="002838BA">
        <w:t xml:space="preserve">, 188-201. </w:t>
      </w:r>
    </w:p>
    <w:p w14:paraId="714DFE00" w14:textId="77777777" w:rsidR="002838BA" w:rsidRPr="002838BA" w:rsidRDefault="002838BA" w:rsidP="002838BA">
      <w:pPr>
        <w:pStyle w:val="EndNoteBibliography"/>
        <w:ind w:left="720" w:hanging="720"/>
      </w:pPr>
      <w:r w:rsidRPr="002838BA">
        <w:lastRenderedPageBreak/>
        <w:t xml:space="preserve">Haselton, M., &amp; Nettle, D. (2006). The paranoid optimist: An integrative evolutionary model of cognitive biases. </w:t>
      </w:r>
      <w:r w:rsidRPr="002838BA">
        <w:rPr>
          <w:i/>
        </w:rPr>
        <w:t>Personality and Social Psychology Review, 10</w:t>
      </w:r>
      <w:r w:rsidRPr="002838BA">
        <w:t xml:space="preserve">, 47-66. doi:10.1207/s15327957pspr1001_3 </w:t>
      </w:r>
    </w:p>
    <w:p w14:paraId="58162D53" w14:textId="77777777" w:rsidR="002838BA" w:rsidRPr="002838BA" w:rsidRDefault="002838BA" w:rsidP="002838BA">
      <w:pPr>
        <w:pStyle w:val="EndNoteBibliography"/>
        <w:ind w:left="720" w:hanging="720"/>
      </w:pPr>
      <w:r w:rsidRPr="002838BA">
        <w:t xml:space="preserve">Heintzelman, S. J., &amp; King, L. A. (2016). Meaning in life and intuition. </w:t>
      </w:r>
      <w:r w:rsidRPr="002838BA">
        <w:rPr>
          <w:i/>
        </w:rPr>
        <w:t>Journal of Personality and Social Psychology, 110</w:t>
      </w:r>
      <w:r w:rsidRPr="002838BA">
        <w:t>, 477. doi:10.1037/pspp0000062</w:t>
      </w:r>
    </w:p>
    <w:p w14:paraId="65D5B592" w14:textId="77777777" w:rsidR="002838BA" w:rsidRDefault="002838BA" w:rsidP="002838BA">
      <w:pPr>
        <w:pStyle w:val="EndNoteBibliography"/>
        <w:ind w:left="720" w:hanging="720"/>
      </w:pPr>
      <w:r w:rsidRPr="002838BA">
        <w:t xml:space="preserve">Henrich, J., &amp; Boyd, R. (1998). The evolution of conformist transmission and the emergence of between-group differences. </w:t>
      </w:r>
      <w:r w:rsidRPr="002838BA">
        <w:rPr>
          <w:i/>
        </w:rPr>
        <w:t>Evolution and Human Behavior, 19</w:t>
      </w:r>
      <w:r w:rsidRPr="002838BA">
        <w:t>, 215-241. doi:10.1016/S1090-5138(98)00018-X</w:t>
      </w:r>
    </w:p>
    <w:p w14:paraId="52A39BDF" w14:textId="77777777" w:rsidR="00D40C5A" w:rsidRPr="002838BA" w:rsidRDefault="00D40C5A" w:rsidP="002838BA">
      <w:pPr>
        <w:pStyle w:val="EndNoteBibliography"/>
        <w:ind w:left="720" w:hanging="720"/>
      </w:pPr>
      <w:r w:rsidRPr="00D40C5A">
        <w:t>Hungerman, D. M. (2014). The effect of education on religion: Evidence from compulsory schooling laws. J</w:t>
      </w:r>
      <w:r w:rsidRPr="00D40C5A">
        <w:rPr>
          <w:i/>
        </w:rPr>
        <w:t>ournal of Economic Behavior &amp; Organization, 104,</w:t>
      </w:r>
      <w:r w:rsidRPr="00D40C5A">
        <w:t xml:space="preserve"> 52-63. doi:10.1016/j.jebo.2013.09.004</w:t>
      </w:r>
    </w:p>
    <w:p w14:paraId="699FA130" w14:textId="77777777" w:rsidR="002838BA" w:rsidRPr="002838BA" w:rsidRDefault="002838BA" w:rsidP="002838BA">
      <w:pPr>
        <w:pStyle w:val="EndNoteBibliography"/>
        <w:ind w:left="720" w:hanging="720"/>
      </w:pPr>
      <w:r w:rsidRPr="002838BA">
        <w:t xml:space="preserve">Jahanshahi, M., Obeso, I., Rothwell, J. C., &amp; Obeso, J. A. (2015). A fronto–striato–subthalamic–pallidal network for goal-directed and habitual inhibition. </w:t>
      </w:r>
      <w:r w:rsidRPr="002838BA">
        <w:rPr>
          <w:i/>
        </w:rPr>
        <w:t>Nature Reviews Neuroscience, 16</w:t>
      </w:r>
      <w:r w:rsidRPr="002838BA">
        <w:t>, 719-732. doi:10.1038/nrn4038</w:t>
      </w:r>
    </w:p>
    <w:p w14:paraId="2BF78CD9" w14:textId="77777777" w:rsidR="002838BA" w:rsidRPr="002838BA" w:rsidRDefault="002838BA" w:rsidP="002838BA">
      <w:pPr>
        <w:pStyle w:val="EndNoteBibliography"/>
        <w:ind w:left="720" w:hanging="720"/>
      </w:pPr>
      <w:r w:rsidRPr="002838BA">
        <w:t xml:space="preserve">Järnefelt, E., Canfield, C. F., &amp; Kelemen, D. (2015). The divided mind of a disbeliever: Intuitive beliefs about nature as purposefully created among different groups of non-religious adults. </w:t>
      </w:r>
      <w:r w:rsidRPr="002838BA">
        <w:rPr>
          <w:i/>
        </w:rPr>
        <w:t>Cognition, 140</w:t>
      </w:r>
      <w:r w:rsidRPr="002838BA">
        <w:t>, 72-88. doi:10.1016/j.cognition.2015.02.005</w:t>
      </w:r>
    </w:p>
    <w:p w14:paraId="52E33593" w14:textId="77777777" w:rsidR="002838BA" w:rsidRPr="002838BA" w:rsidRDefault="002838BA" w:rsidP="002838BA">
      <w:pPr>
        <w:pStyle w:val="EndNoteBibliography"/>
        <w:ind w:left="720" w:hanging="720"/>
      </w:pPr>
      <w:r w:rsidRPr="002838BA">
        <w:t xml:space="preserve">Kagan, J., Rosman, B. L., Day, D., Albert, J., &amp; Phillips, W. (1964). Information processing in the child: Significance of analytic and reflective attitudes. </w:t>
      </w:r>
      <w:r w:rsidRPr="002838BA">
        <w:rPr>
          <w:i/>
        </w:rPr>
        <w:t>Psychological Monographs: General and Applied, 78</w:t>
      </w:r>
      <w:r w:rsidRPr="002838BA">
        <w:t>, 1-37. doi:10.1037/h0093830</w:t>
      </w:r>
    </w:p>
    <w:p w14:paraId="718B32F3" w14:textId="77777777" w:rsidR="002838BA" w:rsidRPr="002838BA" w:rsidRDefault="002838BA" w:rsidP="002838BA">
      <w:pPr>
        <w:pStyle w:val="EndNoteBibliography"/>
        <w:ind w:left="720" w:hanging="720"/>
      </w:pPr>
      <w:r w:rsidRPr="002838BA">
        <w:t xml:space="preserve">Kelemen, D. (2004). Are children "intuitive theists"? </w:t>
      </w:r>
      <w:r w:rsidRPr="002838BA">
        <w:rPr>
          <w:i/>
        </w:rPr>
        <w:t>Psychological Science, 15</w:t>
      </w:r>
      <w:r w:rsidRPr="002838BA">
        <w:t xml:space="preserve">, 295-301. doi:10.1111/j.0956-7976.2004.00672.x </w:t>
      </w:r>
    </w:p>
    <w:p w14:paraId="042E795C" w14:textId="77777777" w:rsidR="002838BA" w:rsidRPr="002838BA" w:rsidRDefault="002838BA" w:rsidP="002838BA">
      <w:pPr>
        <w:pStyle w:val="EndNoteBibliography"/>
        <w:ind w:left="720" w:hanging="720"/>
      </w:pPr>
      <w:r w:rsidRPr="002838BA">
        <w:t xml:space="preserve">Kelemen, D., &amp; Rosset, E. (2009). The human function compunction: Teleological explanation in adults. </w:t>
      </w:r>
      <w:r w:rsidRPr="002838BA">
        <w:rPr>
          <w:i/>
        </w:rPr>
        <w:t>Cognition, 111</w:t>
      </w:r>
      <w:r w:rsidRPr="002838BA">
        <w:t xml:space="preserve">, 138-143. doi:10.1016/j.cognition.2009.01.001 </w:t>
      </w:r>
    </w:p>
    <w:p w14:paraId="05F27340" w14:textId="77777777" w:rsidR="002838BA" w:rsidRDefault="002838BA" w:rsidP="002838BA">
      <w:pPr>
        <w:pStyle w:val="EndNoteBibliography"/>
        <w:ind w:left="720" w:hanging="720"/>
      </w:pPr>
      <w:r w:rsidRPr="002838BA">
        <w:t xml:space="preserve">Kelemen, D., Rottman, J., &amp; Seston, R. (2013). Professional physical scientists display tenacious teleological tendencies: Purpose-based reasoning as a cognitive default. </w:t>
      </w:r>
      <w:r w:rsidRPr="002838BA">
        <w:rPr>
          <w:i/>
        </w:rPr>
        <w:t>Journal of Experimental Psychology: General, 42</w:t>
      </w:r>
      <w:r w:rsidRPr="002838BA">
        <w:t>, 1074-1083. doi:10.1037/a0030399</w:t>
      </w:r>
    </w:p>
    <w:p w14:paraId="413C13E6" w14:textId="77777777" w:rsidR="008E1F4A" w:rsidRPr="00367840" w:rsidRDefault="008E1F4A" w:rsidP="008E1F4A">
      <w:pPr>
        <w:pStyle w:val="EndNoteBibliography"/>
        <w:ind w:left="720" w:hanging="720"/>
      </w:pPr>
      <w:r>
        <w:fldChar w:fldCharType="begin"/>
      </w:r>
      <w:r>
        <w:instrText xml:space="preserve"> ADDIN EN.REFLIST </w:instrText>
      </w:r>
      <w:r>
        <w:fldChar w:fldCharType="separate"/>
      </w:r>
      <w:r w:rsidRPr="00367840">
        <w:t>Keysar, A. (2017). Religious/nonreligious demography and religion versus science: A global perspective. In P. Zuckerman &amp; J. Shook (Eds.), The Oxford handbook of secularism (Oxford Handbooks Online). doi:10.1093/oxfordhb/9780199988457.013.3</w:t>
      </w:r>
    </w:p>
    <w:p w14:paraId="38D43A7E" w14:textId="77777777" w:rsidR="002838BA" w:rsidRDefault="008E1F4A" w:rsidP="002838BA">
      <w:pPr>
        <w:pStyle w:val="EndNoteBibliography"/>
        <w:ind w:left="720" w:hanging="720"/>
      </w:pPr>
      <w:r>
        <w:fldChar w:fldCharType="end"/>
      </w:r>
      <w:r w:rsidR="002838BA" w:rsidRPr="002838BA">
        <w:t xml:space="preserve">Lanman, J. (2013). Atheism and cognitive science. In </w:t>
      </w:r>
      <w:r w:rsidR="002838BA" w:rsidRPr="002838BA">
        <w:rPr>
          <w:i/>
        </w:rPr>
        <w:t>Oxford Handbook of Atheism</w:t>
      </w:r>
      <w:r w:rsidR="002838BA" w:rsidRPr="002838BA">
        <w:t>.</w:t>
      </w:r>
    </w:p>
    <w:p w14:paraId="40D4C8BE" w14:textId="77777777" w:rsidR="00D40C5A" w:rsidRPr="002838BA" w:rsidRDefault="00D40C5A" w:rsidP="002838BA">
      <w:pPr>
        <w:pStyle w:val="EndNoteBibliography"/>
        <w:ind w:left="720" w:hanging="720"/>
      </w:pPr>
      <w:r w:rsidRPr="00D40C5A">
        <w:t xml:space="preserve">Lewis, J. R. (2015). Education, irreligion, and non-religion: Evidence from select anglophone census data. </w:t>
      </w:r>
      <w:r w:rsidRPr="00D40C5A">
        <w:rPr>
          <w:i/>
        </w:rPr>
        <w:t>Journal of Contemporary Religion, 30</w:t>
      </w:r>
      <w:r w:rsidRPr="00D40C5A">
        <w:t>, 265-272. doi:10.1080/13537903.2015.1025556</w:t>
      </w:r>
    </w:p>
    <w:p w14:paraId="3E25FA1D" w14:textId="77777777" w:rsidR="002838BA" w:rsidRPr="002838BA" w:rsidRDefault="002838BA" w:rsidP="002838BA">
      <w:pPr>
        <w:pStyle w:val="EndNoteBibliography"/>
        <w:ind w:left="720" w:hanging="720"/>
      </w:pPr>
      <w:r w:rsidRPr="002838BA">
        <w:t xml:space="preserve">Liberali, J. M., Reyna, V. F., Furlan, S., Stein, L. M., &amp; Pardo, S. T. (2012). Individual differences in numeracy and cognitive reflection, with implications for biases and fallacies in probability judgment. </w:t>
      </w:r>
      <w:r w:rsidRPr="002838BA">
        <w:rPr>
          <w:i/>
        </w:rPr>
        <w:t>Journal of Behavioral Decision Making, 25</w:t>
      </w:r>
      <w:r w:rsidRPr="002838BA">
        <w:t>, 361-381. doi:10.1002/bdm.752</w:t>
      </w:r>
    </w:p>
    <w:p w14:paraId="51F90340" w14:textId="77777777" w:rsidR="002838BA" w:rsidRPr="002838BA" w:rsidRDefault="002838BA" w:rsidP="002838BA">
      <w:pPr>
        <w:pStyle w:val="EndNoteBibliography"/>
        <w:ind w:left="720" w:hanging="720"/>
      </w:pPr>
      <w:r w:rsidRPr="002838BA">
        <w:t xml:space="preserve">Lindeman, M., Riekki, T., &amp; Hood, B. M. (2011). Is weaker inhibition associated with supernatural beliefs? </w:t>
      </w:r>
      <w:r w:rsidRPr="002838BA">
        <w:rPr>
          <w:i/>
        </w:rPr>
        <w:t xml:space="preserve">Journal of Cognition and Culture, 11 </w:t>
      </w:r>
      <w:r w:rsidRPr="002838BA">
        <w:t>231–239. doi:10.1163/156853711X570038</w:t>
      </w:r>
    </w:p>
    <w:p w14:paraId="58FE8A7C" w14:textId="77777777" w:rsidR="002838BA" w:rsidRPr="002838BA" w:rsidRDefault="002838BA" w:rsidP="002838BA">
      <w:pPr>
        <w:pStyle w:val="EndNoteBibliography"/>
        <w:ind w:left="720" w:hanging="720"/>
      </w:pPr>
      <w:r w:rsidRPr="002838BA">
        <w:t xml:space="preserve">Lindeman, M., &amp; Svedholm-Häkkinen, A. M. (2016). Does poor understanding of physical world predict religious and paranormal beliefs? </w:t>
      </w:r>
      <w:r w:rsidRPr="002838BA">
        <w:rPr>
          <w:i/>
        </w:rPr>
        <w:t>Applied Cognitive Psychology, 30</w:t>
      </w:r>
      <w:r w:rsidRPr="002838BA">
        <w:t>, 736-742. doi:10.1002/acp.3248</w:t>
      </w:r>
    </w:p>
    <w:p w14:paraId="3813A7E4" w14:textId="77777777" w:rsidR="002838BA" w:rsidRPr="002C43CA" w:rsidRDefault="002838BA" w:rsidP="002838BA">
      <w:pPr>
        <w:pStyle w:val="EndNoteBibliography"/>
        <w:ind w:left="720" w:hanging="720"/>
        <w:rPr>
          <w:lang w:val="sv-SE"/>
        </w:rPr>
      </w:pPr>
      <w:r w:rsidRPr="002838BA">
        <w:t xml:space="preserve">Lindeman, M., Svedholm-Häkkinen, A. M., &amp; Lipsanen, J. (2015). Ontological confusions but not mentalizing abilities predict religious belief, paranormal belief, and belief in supernatural purpose. </w:t>
      </w:r>
      <w:r w:rsidRPr="002C43CA">
        <w:rPr>
          <w:i/>
          <w:lang w:val="sv-SE"/>
        </w:rPr>
        <w:t>Cognition, 134</w:t>
      </w:r>
      <w:r w:rsidRPr="002C43CA">
        <w:rPr>
          <w:lang w:val="sv-SE"/>
        </w:rPr>
        <w:t>, 63-76. doi:10.1016/j.cognition.2014.09.008</w:t>
      </w:r>
    </w:p>
    <w:p w14:paraId="651C9E6F" w14:textId="77777777" w:rsidR="002838BA" w:rsidRPr="002838BA" w:rsidRDefault="002838BA" w:rsidP="002838BA">
      <w:pPr>
        <w:pStyle w:val="EndNoteBibliography"/>
        <w:ind w:left="720" w:hanging="720"/>
      </w:pPr>
      <w:r w:rsidRPr="002C43CA">
        <w:rPr>
          <w:lang w:val="sv-SE"/>
        </w:rPr>
        <w:lastRenderedPageBreak/>
        <w:t xml:space="preserve">Lindeman, M., Svedholm, A. M., Riekki, T., Raij, T., &amp; Hari, R. (2013). </w:t>
      </w:r>
      <w:r w:rsidRPr="002838BA">
        <w:t xml:space="preserve">Is it just a brick wall or a sign from the universe? An fMRI study of supernatural believers and skeptics. </w:t>
      </w:r>
      <w:r w:rsidRPr="002838BA">
        <w:rPr>
          <w:i/>
        </w:rPr>
        <w:t>Social Cognitive and Affective Neuroscience, 8</w:t>
      </w:r>
      <w:r w:rsidRPr="002838BA">
        <w:t>, 943-949. doi:10.1093/scan/nss096</w:t>
      </w:r>
    </w:p>
    <w:p w14:paraId="15F6E28A" w14:textId="77777777" w:rsidR="002838BA" w:rsidRPr="002838BA" w:rsidRDefault="002838BA" w:rsidP="002838BA">
      <w:pPr>
        <w:pStyle w:val="EndNoteBibliography"/>
        <w:ind w:left="720" w:hanging="720"/>
      </w:pPr>
      <w:r w:rsidRPr="002C43CA">
        <w:rPr>
          <w:lang w:val="sv-SE"/>
        </w:rPr>
        <w:t>Lindeman, M., van Elk, M., Lipsanen, J., Marin, P., &amp; Schjødt, U. (</w:t>
      </w:r>
      <w:r w:rsidR="000E1DAB">
        <w:rPr>
          <w:lang w:val="sv-SE"/>
        </w:rPr>
        <w:t>2019</w:t>
      </w:r>
      <w:r w:rsidRPr="002C43CA">
        <w:rPr>
          <w:lang w:val="sv-SE"/>
        </w:rPr>
        <w:t xml:space="preserve">). </w:t>
      </w:r>
      <w:r w:rsidRPr="002838BA">
        <w:t xml:space="preserve">Religious unbelief in three Western European countries: Identifying and characterizing unbeliever types using latent class analysis. </w:t>
      </w:r>
      <w:r w:rsidRPr="002838BA">
        <w:rPr>
          <w:i/>
        </w:rPr>
        <w:t>International Journal for the Psychology of Religion</w:t>
      </w:r>
      <w:r w:rsidR="000E1DAB">
        <w:rPr>
          <w:i/>
        </w:rPr>
        <w:t xml:space="preserve">, 29, </w:t>
      </w:r>
      <w:r w:rsidR="000E1DAB" w:rsidRPr="000E1DAB">
        <w:t>184-203</w:t>
      </w:r>
      <w:r w:rsidRPr="000E1DAB">
        <w:t>. do</w:t>
      </w:r>
      <w:r w:rsidRPr="002838BA">
        <w:t>i:10.1080/10508619.2019.1591140</w:t>
      </w:r>
    </w:p>
    <w:p w14:paraId="3B5D9649" w14:textId="77777777" w:rsidR="002838BA" w:rsidRPr="002838BA" w:rsidRDefault="002838BA" w:rsidP="002838BA">
      <w:pPr>
        <w:pStyle w:val="EndNoteBibliography"/>
        <w:ind w:left="720" w:hanging="720"/>
      </w:pPr>
      <w:r w:rsidRPr="002838BA">
        <w:t xml:space="preserve">Lynn, R., Harvey, J., &amp; Nyborg, H. (2009). Average intelligence predicts atheism rates across 137 nations. </w:t>
      </w:r>
      <w:r w:rsidRPr="002838BA">
        <w:rPr>
          <w:i/>
        </w:rPr>
        <w:t>Intelligence, 37</w:t>
      </w:r>
      <w:r w:rsidRPr="002838BA">
        <w:t>, 11-15. doi:10.1016/j.intell.2008.03.004</w:t>
      </w:r>
    </w:p>
    <w:p w14:paraId="105B334F" w14:textId="77777777" w:rsidR="002838BA" w:rsidRDefault="002838BA" w:rsidP="002838BA">
      <w:pPr>
        <w:pStyle w:val="EndNoteBibliography"/>
        <w:ind w:left="720" w:hanging="720"/>
      </w:pPr>
      <w:r w:rsidRPr="002838BA">
        <w:t xml:space="preserve">Majima, Y. (2015). Belief in pseudoscience, cognitive style and science literacy. </w:t>
      </w:r>
      <w:r w:rsidRPr="002838BA">
        <w:rPr>
          <w:i/>
        </w:rPr>
        <w:t>Applied Cognitive Psychology, 29</w:t>
      </w:r>
      <w:r w:rsidRPr="002838BA">
        <w:t>, 552-559. doi:10.1002/acp.3136</w:t>
      </w:r>
    </w:p>
    <w:p w14:paraId="15CC0770" w14:textId="77777777" w:rsidR="005F7B65" w:rsidRPr="00990383" w:rsidRDefault="005F7B65" w:rsidP="005F7B65">
      <w:pPr>
        <w:pStyle w:val="EndNoteBibliography"/>
        <w:ind w:left="720" w:hanging="720"/>
      </w:pPr>
      <w:r w:rsidRPr="00990383">
        <w:t xml:space="preserve">Mocan, N., &amp; Pogorelova, L. (2017). Compulsory schooling laws and formation of beliefs: Education, religion and superstition. </w:t>
      </w:r>
      <w:r w:rsidRPr="00990383">
        <w:rPr>
          <w:i/>
        </w:rPr>
        <w:t>Journal of Economic Behavior &amp; Organization, 142</w:t>
      </w:r>
      <w:r w:rsidRPr="00990383">
        <w:t>, 509-539. doi:10.1016/j.jebo.2017.07.005</w:t>
      </w:r>
    </w:p>
    <w:p w14:paraId="4F460DD5" w14:textId="77777777" w:rsidR="002838BA" w:rsidRPr="002838BA" w:rsidRDefault="002838BA" w:rsidP="002838BA">
      <w:pPr>
        <w:pStyle w:val="EndNoteBibliography"/>
        <w:ind w:left="720" w:hanging="720"/>
      </w:pPr>
      <w:r w:rsidRPr="002838BA">
        <w:t xml:space="preserve">Morris, Z. T., Jong, J., Bluemke, M., &amp; Halberstadt, J. (2019). Death salience moderates the effect of trauma on religiosity. </w:t>
      </w:r>
      <w:r w:rsidRPr="002838BA">
        <w:rPr>
          <w:i/>
        </w:rPr>
        <w:t>Psychological trauma: Theory, research, practice and policy. Advance online publication.</w:t>
      </w:r>
      <w:r w:rsidRPr="002838BA">
        <w:t xml:space="preserve"> doi:10.1037/tra0000430</w:t>
      </w:r>
    </w:p>
    <w:p w14:paraId="4D8D7C6B" w14:textId="77777777" w:rsidR="002838BA" w:rsidRPr="002838BA" w:rsidRDefault="002838BA" w:rsidP="002838BA">
      <w:pPr>
        <w:pStyle w:val="EndNoteBibliography"/>
        <w:ind w:left="720" w:hanging="720"/>
      </w:pPr>
      <w:r w:rsidRPr="002838BA">
        <w:t xml:space="preserve">Nigg, J. (2000). On inhibition/disinhibition in developmental psychopathology: Views from cognitive and personality psychology and a working inhibition taxonomy. </w:t>
      </w:r>
      <w:r w:rsidRPr="002838BA">
        <w:rPr>
          <w:i/>
        </w:rPr>
        <w:t>PSYCHOLOGICAL BULLETIN, 126</w:t>
      </w:r>
      <w:r w:rsidRPr="002838BA">
        <w:t>, 220–246. doi:10.1037/0033-2909.126.2.220</w:t>
      </w:r>
    </w:p>
    <w:p w14:paraId="47EAFF1F" w14:textId="77777777" w:rsidR="002838BA" w:rsidRPr="002838BA" w:rsidRDefault="002838BA" w:rsidP="002838BA">
      <w:pPr>
        <w:pStyle w:val="EndNoteBibliography"/>
        <w:ind w:left="720" w:hanging="720"/>
      </w:pPr>
      <w:r w:rsidRPr="002838BA">
        <w:t xml:space="preserve">Norenzayan, A., &amp; Gervais, W. M. (2013). The origins of religious disbelief. </w:t>
      </w:r>
      <w:r w:rsidRPr="002838BA">
        <w:rPr>
          <w:i/>
        </w:rPr>
        <w:t>Trends in Cognitive Sciences, 17</w:t>
      </w:r>
      <w:r w:rsidRPr="002838BA">
        <w:t>, 20–25. doi:10.1016/j.tics.2012.11.006</w:t>
      </w:r>
    </w:p>
    <w:p w14:paraId="1D4A1178" w14:textId="77777777" w:rsidR="002838BA" w:rsidRPr="002838BA" w:rsidRDefault="002838BA" w:rsidP="002838BA">
      <w:pPr>
        <w:pStyle w:val="EndNoteBibliography"/>
        <w:ind w:left="720" w:hanging="720"/>
      </w:pPr>
      <w:r w:rsidRPr="002838BA">
        <w:t xml:space="preserve">Norris, P., &amp; Epstein, S. (2011). An experiential thinking style: Its facets and relations with objective and subjective criterion measures. </w:t>
      </w:r>
      <w:r w:rsidRPr="002838BA">
        <w:rPr>
          <w:i/>
        </w:rPr>
        <w:t>Journal of Personality, 79</w:t>
      </w:r>
      <w:r w:rsidRPr="002838BA">
        <w:t>, 1043-1080. doi:10.1111/j.1467-6494.2011.00718.x</w:t>
      </w:r>
    </w:p>
    <w:p w14:paraId="3D8CEDD4" w14:textId="77777777" w:rsidR="002838BA" w:rsidRPr="002838BA" w:rsidRDefault="002838BA" w:rsidP="002838BA">
      <w:pPr>
        <w:pStyle w:val="EndNoteBibliography"/>
        <w:ind w:left="720" w:hanging="720"/>
      </w:pPr>
      <w:r w:rsidRPr="002838BA">
        <w:t>Paloutzian , R. (2014). Psychology of religious conversion and spiritual transformation. In L. Rambo &amp; C. Farhadian (Eds.), The Oxford handbook of religious conversion (Oxford Handbooks Online) Oxford University Press. doi:10.1093/oxfordhb/9780195338522.013.009</w:t>
      </w:r>
    </w:p>
    <w:p w14:paraId="628CB18F" w14:textId="77777777" w:rsidR="002838BA" w:rsidRPr="002838BA" w:rsidRDefault="002838BA" w:rsidP="002838BA">
      <w:pPr>
        <w:pStyle w:val="EndNoteBibliography"/>
        <w:ind w:left="720" w:hanging="720"/>
      </w:pPr>
      <w:r w:rsidRPr="002838BA">
        <w:t xml:space="preserve">Pennycook, G., Cheyne, J. A., Barr, N., Koehler, D. J., &amp; Fugelsang, J. A. (2014). Cognitive style and religiosity: The role of conflict detection. </w:t>
      </w:r>
      <w:r w:rsidRPr="002838BA">
        <w:rPr>
          <w:i/>
        </w:rPr>
        <w:t>Memory &amp; cognition, 42</w:t>
      </w:r>
      <w:r w:rsidRPr="002838BA">
        <w:t>, 1-10. doi:10.3758/s13421-013-0340-7</w:t>
      </w:r>
    </w:p>
    <w:p w14:paraId="4A84A918" w14:textId="77777777" w:rsidR="002838BA" w:rsidRPr="002838BA" w:rsidRDefault="002838BA" w:rsidP="002838BA">
      <w:pPr>
        <w:pStyle w:val="EndNoteBibliography"/>
        <w:ind w:left="720" w:hanging="720"/>
      </w:pPr>
      <w:r w:rsidRPr="002838BA">
        <w:t xml:space="preserve">Pennycook, G., Cheyne, J. A., Barr, N., Koehler, D. J., &amp; Fugelsang, J. A. (2015). On the reception and detection of pseudo-profound bullshit. </w:t>
      </w:r>
      <w:r w:rsidRPr="002838BA">
        <w:rPr>
          <w:i/>
        </w:rPr>
        <w:t>Judgment and Decision Making, 10</w:t>
      </w:r>
      <w:r w:rsidRPr="002838BA">
        <w:t xml:space="preserve">, 549-563. </w:t>
      </w:r>
    </w:p>
    <w:p w14:paraId="5E57D801" w14:textId="77777777" w:rsidR="002838BA" w:rsidRPr="002838BA" w:rsidRDefault="002838BA" w:rsidP="002838BA">
      <w:pPr>
        <w:pStyle w:val="EndNoteBibliography"/>
        <w:ind w:left="720" w:hanging="720"/>
      </w:pPr>
      <w:r w:rsidRPr="002838BA">
        <w:t xml:space="preserve">Pennycook, G., Cheyne, J. A., Koehler, D. J., &amp; Fugelsang, J. A. (2016). Is the cognitive reflection test a measure of both reflection and intuition? </w:t>
      </w:r>
      <w:r w:rsidRPr="002838BA">
        <w:rPr>
          <w:i/>
        </w:rPr>
        <w:t>Behavior Research Methods, 48</w:t>
      </w:r>
      <w:r w:rsidRPr="002838BA">
        <w:t>, 341-348. doi:10.3758/s13428-015-0576-1</w:t>
      </w:r>
    </w:p>
    <w:p w14:paraId="6B0699D8" w14:textId="77777777" w:rsidR="002838BA" w:rsidRPr="002838BA" w:rsidRDefault="002838BA" w:rsidP="002838BA">
      <w:pPr>
        <w:pStyle w:val="EndNoteBibliography"/>
        <w:ind w:left="720" w:hanging="720"/>
      </w:pPr>
      <w:r w:rsidRPr="002838BA">
        <w:t xml:space="preserve">Pennycook, G., Cheyne, J. A., Seli, P., Koehler, D. J., &amp; Fugelsang, J. A. (2012). Analytic cognitive style predicts religious and paranormal belief. </w:t>
      </w:r>
      <w:r w:rsidRPr="002838BA">
        <w:rPr>
          <w:i/>
        </w:rPr>
        <w:t>Cognition, 123</w:t>
      </w:r>
      <w:r w:rsidRPr="002838BA">
        <w:t>, 335–346. doi:10.1016/j.cognition.2012.03.003</w:t>
      </w:r>
    </w:p>
    <w:p w14:paraId="7748DA7E" w14:textId="77777777" w:rsidR="002838BA" w:rsidRPr="002838BA" w:rsidRDefault="002838BA" w:rsidP="002838BA">
      <w:pPr>
        <w:pStyle w:val="EndNoteBibliography"/>
        <w:ind w:left="720" w:hanging="720"/>
      </w:pPr>
      <w:r w:rsidRPr="002C43CA">
        <w:rPr>
          <w:lang w:val="sv-SE"/>
        </w:rPr>
        <w:t xml:space="preserve">Pennycook, G., Ross, R. M., Koehler, D. J., &amp; Fugelsang, J. A. (2016). </w:t>
      </w:r>
      <w:r w:rsidRPr="002838BA">
        <w:t xml:space="preserve">Atheists and agnostics are more reflective than religious believers: Four empirical studies and a meta-analysis. </w:t>
      </w:r>
      <w:r w:rsidRPr="002838BA">
        <w:rPr>
          <w:i/>
        </w:rPr>
        <w:t>PloS one, 11</w:t>
      </w:r>
      <w:r w:rsidRPr="002838BA">
        <w:t>, e0153039. doi:10.1371/journal.pone.0153039</w:t>
      </w:r>
    </w:p>
    <w:p w14:paraId="40F30AAF" w14:textId="77777777" w:rsidR="002838BA" w:rsidRPr="002838BA" w:rsidRDefault="002838BA" w:rsidP="002838BA">
      <w:pPr>
        <w:pStyle w:val="EndNoteBibliography"/>
        <w:ind w:left="720" w:hanging="720"/>
      </w:pPr>
      <w:r w:rsidRPr="002838BA">
        <w:t xml:space="preserve">Pennycook, G., Ross, R. M., Koehler, D. J., &amp; Fugelsang, J. A. (2017). Correction: Atheists and Agnostics Are More Reflective than Religious Believers: Four Empirical Studies and a Meta-Analysis. </w:t>
      </w:r>
      <w:r w:rsidRPr="002838BA">
        <w:rPr>
          <w:i/>
        </w:rPr>
        <w:t>PloS one, 12</w:t>
      </w:r>
      <w:r w:rsidRPr="002838BA">
        <w:t>, e0176586. doi:10.1371/journal.pone.0176586</w:t>
      </w:r>
    </w:p>
    <w:p w14:paraId="46EDBF9A" w14:textId="77777777" w:rsidR="002838BA" w:rsidRPr="002838BA" w:rsidRDefault="002838BA" w:rsidP="002838BA">
      <w:pPr>
        <w:pStyle w:val="EndNoteBibliography"/>
        <w:ind w:left="720" w:hanging="720"/>
      </w:pPr>
      <w:r w:rsidRPr="002838BA">
        <w:lastRenderedPageBreak/>
        <w:t xml:space="preserve">Phillips, W. J., Fletcher, J. M., Marks, A. D., &amp; Hine, D. W. (2015). Thinking styles and decision making: A meta-analysis. </w:t>
      </w:r>
      <w:r w:rsidRPr="002838BA">
        <w:rPr>
          <w:i/>
        </w:rPr>
        <w:t>PSYCHOLOGICAL BULLETIN, 142</w:t>
      </w:r>
      <w:r w:rsidRPr="002838BA">
        <w:t>, 269-290. doi:10.1037/bul0000027</w:t>
      </w:r>
    </w:p>
    <w:p w14:paraId="29DC6398" w14:textId="77777777" w:rsidR="002838BA" w:rsidRPr="002838BA" w:rsidRDefault="002838BA" w:rsidP="002838BA">
      <w:pPr>
        <w:pStyle w:val="EndNoteBibliography"/>
        <w:ind w:left="720" w:hanging="720"/>
      </w:pPr>
      <w:r w:rsidRPr="002838BA">
        <w:t xml:space="preserve">Piazza, J., &amp; Landy, J. (2013). " Lean not on your own understanding": belief that morality is founded on divine authority and non-utilitarian moral thinking. </w:t>
      </w:r>
      <w:r w:rsidRPr="002838BA">
        <w:rPr>
          <w:i/>
        </w:rPr>
        <w:t>Judgment and Decision Making, 8</w:t>
      </w:r>
      <w:r w:rsidRPr="002838BA">
        <w:t xml:space="preserve">, 639-661. </w:t>
      </w:r>
    </w:p>
    <w:p w14:paraId="06E5803C" w14:textId="77777777" w:rsidR="002838BA" w:rsidRPr="002838BA" w:rsidRDefault="002838BA" w:rsidP="002838BA">
      <w:pPr>
        <w:pStyle w:val="EndNoteBibliography"/>
        <w:ind w:left="720" w:hanging="720"/>
      </w:pPr>
      <w:r w:rsidRPr="002838BA">
        <w:t xml:space="preserve">Rambo, L. R. (1999). Theories of conversion: Understanding and interpreting religious change. </w:t>
      </w:r>
      <w:r w:rsidRPr="002838BA">
        <w:rPr>
          <w:i/>
        </w:rPr>
        <w:t>Social Compass, 46</w:t>
      </w:r>
      <w:r w:rsidRPr="002838BA">
        <w:t>, 259-271. doi:10.1177/003776899046003003</w:t>
      </w:r>
    </w:p>
    <w:p w14:paraId="2D753240" w14:textId="77777777" w:rsidR="002838BA" w:rsidRPr="002838BA" w:rsidRDefault="002838BA" w:rsidP="002838BA">
      <w:pPr>
        <w:pStyle w:val="EndNoteBibliography"/>
        <w:ind w:left="720" w:hanging="720"/>
      </w:pPr>
      <w:r w:rsidRPr="002838BA">
        <w:t xml:space="preserve">Razmyar, S., &amp; Reeve, C. L. (2013). Individual differences in religiosity as a function of cognitive ability and cognitive style. </w:t>
      </w:r>
      <w:r w:rsidRPr="002838BA">
        <w:rPr>
          <w:i/>
        </w:rPr>
        <w:t>Intelligence, 41</w:t>
      </w:r>
      <w:r w:rsidRPr="002838BA">
        <w:t>, 667-673. doi:10.1016/j.intell.2013.09.003</w:t>
      </w:r>
    </w:p>
    <w:p w14:paraId="04157A6D" w14:textId="77777777" w:rsidR="002838BA" w:rsidRPr="002838BA" w:rsidRDefault="002838BA" w:rsidP="002838BA">
      <w:pPr>
        <w:pStyle w:val="EndNoteBibliography"/>
        <w:ind w:left="720" w:hanging="720"/>
      </w:pPr>
      <w:r w:rsidRPr="002838BA">
        <w:t xml:space="preserve">Reeve, C. L., &amp; Basalik, D. (2011). A state level investigation of the associations among intellectual capital, religiosity and reproductive health. </w:t>
      </w:r>
      <w:r w:rsidRPr="002838BA">
        <w:rPr>
          <w:i/>
        </w:rPr>
        <w:t>Intelligence, 39</w:t>
      </w:r>
      <w:r w:rsidRPr="002838BA">
        <w:t xml:space="preserve">, 64-73. </w:t>
      </w:r>
    </w:p>
    <w:p w14:paraId="47064B6A" w14:textId="77777777" w:rsidR="002838BA" w:rsidRPr="002838BA" w:rsidRDefault="002838BA" w:rsidP="002838BA">
      <w:pPr>
        <w:pStyle w:val="EndNoteBibliography"/>
        <w:ind w:left="720" w:hanging="720"/>
      </w:pPr>
      <w:r w:rsidRPr="002838BA">
        <w:t xml:space="preserve">Ritter, R. S., Preston, J. L., &amp; Hernandez, I. (2014). Happy tweets: Christians are happier, more socially connected, and less analytical than atheists on Twitter. </w:t>
      </w:r>
      <w:r w:rsidRPr="002838BA">
        <w:rPr>
          <w:i/>
        </w:rPr>
        <w:t>Social Psychological and Personality Science, 5</w:t>
      </w:r>
      <w:r w:rsidRPr="002838BA">
        <w:t>, 243-249. doi:10.1177/1948550613492345</w:t>
      </w:r>
    </w:p>
    <w:p w14:paraId="5787F49A" w14:textId="77777777" w:rsidR="002838BA" w:rsidRPr="002838BA" w:rsidRDefault="002838BA" w:rsidP="002838BA">
      <w:pPr>
        <w:pStyle w:val="EndNoteBibliography"/>
        <w:ind w:left="720" w:hanging="720"/>
      </w:pPr>
      <w:r w:rsidRPr="002838BA">
        <w:t xml:space="preserve">Rottman, J., Zhu, L., Wang, W., Seston Schillaci, R., Clark, K. J., &amp; Kelemen, D. (2017). Cultural influences on the teleological stance: Evidence from China. </w:t>
      </w:r>
      <w:r w:rsidRPr="002838BA">
        <w:rPr>
          <w:i/>
        </w:rPr>
        <w:t>Religion, Brain &amp; Behavior, 7</w:t>
      </w:r>
      <w:r w:rsidRPr="002838BA">
        <w:t>, 17-26. doi:10.1080/2153599X.2015.1118402</w:t>
      </w:r>
    </w:p>
    <w:p w14:paraId="15BFA2A5" w14:textId="77777777" w:rsidR="002838BA" w:rsidRPr="002838BA" w:rsidRDefault="002838BA" w:rsidP="002838BA">
      <w:pPr>
        <w:pStyle w:val="EndNoteBibliography"/>
        <w:ind w:left="720" w:hanging="720"/>
      </w:pPr>
      <w:r w:rsidRPr="002838BA">
        <w:t xml:space="preserve">Sá, W. C., West, R. F., &amp; Stanovich, K. E. (1999). The domain specificity and generality of belief bias: Searching for a generalizable critical thinking skill. </w:t>
      </w:r>
      <w:r w:rsidRPr="002838BA">
        <w:rPr>
          <w:i/>
        </w:rPr>
        <w:t>Journal of Educational Psychology, 91</w:t>
      </w:r>
      <w:r w:rsidRPr="002838BA">
        <w:t>, 497-510. doi:10.1037/0022-0663.91.3.497</w:t>
      </w:r>
    </w:p>
    <w:p w14:paraId="73CF6097" w14:textId="77777777" w:rsidR="002838BA" w:rsidRDefault="002838BA" w:rsidP="002838BA">
      <w:pPr>
        <w:pStyle w:val="EndNoteBibliography"/>
        <w:ind w:left="720" w:hanging="720"/>
      </w:pPr>
      <w:r w:rsidRPr="002838BA">
        <w:t xml:space="preserve">Saroglou, V., Delpierre, V., &amp; Dernelle, R. (2004). Values and religiosity: A meta-analysis of studies using Schwartz's model. </w:t>
      </w:r>
      <w:r w:rsidRPr="002838BA">
        <w:rPr>
          <w:i/>
        </w:rPr>
        <w:t>Personality and Individual Differences, 37</w:t>
      </w:r>
      <w:r w:rsidRPr="002838BA">
        <w:t>, 721-734. doi:10.1016/j.paid.2003.10.005</w:t>
      </w:r>
    </w:p>
    <w:p w14:paraId="75B97A16" w14:textId="77777777" w:rsidR="005003BE" w:rsidRPr="002838BA" w:rsidRDefault="005003BE" w:rsidP="005003BE">
      <w:pPr>
        <w:pStyle w:val="EndNoteBibliography"/>
        <w:ind w:left="720" w:hanging="720"/>
      </w:pPr>
      <w:r>
        <w:fldChar w:fldCharType="begin"/>
      </w:r>
      <w:r>
        <w:instrText xml:space="preserve"> ADDIN EN.REFLIST </w:instrText>
      </w:r>
      <w:r>
        <w:fldChar w:fldCharType="separate"/>
      </w:r>
      <w:r w:rsidRPr="00AC6C8B">
        <w:t xml:space="preserve">Schwartz, S. H. (1994). Are there universal aspects in the structure and contents of human values. </w:t>
      </w:r>
      <w:r w:rsidRPr="00AC6C8B">
        <w:rPr>
          <w:i/>
        </w:rPr>
        <w:t>Journal of Social Issues, 50</w:t>
      </w:r>
      <w:r w:rsidRPr="00AC6C8B">
        <w:t xml:space="preserve">, 19-45. </w:t>
      </w:r>
      <w:r>
        <w:fldChar w:fldCharType="end"/>
      </w:r>
      <w:r>
        <w:t xml:space="preserve">doi: </w:t>
      </w:r>
      <w:r w:rsidRPr="005003BE">
        <w:t>10.1111/j.1540-4560.1994.tb01196.x</w:t>
      </w:r>
    </w:p>
    <w:p w14:paraId="678D9A4C" w14:textId="77777777" w:rsidR="002838BA" w:rsidRPr="002838BA" w:rsidRDefault="002838BA" w:rsidP="002838BA">
      <w:pPr>
        <w:pStyle w:val="EndNoteBibliography"/>
        <w:ind w:left="720" w:hanging="720"/>
      </w:pPr>
      <w:r w:rsidRPr="002838BA">
        <w:t xml:space="preserve">Shenhav, A., Rand, D. G., &amp; Greene, J. D. (2012). Divine intuition: Cognitive style influences belief in God. </w:t>
      </w:r>
      <w:r w:rsidRPr="002838BA">
        <w:rPr>
          <w:i/>
        </w:rPr>
        <w:t>Journal of Experimental Psychology: General, 141</w:t>
      </w:r>
      <w:r w:rsidRPr="002838BA">
        <w:t>, 423-428. doi:10.1037/a0025391</w:t>
      </w:r>
    </w:p>
    <w:p w14:paraId="3E653CA3" w14:textId="77777777" w:rsidR="002838BA" w:rsidRPr="002838BA" w:rsidRDefault="002838BA" w:rsidP="002838BA">
      <w:pPr>
        <w:pStyle w:val="EndNoteBibliography"/>
        <w:ind w:left="720" w:hanging="720"/>
      </w:pPr>
      <w:r w:rsidRPr="002838BA">
        <w:t xml:space="preserve">Shtulman, A. (2006). Qualitative differences between naïve and scientific theories of evolution. </w:t>
      </w:r>
      <w:r w:rsidRPr="002838BA">
        <w:rPr>
          <w:i/>
        </w:rPr>
        <w:t>Cognitive Psychology, 52</w:t>
      </w:r>
      <w:r w:rsidRPr="002838BA">
        <w:t xml:space="preserve">, 170-194. doi:10.1016/j.cogpsych.2005.10.001   </w:t>
      </w:r>
    </w:p>
    <w:p w14:paraId="4CD409B0" w14:textId="77777777" w:rsidR="002838BA" w:rsidRPr="002838BA" w:rsidRDefault="002838BA" w:rsidP="002838BA">
      <w:pPr>
        <w:pStyle w:val="EndNoteBibliography"/>
        <w:ind w:left="720" w:hanging="720"/>
      </w:pPr>
      <w:r w:rsidRPr="002838BA">
        <w:t xml:space="preserve">Silver, C. F., Coleman III, T. J., Hood Jr, R. W., &amp; Holcombe, J. M. (2014). The six types of nonbelief: A qualitative and quantitative study of type and narrative. </w:t>
      </w:r>
      <w:r w:rsidRPr="002838BA">
        <w:rPr>
          <w:i/>
        </w:rPr>
        <w:t>Mental Health, Religion &amp; Culture, 17</w:t>
      </w:r>
      <w:r w:rsidRPr="002838BA">
        <w:t>, 990-1001. doi:10.1080/13674676.2014.987743</w:t>
      </w:r>
    </w:p>
    <w:p w14:paraId="7D8481EC" w14:textId="77777777" w:rsidR="002838BA" w:rsidRPr="002838BA" w:rsidRDefault="002838BA" w:rsidP="002838BA">
      <w:pPr>
        <w:pStyle w:val="EndNoteBibliography"/>
        <w:ind w:left="720" w:hanging="720"/>
      </w:pPr>
      <w:r w:rsidRPr="002838BA">
        <w:t xml:space="preserve">Stanovich, K. E. (2009). Distinguishing the reflective, algorithmic, and autonomous minds: Is it time for a tri-process theory? In J. S. B. T. Evans &amp; K. Frankish (Eds.), </w:t>
      </w:r>
      <w:r w:rsidRPr="002838BA">
        <w:rPr>
          <w:i/>
        </w:rPr>
        <w:t>In two minds. Dual processes and beyond</w:t>
      </w:r>
      <w:r w:rsidRPr="002838BA">
        <w:t xml:space="preserve"> (pp. 55-88). Oxford: Oxford University Press.</w:t>
      </w:r>
    </w:p>
    <w:p w14:paraId="5F792488" w14:textId="77777777" w:rsidR="002838BA" w:rsidRPr="002838BA" w:rsidRDefault="002838BA" w:rsidP="002838BA">
      <w:pPr>
        <w:pStyle w:val="EndNoteBibliography"/>
        <w:ind w:left="720" w:hanging="720"/>
      </w:pPr>
      <w:r w:rsidRPr="002838BA">
        <w:t xml:space="preserve">Stanovich, K. E. (2012). On the distinction between rationality and intelligence: Implications for understanding individual differences in reasoning. In K. J. Holyoak &amp; R. G. Morrison (Eds.), </w:t>
      </w:r>
      <w:r w:rsidRPr="002838BA">
        <w:rPr>
          <w:i/>
        </w:rPr>
        <w:t>The Oxford handbook of thinking and reasoning</w:t>
      </w:r>
      <w:r w:rsidRPr="002838BA">
        <w:t xml:space="preserve"> (pp. 343-365). New York: Oxford University Press.</w:t>
      </w:r>
    </w:p>
    <w:p w14:paraId="457B6187" w14:textId="77777777" w:rsidR="002838BA" w:rsidRPr="002838BA" w:rsidRDefault="002838BA" w:rsidP="002838BA">
      <w:pPr>
        <w:pStyle w:val="EndNoteBibliography"/>
        <w:ind w:left="720" w:hanging="720"/>
      </w:pPr>
      <w:r w:rsidRPr="002838BA">
        <w:t xml:space="preserve">Stanovich, K. E. (2018). Miserliness in human cognition: the interaction of detection, override and mindware. </w:t>
      </w:r>
      <w:r w:rsidRPr="002838BA">
        <w:rPr>
          <w:i/>
        </w:rPr>
        <w:t>Thinking &amp; Reasoning, 24</w:t>
      </w:r>
      <w:r w:rsidRPr="002838BA">
        <w:t>, 423-444. doi:10.1080/13546783.2018.1459314</w:t>
      </w:r>
    </w:p>
    <w:p w14:paraId="29595601" w14:textId="77777777" w:rsidR="002838BA" w:rsidRPr="002838BA" w:rsidRDefault="002838BA" w:rsidP="002838BA">
      <w:pPr>
        <w:pStyle w:val="EndNoteBibliography"/>
        <w:ind w:left="720" w:hanging="720"/>
      </w:pPr>
      <w:r w:rsidRPr="002838BA">
        <w:lastRenderedPageBreak/>
        <w:t xml:space="preserve">Stanovich, K. E., &amp; Toplak, M. E. (2019). The need for intellectual diversity in psychological science: Our own studies of actively open-minded thinking as a case study. </w:t>
      </w:r>
      <w:r w:rsidRPr="002838BA">
        <w:rPr>
          <w:i/>
        </w:rPr>
        <w:t>Cognition, 187</w:t>
      </w:r>
      <w:r w:rsidRPr="002838BA">
        <w:t>, 156-166. doi:10.1016/j.cognition.2019.03.006</w:t>
      </w:r>
    </w:p>
    <w:p w14:paraId="634535A9" w14:textId="77777777" w:rsidR="002838BA" w:rsidRPr="002838BA" w:rsidRDefault="002838BA" w:rsidP="002838BA">
      <w:pPr>
        <w:pStyle w:val="EndNoteBibliography"/>
        <w:ind w:left="720" w:hanging="720"/>
      </w:pPr>
      <w:r w:rsidRPr="002838BA">
        <w:t xml:space="preserve">Stanovich, K. E., &amp; West, R. F. (2007). Natural myside bias is independent of cognitive ability. </w:t>
      </w:r>
      <w:r w:rsidRPr="002838BA">
        <w:rPr>
          <w:i/>
        </w:rPr>
        <w:t>Thinking &amp; Reasoning, 13</w:t>
      </w:r>
      <w:r w:rsidRPr="002838BA">
        <w:t>, 225-247. doi:10.1080/13546780600780796</w:t>
      </w:r>
    </w:p>
    <w:p w14:paraId="7128714E" w14:textId="77777777" w:rsidR="002838BA" w:rsidRPr="002838BA" w:rsidRDefault="002838BA" w:rsidP="002838BA">
      <w:pPr>
        <w:pStyle w:val="EndNoteBibliography"/>
        <w:ind w:left="720" w:hanging="720"/>
      </w:pPr>
      <w:r w:rsidRPr="002838BA">
        <w:t xml:space="preserve">Stanovich, K. E., &amp; West, R. F. (2008). On the relative independence of thinking biases and cognitive ability. </w:t>
      </w:r>
      <w:r w:rsidRPr="002838BA">
        <w:rPr>
          <w:i/>
        </w:rPr>
        <w:t>Journal of Personality and Social Psychology, 94</w:t>
      </w:r>
      <w:r w:rsidRPr="002838BA">
        <w:t>, 672-695. doi:10.1037/0022-3514.94.4.672</w:t>
      </w:r>
    </w:p>
    <w:p w14:paraId="378FA02B" w14:textId="77777777" w:rsidR="002838BA" w:rsidRPr="002838BA" w:rsidRDefault="002838BA" w:rsidP="002838BA">
      <w:pPr>
        <w:pStyle w:val="EndNoteBibliography"/>
        <w:ind w:left="720" w:hanging="720"/>
      </w:pPr>
      <w:r w:rsidRPr="002838BA">
        <w:t xml:space="preserve">Svedholm, A. M., &amp; Lindeman, M. (2013). The separate roles of the reflective mind and involuntary inhibitory control in gatekeeping paranormal beliefs and the underlying intuitive confusions. </w:t>
      </w:r>
      <w:r w:rsidRPr="002838BA">
        <w:rPr>
          <w:i/>
        </w:rPr>
        <w:t>British Journal of Psychology, 104</w:t>
      </w:r>
      <w:r w:rsidRPr="002838BA">
        <w:t>, 303-319. doi:10.1111/j.2044-8295.2012.02118.x</w:t>
      </w:r>
    </w:p>
    <w:p w14:paraId="1C005B94" w14:textId="77777777" w:rsidR="0031148D" w:rsidRDefault="0031148D" w:rsidP="0031148D">
      <w:pPr>
        <w:pStyle w:val="EndNoteBibliography"/>
        <w:ind w:left="720" w:hanging="720"/>
      </w:pPr>
      <w:r>
        <w:fldChar w:fldCharType="begin"/>
      </w:r>
      <w:r>
        <w:instrText xml:space="preserve"> ADDIN EN.REFLIST </w:instrText>
      </w:r>
      <w:r>
        <w:fldChar w:fldCharType="separate"/>
      </w:r>
      <w:r w:rsidRPr="007A10AA">
        <w:t xml:space="preserve">Svedholm-Häkkinen, A. M., &amp; Lindeman, M. (2017). Actively open-minded thinking: Development of a shortened scale and disentangling attitudes towards knowledge and people. </w:t>
      </w:r>
      <w:r w:rsidRPr="007A10AA">
        <w:rPr>
          <w:i/>
        </w:rPr>
        <w:t>Thinking &amp; Reasoning, 24</w:t>
      </w:r>
      <w:r w:rsidRPr="007A10AA">
        <w:t>, 21-40. doi:10.1080/13546783.2017.1378723</w:t>
      </w:r>
    </w:p>
    <w:p w14:paraId="54C5FAF5" w14:textId="77777777" w:rsidR="000B1EB2" w:rsidRPr="00F930ED" w:rsidRDefault="000B1EB2" w:rsidP="000B1EB2">
      <w:pPr>
        <w:pStyle w:val="EndNoteBibliography"/>
        <w:ind w:left="720" w:hanging="720"/>
      </w:pPr>
      <w:r w:rsidRPr="00F930ED">
        <w:t xml:space="preserve">ter Kuile, H., &amp; Ehring, T. (2014). Predictors of changes in religiosity after trauma: Trauma, religiosity, and posttraumatic stress disorder. </w:t>
      </w:r>
      <w:r w:rsidRPr="00F930ED">
        <w:rPr>
          <w:i/>
        </w:rPr>
        <w:t>Psychological Trauma: Theory, Research, Practice, and Policy, 6</w:t>
      </w:r>
      <w:r w:rsidRPr="00F930ED">
        <w:t>, 353-360. doi:10.1037/a0034880</w:t>
      </w:r>
    </w:p>
    <w:p w14:paraId="4A3959B4" w14:textId="77777777" w:rsidR="002838BA" w:rsidRPr="002838BA" w:rsidRDefault="0031148D" w:rsidP="0031148D">
      <w:pPr>
        <w:pStyle w:val="EndNoteBibliography"/>
        <w:ind w:left="720" w:hanging="720"/>
      </w:pPr>
      <w:r>
        <w:fldChar w:fldCharType="end"/>
      </w:r>
      <w:r w:rsidR="002838BA" w:rsidRPr="002838BA">
        <w:t xml:space="preserve">Toplak, M. E., &amp; Stanovich, K. E. (2003). Associations between myside bias on an informal reasoning task and amount of post‐secondary education. </w:t>
      </w:r>
      <w:r w:rsidR="002838BA" w:rsidRPr="002838BA">
        <w:rPr>
          <w:i/>
        </w:rPr>
        <w:t>Applied Cognitive Psychology, 17</w:t>
      </w:r>
      <w:r w:rsidR="002838BA" w:rsidRPr="002838BA">
        <w:t>, 851-860. doi:10.1002/acp.915</w:t>
      </w:r>
    </w:p>
    <w:p w14:paraId="153319EC" w14:textId="77777777" w:rsidR="000B1EB2" w:rsidRPr="00F930ED" w:rsidRDefault="002838BA" w:rsidP="000B1EB2">
      <w:pPr>
        <w:pStyle w:val="EndNoteBibliography"/>
        <w:ind w:left="720" w:hanging="720"/>
      </w:pPr>
      <w:r w:rsidRPr="002838BA">
        <w:t xml:space="preserve">Travers, E., Rolison, J. J., &amp; Feeney, A. (2016). The time course of conflict on the Cognitive Reflection Test. </w:t>
      </w:r>
      <w:r w:rsidRPr="002838BA">
        <w:rPr>
          <w:i/>
        </w:rPr>
        <w:t>Cognition, 150</w:t>
      </w:r>
      <w:r w:rsidRPr="002838BA">
        <w:t>, 109-118. doi:10.1016/j.cognition.2016.01.015</w:t>
      </w:r>
      <w:r w:rsidR="000B1EB2">
        <w:fldChar w:fldCharType="begin"/>
      </w:r>
      <w:r w:rsidR="000B1EB2">
        <w:instrText xml:space="preserve"> ADDIN EN.REFLIST </w:instrText>
      </w:r>
      <w:r w:rsidR="000B1EB2">
        <w:fldChar w:fldCharType="separate"/>
      </w:r>
    </w:p>
    <w:p w14:paraId="647629CE" w14:textId="77777777" w:rsidR="000B1EB2" w:rsidRPr="002838BA" w:rsidRDefault="000B1EB2" w:rsidP="000B1EB2">
      <w:pPr>
        <w:pStyle w:val="EndNoteBibliography"/>
        <w:ind w:left="720" w:hanging="720"/>
      </w:pPr>
      <w:r w:rsidRPr="00F930ED">
        <w:t xml:space="preserve">Ullman, C. (1982). Cognitive and emotional antecedents of religious conversion. </w:t>
      </w:r>
      <w:r w:rsidRPr="00F930ED">
        <w:rPr>
          <w:i/>
        </w:rPr>
        <w:t>Journal of Personality and Social Psychology, 43</w:t>
      </w:r>
      <w:r w:rsidRPr="00F930ED">
        <w:t>, 183-192. doi:10.1037/0022-3514.43.1.183</w:t>
      </w:r>
      <w:r>
        <w:fldChar w:fldCharType="end"/>
      </w:r>
    </w:p>
    <w:p w14:paraId="242EB115" w14:textId="77777777" w:rsidR="002838BA" w:rsidRPr="002838BA" w:rsidRDefault="002838BA" w:rsidP="002838BA">
      <w:pPr>
        <w:pStyle w:val="EndNoteBibliography"/>
        <w:ind w:left="720" w:hanging="720"/>
      </w:pPr>
      <w:r w:rsidRPr="00AD5083">
        <w:rPr>
          <w:lang w:val="sv-SE"/>
        </w:rPr>
        <w:t xml:space="preserve">Wagner-Egger, P., Delouvée, S., Gauvrit, N., &amp; Dieguez, S. (2018). </w:t>
      </w:r>
      <w:r w:rsidRPr="002838BA">
        <w:t xml:space="preserve">Creationism and conspiracism share a common teleological bias. </w:t>
      </w:r>
      <w:r w:rsidRPr="002838BA">
        <w:rPr>
          <w:i/>
        </w:rPr>
        <w:t>Current biology, 28</w:t>
      </w:r>
      <w:r w:rsidRPr="002838BA">
        <w:t>, 867-868. doi:10.1016/j.cub.2018.06.072</w:t>
      </w:r>
    </w:p>
    <w:p w14:paraId="2E4C4607" w14:textId="77777777" w:rsidR="002838BA" w:rsidRPr="002838BA" w:rsidRDefault="002838BA" w:rsidP="002838BA">
      <w:pPr>
        <w:pStyle w:val="EndNoteBibliography"/>
        <w:ind w:left="720" w:hanging="720"/>
      </w:pPr>
      <w:r w:rsidRPr="002838BA">
        <w:t xml:space="preserve">Wellman, H. M., &amp; Gelman, S. A. (1998). Knowledge acquisition in foundational domains. In W. Damon (Ed.), </w:t>
      </w:r>
      <w:r w:rsidRPr="002838BA">
        <w:rPr>
          <w:i/>
        </w:rPr>
        <w:t>Handbook of child psychology. Cognition, perception, and language</w:t>
      </w:r>
      <w:r w:rsidRPr="002838BA">
        <w:t xml:space="preserve"> (Vol. 2, pp. 523-573). New York: Wiley.</w:t>
      </w:r>
    </w:p>
    <w:p w14:paraId="3F273463" w14:textId="77777777" w:rsidR="002838BA" w:rsidRPr="002838BA" w:rsidRDefault="002838BA" w:rsidP="002838BA">
      <w:pPr>
        <w:pStyle w:val="EndNoteBibliography"/>
        <w:ind w:left="720" w:hanging="720"/>
      </w:pPr>
      <w:r w:rsidRPr="002838BA">
        <w:t xml:space="preserve">Verbruggen, F., Best, M., Bowditch, W. A., Stevens, T., &amp; McLaren, I. P. (2014). The inhibitory control reflex. </w:t>
      </w:r>
      <w:r w:rsidRPr="002838BA">
        <w:rPr>
          <w:i/>
        </w:rPr>
        <w:t>Neuropsychologia, 65</w:t>
      </w:r>
      <w:r w:rsidRPr="002838BA">
        <w:t>, 263-278. doi:10.1016/j.neuropsychologia.2014.08.014</w:t>
      </w:r>
    </w:p>
    <w:p w14:paraId="5E119C7E" w14:textId="77777777" w:rsidR="002838BA" w:rsidRPr="002838BA" w:rsidRDefault="002838BA" w:rsidP="002838BA">
      <w:pPr>
        <w:pStyle w:val="EndNoteBibliography"/>
        <w:ind w:left="720" w:hanging="720"/>
      </w:pPr>
      <w:r w:rsidRPr="002838BA">
        <w:t xml:space="preserve">Willard, A. K., &amp; Norenzayan, A. (2013). Cognitive biases explain religious belief, paranormal belief, and belief in life’s purpose. </w:t>
      </w:r>
      <w:r w:rsidRPr="002838BA">
        <w:rPr>
          <w:i/>
        </w:rPr>
        <w:t>Cognition, 129</w:t>
      </w:r>
      <w:r w:rsidRPr="002838BA">
        <w:t>, 379-391. doi:10.1016/j.cognition.2013.07.016</w:t>
      </w:r>
    </w:p>
    <w:p w14:paraId="64AD8881" w14:textId="77777777" w:rsidR="002838BA" w:rsidRPr="002838BA" w:rsidRDefault="002838BA" w:rsidP="002838BA">
      <w:pPr>
        <w:pStyle w:val="EndNoteBibliography"/>
        <w:ind w:left="720" w:hanging="720"/>
      </w:pPr>
      <w:r w:rsidRPr="002838BA">
        <w:t xml:space="preserve">Willard, A. K., &amp; Norenzayan, A. (2017). “Spiritual but not religious”: Cognition, schizotypy, and conversion in alternative beliefs. </w:t>
      </w:r>
      <w:r w:rsidRPr="002838BA">
        <w:rPr>
          <w:i/>
        </w:rPr>
        <w:t>Cognition, 165</w:t>
      </w:r>
      <w:r w:rsidRPr="002838BA">
        <w:t>, 137-146. doi:10.1016/j.cognition.2017.05.018</w:t>
      </w:r>
    </w:p>
    <w:p w14:paraId="705AAAEE" w14:textId="77777777" w:rsidR="002838BA" w:rsidRPr="002838BA" w:rsidRDefault="002838BA" w:rsidP="002838BA">
      <w:pPr>
        <w:pStyle w:val="EndNoteBibliography"/>
        <w:ind w:left="720" w:hanging="720"/>
      </w:pPr>
      <w:r w:rsidRPr="002838BA">
        <w:t xml:space="preserve">Zuckerman, M., Silberman, J., &amp; Hall, J. A. (2013). The relation between intelligence and religiosity: A meta-analysis and some proposed explanations. </w:t>
      </w:r>
      <w:r w:rsidRPr="002838BA">
        <w:rPr>
          <w:i/>
        </w:rPr>
        <w:t>Personality and Social Psychology Review, 17</w:t>
      </w:r>
      <w:r w:rsidRPr="002838BA">
        <w:t>, 325-354. doi:10.1177/1088868313497266</w:t>
      </w:r>
    </w:p>
    <w:p w14:paraId="615C6625" w14:textId="77777777" w:rsidR="00BA2C22" w:rsidRPr="00D01147" w:rsidRDefault="002838BA" w:rsidP="00124214">
      <w:pPr>
        <w:ind w:firstLine="0"/>
        <w:rPr>
          <w:rFonts w:cstheme="minorHAnsi"/>
          <w:i/>
          <w:color w:val="00B050"/>
        </w:rPr>
      </w:pPr>
      <w:r>
        <w:rPr>
          <w:rFonts w:cstheme="minorHAnsi"/>
          <w:i/>
          <w:color w:val="00B050"/>
        </w:rPr>
        <w:fldChar w:fldCharType="end"/>
      </w:r>
    </w:p>
    <w:sectPr w:rsidR="00BA2C22" w:rsidRPr="00D01147" w:rsidSect="00E4661C">
      <w:headerReference w:type="default" r:id="rId10"/>
      <w:pgSz w:w="11906" w:h="16838"/>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stin Lane" w:date="2019-06-30T13:48:00Z" w:initials="JL">
    <w:p w14:paraId="6E8763DC" w14:textId="77777777" w:rsidR="00923F9D" w:rsidRDefault="00923F9D">
      <w:pPr>
        <w:pStyle w:val="CommentText"/>
      </w:pPr>
      <w:r>
        <w:rPr>
          <w:rStyle w:val="CommentReference"/>
        </w:rPr>
        <w:annotationRef/>
      </w:r>
      <w:r>
        <w:t xml:space="preserve">I think that this is </w:t>
      </w:r>
      <w:proofErr w:type="gramStart"/>
      <w:r>
        <w:t>good, and</w:t>
      </w:r>
      <w:proofErr w:type="gramEnd"/>
      <w:r>
        <w:t xml:space="preserve"> spot on to what we did. But this is not in line with the document suggesting that “</w:t>
      </w:r>
      <w:r>
        <w:rPr>
          <w:color w:val="7030A0"/>
        </w:rPr>
        <w:t>What we do not know is the order of importance of the predictors, and this is would be of crucial importance. If we only get directionalities, what is the new information this study adds</w:t>
      </w:r>
      <w:r w:rsidRPr="00923F9D">
        <w:t>?</w:t>
      </w:r>
      <w:r w:rsidRPr="00923F9D">
        <w:t>”</w:t>
      </w:r>
      <w:r w:rsidRPr="00923F9D">
        <w:br/>
        <w:t xml:space="preserve">I think what we have here is enough to justify our paper as a contribution to the literatu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8763D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8763DC" w16cid:durableId="20C33C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C9DD7A" w14:textId="77777777" w:rsidR="00F768F8" w:rsidRDefault="00F768F8" w:rsidP="0082352E">
      <w:r>
        <w:separator/>
      </w:r>
    </w:p>
  </w:endnote>
  <w:endnote w:type="continuationSeparator" w:id="0">
    <w:p w14:paraId="49FEAB17" w14:textId="77777777" w:rsidR="00F768F8" w:rsidRDefault="00F768F8" w:rsidP="008235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9AE363" w14:textId="77777777" w:rsidR="00F768F8" w:rsidRDefault="00F768F8" w:rsidP="0082352E">
      <w:r>
        <w:separator/>
      </w:r>
    </w:p>
  </w:footnote>
  <w:footnote w:type="continuationSeparator" w:id="0">
    <w:p w14:paraId="6D8188DA" w14:textId="77777777" w:rsidR="00F768F8" w:rsidRDefault="00F768F8" w:rsidP="008235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50038" w14:textId="77777777" w:rsidR="00B4333A" w:rsidRDefault="00B4333A" w:rsidP="0082352E">
    <w:pPr>
      <w:pStyle w:val="Header"/>
    </w:pPr>
    <w:r>
      <w:t xml:space="preserve">ANALYTIC ATHEISTS                                                                                                                  </w:t>
    </w:r>
    <w:sdt>
      <w:sdtPr>
        <w:id w:val="-393357582"/>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DB272B">
          <w:rPr>
            <w:noProof/>
          </w:rPr>
          <w:t>11</w:t>
        </w:r>
        <w:r>
          <w:rPr>
            <w:noProof/>
          </w:rPr>
          <w:fldChar w:fldCharType="end"/>
        </w:r>
        <w:r>
          <w:rPr>
            <w:noProof/>
          </w:rPr>
          <w:t xml:space="preserve">  </w:t>
        </w:r>
      </w:sdtContent>
    </w:sdt>
  </w:p>
  <w:p w14:paraId="76964453" w14:textId="77777777" w:rsidR="00B4333A" w:rsidRDefault="00B4333A" w:rsidP="0082352E">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Lane">
    <w15:presenceInfo w15:providerId="Windows Live" w15:userId="65d40b498d335b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d02wzasvtxefepffqpftdo9vdt0252t0r0&quot;&gt;Kirjasto&lt;record-ids&gt;&lt;item&gt;299&lt;/item&gt;&lt;item&gt;1408&lt;/item&gt;&lt;item&gt;1410&lt;/item&gt;&lt;item&gt;1516&lt;/item&gt;&lt;item&gt;1593&lt;/item&gt;&lt;item&gt;1688&lt;/item&gt;&lt;item&gt;1854&lt;/item&gt;&lt;item&gt;1873&lt;/item&gt;&lt;item&gt;1880&lt;/item&gt;&lt;item&gt;1886&lt;/item&gt;&lt;item&gt;1887&lt;/item&gt;&lt;item&gt;2005&lt;/item&gt;&lt;item&gt;2065&lt;/item&gt;&lt;item&gt;2091&lt;/item&gt;&lt;item&gt;2257&lt;/item&gt;&lt;item&gt;2468&lt;/item&gt;&lt;item&gt;2520&lt;/item&gt;&lt;item&gt;2541&lt;/item&gt;&lt;item&gt;2820&lt;/item&gt;&lt;item&gt;2983&lt;/item&gt;&lt;item&gt;2984&lt;/item&gt;&lt;item&gt;3006&lt;/item&gt;&lt;item&gt;3100&lt;/item&gt;&lt;item&gt;3106&lt;/item&gt;&lt;item&gt;3140&lt;/item&gt;&lt;item&gt;3146&lt;/item&gt;&lt;item&gt;3155&lt;/item&gt;&lt;item&gt;3209&lt;/item&gt;&lt;item&gt;3252&lt;/item&gt;&lt;item&gt;3258&lt;/item&gt;&lt;item&gt;3280&lt;/item&gt;&lt;item&gt;3297&lt;/item&gt;&lt;item&gt;3303&lt;/item&gt;&lt;item&gt;3318&lt;/item&gt;&lt;item&gt;3339&lt;/item&gt;&lt;item&gt;3381&lt;/item&gt;&lt;item&gt;3401&lt;/item&gt;&lt;item&gt;3525&lt;/item&gt;&lt;item&gt;3576&lt;/item&gt;&lt;item&gt;3577&lt;/item&gt;&lt;item&gt;3673&lt;/item&gt;&lt;item&gt;3779&lt;/item&gt;&lt;item&gt;3857&lt;/item&gt;&lt;item&gt;3860&lt;/item&gt;&lt;item&gt;3864&lt;/item&gt;&lt;item&gt;3895&lt;/item&gt;&lt;item&gt;3897&lt;/item&gt;&lt;item&gt;3911&lt;/item&gt;&lt;item&gt;4005&lt;/item&gt;&lt;item&gt;4124&lt;/item&gt;&lt;item&gt;4129&lt;/item&gt;&lt;item&gt;4148&lt;/item&gt;&lt;item&gt;4167&lt;/item&gt;&lt;item&gt;4178&lt;/item&gt;&lt;item&gt;4210&lt;/item&gt;&lt;item&gt;4211&lt;/item&gt;&lt;item&gt;4218&lt;/item&gt;&lt;item&gt;4249&lt;/item&gt;&lt;item&gt;4254&lt;/item&gt;&lt;item&gt;4267&lt;/item&gt;&lt;item&gt;4274&lt;/item&gt;&lt;item&gt;4276&lt;/item&gt;&lt;item&gt;4281&lt;/item&gt;&lt;item&gt;4294&lt;/item&gt;&lt;item&gt;4295&lt;/item&gt;&lt;item&gt;4301&lt;/item&gt;&lt;item&gt;4320&lt;/item&gt;&lt;item&gt;4349&lt;/item&gt;&lt;item&gt;4363&lt;/item&gt;&lt;item&gt;4397&lt;/item&gt;&lt;item&gt;4400&lt;/item&gt;&lt;item&gt;4401&lt;/item&gt;&lt;item&gt;4402&lt;/item&gt;&lt;item&gt;4479&lt;/item&gt;&lt;item&gt;4480&lt;/item&gt;&lt;item&gt;4483&lt;/item&gt;&lt;item&gt;4492&lt;/item&gt;&lt;item&gt;4493&lt;/item&gt;&lt;item&gt;4494&lt;/item&gt;&lt;item&gt;4495&lt;/item&gt;&lt;item&gt;4496&lt;/item&gt;&lt;item&gt;4498&lt;/item&gt;&lt;item&gt;4500&lt;/item&gt;&lt;item&gt;4501&lt;/item&gt;&lt;item&gt;4504&lt;/item&gt;&lt;item&gt;4505&lt;/item&gt;&lt;item&gt;4506&lt;/item&gt;&lt;item&gt;4507&lt;/item&gt;&lt;item&gt;4509&lt;/item&gt;&lt;item&gt;4510&lt;/item&gt;&lt;item&gt;4512&lt;/item&gt;&lt;item&gt;4513&lt;/item&gt;&lt;item&gt;4514&lt;/item&gt;&lt;item&gt;4515&lt;/item&gt;&lt;/record-ids&gt;&lt;/item&gt;&lt;/Libraries&gt;"/>
  </w:docVars>
  <w:rsids>
    <w:rsidRoot w:val="004F0AED"/>
    <w:rsid w:val="00001FAB"/>
    <w:rsid w:val="00002BF9"/>
    <w:rsid w:val="0000311A"/>
    <w:rsid w:val="00004307"/>
    <w:rsid w:val="00004702"/>
    <w:rsid w:val="00004930"/>
    <w:rsid w:val="00004F18"/>
    <w:rsid w:val="0000509D"/>
    <w:rsid w:val="00006862"/>
    <w:rsid w:val="0000798E"/>
    <w:rsid w:val="00010010"/>
    <w:rsid w:val="00012EBA"/>
    <w:rsid w:val="00014AC9"/>
    <w:rsid w:val="0002084F"/>
    <w:rsid w:val="00020BC7"/>
    <w:rsid w:val="000218BC"/>
    <w:rsid w:val="00022BFB"/>
    <w:rsid w:val="0002413F"/>
    <w:rsid w:val="000242D5"/>
    <w:rsid w:val="00024AC9"/>
    <w:rsid w:val="00025D6C"/>
    <w:rsid w:val="000305C5"/>
    <w:rsid w:val="0003114A"/>
    <w:rsid w:val="00031869"/>
    <w:rsid w:val="000323C5"/>
    <w:rsid w:val="00034D26"/>
    <w:rsid w:val="000360EA"/>
    <w:rsid w:val="00040248"/>
    <w:rsid w:val="00045373"/>
    <w:rsid w:val="00046342"/>
    <w:rsid w:val="00047EA1"/>
    <w:rsid w:val="00050CD7"/>
    <w:rsid w:val="00051E75"/>
    <w:rsid w:val="0005594E"/>
    <w:rsid w:val="00056933"/>
    <w:rsid w:val="00060243"/>
    <w:rsid w:val="00062F4A"/>
    <w:rsid w:val="00065E45"/>
    <w:rsid w:val="00065F79"/>
    <w:rsid w:val="00066880"/>
    <w:rsid w:val="00067B57"/>
    <w:rsid w:val="00070447"/>
    <w:rsid w:val="0007077E"/>
    <w:rsid w:val="00071510"/>
    <w:rsid w:val="000720C3"/>
    <w:rsid w:val="000722EA"/>
    <w:rsid w:val="000737BF"/>
    <w:rsid w:val="00080ED8"/>
    <w:rsid w:val="00085729"/>
    <w:rsid w:val="00085F7F"/>
    <w:rsid w:val="00086972"/>
    <w:rsid w:val="00087EBD"/>
    <w:rsid w:val="000915F5"/>
    <w:rsid w:val="00092EBF"/>
    <w:rsid w:val="00095BF2"/>
    <w:rsid w:val="00096A72"/>
    <w:rsid w:val="000972A7"/>
    <w:rsid w:val="000978FA"/>
    <w:rsid w:val="000A44EB"/>
    <w:rsid w:val="000A61D7"/>
    <w:rsid w:val="000A67CC"/>
    <w:rsid w:val="000A7112"/>
    <w:rsid w:val="000B0810"/>
    <w:rsid w:val="000B1EB2"/>
    <w:rsid w:val="000B4E45"/>
    <w:rsid w:val="000B52CA"/>
    <w:rsid w:val="000B5853"/>
    <w:rsid w:val="000B5946"/>
    <w:rsid w:val="000B6ABD"/>
    <w:rsid w:val="000B7DCC"/>
    <w:rsid w:val="000C0768"/>
    <w:rsid w:val="000C1B4A"/>
    <w:rsid w:val="000C395D"/>
    <w:rsid w:val="000C5135"/>
    <w:rsid w:val="000C5593"/>
    <w:rsid w:val="000C6169"/>
    <w:rsid w:val="000C7B0D"/>
    <w:rsid w:val="000D19CB"/>
    <w:rsid w:val="000D22E0"/>
    <w:rsid w:val="000D255A"/>
    <w:rsid w:val="000D314C"/>
    <w:rsid w:val="000D4E79"/>
    <w:rsid w:val="000E146F"/>
    <w:rsid w:val="000E1DAB"/>
    <w:rsid w:val="000E2F6C"/>
    <w:rsid w:val="000E46AD"/>
    <w:rsid w:val="000E5F48"/>
    <w:rsid w:val="000E713D"/>
    <w:rsid w:val="000F11EC"/>
    <w:rsid w:val="000F1637"/>
    <w:rsid w:val="000F18A2"/>
    <w:rsid w:val="000F269F"/>
    <w:rsid w:val="000F316B"/>
    <w:rsid w:val="000F465C"/>
    <w:rsid w:val="001020D0"/>
    <w:rsid w:val="00102D5D"/>
    <w:rsid w:val="00104473"/>
    <w:rsid w:val="00104E30"/>
    <w:rsid w:val="00110A9C"/>
    <w:rsid w:val="001218E5"/>
    <w:rsid w:val="00122809"/>
    <w:rsid w:val="00122FF7"/>
    <w:rsid w:val="00123C05"/>
    <w:rsid w:val="00124214"/>
    <w:rsid w:val="00124498"/>
    <w:rsid w:val="0012555B"/>
    <w:rsid w:val="001256B4"/>
    <w:rsid w:val="0012570A"/>
    <w:rsid w:val="0012733A"/>
    <w:rsid w:val="001305D5"/>
    <w:rsid w:val="00130D8B"/>
    <w:rsid w:val="00131481"/>
    <w:rsid w:val="0013162E"/>
    <w:rsid w:val="00132BAA"/>
    <w:rsid w:val="00134B4C"/>
    <w:rsid w:val="00135F18"/>
    <w:rsid w:val="001374AB"/>
    <w:rsid w:val="00141A66"/>
    <w:rsid w:val="001426FF"/>
    <w:rsid w:val="00142887"/>
    <w:rsid w:val="00142D69"/>
    <w:rsid w:val="001442E3"/>
    <w:rsid w:val="00145381"/>
    <w:rsid w:val="001465EB"/>
    <w:rsid w:val="00147011"/>
    <w:rsid w:val="00151759"/>
    <w:rsid w:val="00151A52"/>
    <w:rsid w:val="00152A70"/>
    <w:rsid w:val="00154D87"/>
    <w:rsid w:val="00160F0C"/>
    <w:rsid w:val="001617E2"/>
    <w:rsid w:val="00167A7C"/>
    <w:rsid w:val="00167EAE"/>
    <w:rsid w:val="0017153C"/>
    <w:rsid w:val="0017345E"/>
    <w:rsid w:val="001737B0"/>
    <w:rsid w:val="0017520B"/>
    <w:rsid w:val="0017577E"/>
    <w:rsid w:val="00176A47"/>
    <w:rsid w:val="00176B29"/>
    <w:rsid w:val="00181C38"/>
    <w:rsid w:val="00185582"/>
    <w:rsid w:val="00186BCB"/>
    <w:rsid w:val="00191834"/>
    <w:rsid w:val="00192BB9"/>
    <w:rsid w:val="0019308E"/>
    <w:rsid w:val="001957A8"/>
    <w:rsid w:val="00195BF2"/>
    <w:rsid w:val="00195F00"/>
    <w:rsid w:val="001A3DC2"/>
    <w:rsid w:val="001A4F51"/>
    <w:rsid w:val="001A6AF5"/>
    <w:rsid w:val="001A6D21"/>
    <w:rsid w:val="001A6F7E"/>
    <w:rsid w:val="001A7A3B"/>
    <w:rsid w:val="001B06D8"/>
    <w:rsid w:val="001B1994"/>
    <w:rsid w:val="001B34AC"/>
    <w:rsid w:val="001B44D4"/>
    <w:rsid w:val="001C077C"/>
    <w:rsid w:val="001C0C04"/>
    <w:rsid w:val="001C1228"/>
    <w:rsid w:val="001C1500"/>
    <w:rsid w:val="001C6185"/>
    <w:rsid w:val="001C6F9E"/>
    <w:rsid w:val="001C7684"/>
    <w:rsid w:val="001C7DEF"/>
    <w:rsid w:val="001D0777"/>
    <w:rsid w:val="001D1BC8"/>
    <w:rsid w:val="001D2DFD"/>
    <w:rsid w:val="001D5946"/>
    <w:rsid w:val="001D7E3F"/>
    <w:rsid w:val="001E027E"/>
    <w:rsid w:val="001E05F0"/>
    <w:rsid w:val="001E4856"/>
    <w:rsid w:val="001F0B6F"/>
    <w:rsid w:val="001F1923"/>
    <w:rsid w:val="001F339F"/>
    <w:rsid w:val="001F34BF"/>
    <w:rsid w:val="001F39F2"/>
    <w:rsid w:val="001F3C83"/>
    <w:rsid w:val="001F61DF"/>
    <w:rsid w:val="001F7C2C"/>
    <w:rsid w:val="00200E5D"/>
    <w:rsid w:val="00202CD0"/>
    <w:rsid w:val="0020460D"/>
    <w:rsid w:val="002059BD"/>
    <w:rsid w:val="00210073"/>
    <w:rsid w:val="0021117F"/>
    <w:rsid w:val="00211320"/>
    <w:rsid w:val="00211465"/>
    <w:rsid w:val="00213F97"/>
    <w:rsid w:val="002158C9"/>
    <w:rsid w:val="0021654A"/>
    <w:rsid w:val="00222105"/>
    <w:rsid w:val="00222E46"/>
    <w:rsid w:val="00223B18"/>
    <w:rsid w:val="00224FF9"/>
    <w:rsid w:val="002252EA"/>
    <w:rsid w:val="00230C86"/>
    <w:rsid w:val="00231ECB"/>
    <w:rsid w:val="002321FA"/>
    <w:rsid w:val="002325DC"/>
    <w:rsid w:val="00232C1C"/>
    <w:rsid w:val="0023375A"/>
    <w:rsid w:val="002341AD"/>
    <w:rsid w:val="00234A9E"/>
    <w:rsid w:val="002351E9"/>
    <w:rsid w:val="00235D64"/>
    <w:rsid w:val="00235F90"/>
    <w:rsid w:val="0023766A"/>
    <w:rsid w:val="00240145"/>
    <w:rsid w:val="00240886"/>
    <w:rsid w:val="00241B2F"/>
    <w:rsid w:val="00243CED"/>
    <w:rsid w:val="0024445A"/>
    <w:rsid w:val="00245417"/>
    <w:rsid w:val="00246F3A"/>
    <w:rsid w:val="00251459"/>
    <w:rsid w:val="00254324"/>
    <w:rsid w:val="002601E3"/>
    <w:rsid w:val="0026250B"/>
    <w:rsid w:val="00265421"/>
    <w:rsid w:val="00267AE7"/>
    <w:rsid w:val="00270E4C"/>
    <w:rsid w:val="00272104"/>
    <w:rsid w:val="00274296"/>
    <w:rsid w:val="00276303"/>
    <w:rsid w:val="002769F4"/>
    <w:rsid w:val="00277894"/>
    <w:rsid w:val="00277DB6"/>
    <w:rsid w:val="0028102A"/>
    <w:rsid w:val="002813F4"/>
    <w:rsid w:val="0028266F"/>
    <w:rsid w:val="00282BD4"/>
    <w:rsid w:val="002838BA"/>
    <w:rsid w:val="002858D1"/>
    <w:rsid w:val="002913FE"/>
    <w:rsid w:val="002921EE"/>
    <w:rsid w:val="00292231"/>
    <w:rsid w:val="002939C3"/>
    <w:rsid w:val="00295F77"/>
    <w:rsid w:val="00296E63"/>
    <w:rsid w:val="002A0055"/>
    <w:rsid w:val="002A3368"/>
    <w:rsid w:val="002A35D3"/>
    <w:rsid w:val="002A426A"/>
    <w:rsid w:val="002A4FE2"/>
    <w:rsid w:val="002A6627"/>
    <w:rsid w:val="002A700E"/>
    <w:rsid w:val="002B3ECA"/>
    <w:rsid w:val="002B53A4"/>
    <w:rsid w:val="002B65F6"/>
    <w:rsid w:val="002B771F"/>
    <w:rsid w:val="002C2227"/>
    <w:rsid w:val="002C33E3"/>
    <w:rsid w:val="002C43CA"/>
    <w:rsid w:val="002C4EFC"/>
    <w:rsid w:val="002C66F4"/>
    <w:rsid w:val="002C799A"/>
    <w:rsid w:val="002D06D0"/>
    <w:rsid w:val="002D1338"/>
    <w:rsid w:val="002D142F"/>
    <w:rsid w:val="002D15AD"/>
    <w:rsid w:val="002D2393"/>
    <w:rsid w:val="002D2B60"/>
    <w:rsid w:val="002D30DE"/>
    <w:rsid w:val="002D3601"/>
    <w:rsid w:val="002D7170"/>
    <w:rsid w:val="002D76B9"/>
    <w:rsid w:val="002D7AF6"/>
    <w:rsid w:val="002E0592"/>
    <w:rsid w:val="002E09D6"/>
    <w:rsid w:val="002E09E0"/>
    <w:rsid w:val="002E5033"/>
    <w:rsid w:val="002E5077"/>
    <w:rsid w:val="002E7D4E"/>
    <w:rsid w:val="002F0415"/>
    <w:rsid w:val="002F0C30"/>
    <w:rsid w:val="002F160C"/>
    <w:rsid w:val="002F19F8"/>
    <w:rsid w:val="002F1B42"/>
    <w:rsid w:val="002F4283"/>
    <w:rsid w:val="002F4AAB"/>
    <w:rsid w:val="002F70BA"/>
    <w:rsid w:val="003013C9"/>
    <w:rsid w:val="00304BD6"/>
    <w:rsid w:val="00304C09"/>
    <w:rsid w:val="0030650D"/>
    <w:rsid w:val="00306CD0"/>
    <w:rsid w:val="0030799A"/>
    <w:rsid w:val="00307F69"/>
    <w:rsid w:val="003100B5"/>
    <w:rsid w:val="003101F0"/>
    <w:rsid w:val="00310BD9"/>
    <w:rsid w:val="0031148D"/>
    <w:rsid w:val="00312100"/>
    <w:rsid w:val="003125E2"/>
    <w:rsid w:val="00313492"/>
    <w:rsid w:val="00313661"/>
    <w:rsid w:val="0031403D"/>
    <w:rsid w:val="00314267"/>
    <w:rsid w:val="003206A8"/>
    <w:rsid w:val="0032126D"/>
    <w:rsid w:val="00321FA3"/>
    <w:rsid w:val="0032283B"/>
    <w:rsid w:val="0032293C"/>
    <w:rsid w:val="003229F2"/>
    <w:rsid w:val="00323276"/>
    <w:rsid w:val="00323CB6"/>
    <w:rsid w:val="003256D2"/>
    <w:rsid w:val="00325A92"/>
    <w:rsid w:val="00326379"/>
    <w:rsid w:val="00326986"/>
    <w:rsid w:val="00326FA5"/>
    <w:rsid w:val="00327DAA"/>
    <w:rsid w:val="003300E4"/>
    <w:rsid w:val="00331983"/>
    <w:rsid w:val="00331F55"/>
    <w:rsid w:val="00332EF6"/>
    <w:rsid w:val="003340FA"/>
    <w:rsid w:val="003349EA"/>
    <w:rsid w:val="00334B48"/>
    <w:rsid w:val="003351A2"/>
    <w:rsid w:val="003360D4"/>
    <w:rsid w:val="00337B9D"/>
    <w:rsid w:val="00343278"/>
    <w:rsid w:val="0034343F"/>
    <w:rsid w:val="0034385C"/>
    <w:rsid w:val="0034648E"/>
    <w:rsid w:val="00346923"/>
    <w:rsid w:val="00346EC8"/>
    <w:rsid w:val="00350C21"/>
    <w:rsid w:val="0035144E"/>
    <w:rsid w:val="0035216D"/>
    <w:rsid w:val="003538CE"/>
    <w:rsid w:val="00353CA5"/>
    <w:rsid w:val="00354655"/>
    <w:rsid w:val="00354F60"/>
    <w:rsid w:val="00355073"/>
    <w:rsid w:val="0035562F"/>
    <w:rsid w:val="00356B50"/>
    <w:rsid w:val="00357316"/>
    <w:rsid w:val="00360AF8"/>
    <w:rsid w:val="00362C75"/>
    <w:rsid w:val="00363421"/>
    <w:rsid w:val="00363B36"/>
    <w:rsid w:val="00365392"/>
    <w:rsid w:val="0036583A"/>
    <w:rsid w:val="003674AE"/>
    <w:rsid w:val="00367996"/>
    <w:rsid w:val="00367C75"/>
    <w:rsid w:val="00370FE0"/>
    <w:rsid w:val="0037557E"/>
    <w:rsid w:val="00377909"/>
    <w:rsid w:val="00380068"/>
    <w:rsid w:val="003809A7"/>
    <w:rsid w:val="003812CC"/>
    <w:rsid w:val="00382251"/>
    <w:rsid w:val="003837B0"/>
    <w:rsid w:val="00383DE2"/>
    <w:rsid w:val="00384D24"/>
    <w:rsid w:val="00386FD1"/>
    <w:rsid w:val="00390334"/>
    <w:rsid w:val="00390FE4"/>
    <w:rsid w:val="00392B01"/>
    <w:rsid w:val="00392B71"/>
    <w:rsid w:val="00396F40"/>
    <w:rsid w:val="00397DD5"/>
    <w:rsid w:val="003A02B7"/>
    <w:rsid w:val="003A3159"/>
    <w:rsid w:val="003A3EB9"/>
    <w:rsid w:val="003A4EE9"/>
    <w:rsid w:val="003A6AE2"/>
    <w:rsid w:val="003A6EE0"/>
    <w:rsid w:val="003A7A6E"/>
    <w:rsid w:val="003A7BCF"/>
    <w:rsid w:val="003B045C"/>
    <w:rsid w:val="003B0894"/>
    <w:rsid w:val="003B0F3C"/>
    <w:rsid w:val="003B125C"/>
    <w:rsid w:val="003B33B5"/>
    <w:rsid w:val="003B4489"/>
    <w:rsid w:val="003B5872"/>
    <w:rsid w:val="003B5FC8"/>
    <w:rsid w:val="003B618A"/>
    <w:rsid w:val="003B630E"/>
    <w:rsid w:val="003B6353"/>
    <w:rsid w:val="003B6593"/>
    <w:rsid w:val="003C013C"/>
    <w:rsid w:val="003C1E65"/>
    <w:rsid w:val="003C2675"/>
    <w:rsid w:val="003C3386"/>
    <w:rsid w:val="003C39B1"/>
    <w:rsid w:val="003C4563"/>
    <w:rsid w:val="003C4D06"/>
    <w:rsid w:val="003C4D42"/>
    <w:rsid w:val="003C4E4E"/>
    <w:rsid w:val="003C5AC5"/>
    <w:rsid w:val="003C711A"/>
    <w:rsid w:val="003C7976"/>
    <w:rsid w:val="003D0B5F"/>
    <w:rsid w:val="003D0DBB"/>
    <w:rsid w:val="003D24B8"/>
    <w:rsid w:val="003D2A30"/>
    <w:rsid w:val="003D63F6"/>
    <w:rsid w:val="003D7A74"/>
    <w:rsid w:val="003E009B"/>
    <w:rsid w:val="003E27DA"/>
    <w:rsid w:val="003E38B3"/>
    <w:rsid w:val="003E3957"/>
    <w:rsid w:val="003E4F7F"/>
    <w:rsid w:val="003E505B"/>
    <w:rsid w:val="003E6381"/>
    <w:rsid w:val="003E645E"/>
    <w:rsid w:val="003E6824"/>
    <w:rsid w:val="003F0505"/>
    <w:rsid w:val="003F22CA"/>
    <w:rsid w:val="003F325F"/>
    <w:rsid w:val="003F3D56"/>
    <w:rsid w:val="003F4A1A"/>
    <w:rsid w:val="003F5CE6"/>
    <w:rsid w:val="003F64C3"/>
    <w:rsid w:val="003F68CD"/>
    <w:rsid w:val="003F6AB1"/>
    <w:rsid w:val="00400136"/>
    <w:rsid w:val="004013CF"/>
    <w:rsid w:val="00401FB2"/>
    <w:rsid w:val="00402645"/>
    <w:rsid w:val="004037BC"/>
    <w:rsid w:val="00403E74"/>
    <w:rsid w:val="00404438"/>
    <w:rsid w:val="004068FD"/>
    <w:rsid w:val="00406B59"/>
    <w:rsid w:val="0041090A"/>
    <w:rsid w:val="0041116D"/>
    <w:rsid w:val="00411D01"/>
    <w:rsid w:val="00411DBA"/>
    <w:rsid w:val="00413D1A"/>
    <w:rsid w:val="00413F13"/>
    <w:rsid w:val="0041598C"/>
    <w:rsid w:val="00421203"/>
    <w:rsid w:val="00421CB0"/>
    <w:rsid w:val="004231FD"/>
    <w:rsid w:val="0042330B"/>
    <w:rsid w:val="004237D5"/>
    <w:rsid w:val="00425414"/>
    <w:rsid w:val="0042597A"/>
    <w:rsid w:val="004275C8"/>
    <w:rsid w:val="0043012F"/>
    <w:rsid w:val="004302D3"/>
    <w:rsid w:val="004334C5"/>
    <w:rsid w:val="00433713"/>
    <w:rsid w:val="00435942"/>
    <w:rsid w:val="00435988"/>
    <w:rsid w:val="00436A5A"/>
    <w:rsid w:val="00440493"/>
    <w:rsid w:val="00441870"/>
    <w:rsid w:val="004433EB"/>
    <w:rsid w:val="00444D2D"/>
    <w:rsid w:val="00444D4B"/>
    <w:rsid w:val="004457D6"/>
    <w:rsid w:val="0044618A"/>
    <w:rsid w:val="0045071B"/>
    <w:rsid w:val="00451EE4"/>
    <w:rsid w:val="00454269"/>
    <w:rsid w:val="00454E5C"/>
    <w:rsid w:val="00454EC8"/>
    <w:rsid w:val="00455FE1"/>
    <w:rsid w:val="00456F35"/>
    <w:rsid w:val="00457F81"/>
    <w:rsid w:val="004609BB"/>
    <w:rsid w:val="00461890"/>
    <w:rsid w:val="00461D35"/>
    <w:rsid w:val="00463927"/>
    <w:rsid w:val="00471E4C"/>
    <w:rsid w:val="00471E53"/>
    <w:rsid w:val="00473D9E"/>
    <w:rsid w:val="0047460A"/>
    <w:rsid w:val="00474A28"/>
    <w:rsid w:val="004757E5"/>
    <w:rsid w:val="00475B2D"/>
    <w:rsid w:val="00481A4D"/>
    <w:rsid w:val="00483977"/>
    <w:rsid w:val="004858DC"/>
    <w:rsid w:val="004A2098"/>
    <w:rsid w:val="004A5B0E"/>
    <w:rsid w:val="004A5B95"/>
    <w:rsid w:val="004A6B6B"/>
    <w:rsid w:val="004B15E7"/>
    <w:rsid w:val="004B1CCE"/>
    <w:rsid w:val="004B227C"/>
    <w:rsid w:val="004B267C"/>
    <w:rsid w:val="004B603B"/>
    <w:rsid w:val="004C15AC"/>
    <w:rsid w:val="004C2671"/>
    <w:rsid w:val="004C307C"/>
    <w:rsid w:val="004C3284"/>
    <w:rsid w:val="004C5532"/>
    <w:rsid w:val="004C6839"/>
    <w:rsid w:val="004C75B6"/>
    <w:rsid w:val="004C7761"/>
    <w:rsid w:val="004D3ADA"/>
    <w:rsid w:val="004D4DB5"/>
    <w:rsid w:val="004D4EC0"/>
    <w:rsid w:val="004D54F0"/>
    <w:rsid w:val="004D555A"/>
    <w:rsid w:val="004D5D14"/>
    <w:rsid w:val="004D5D7D"/>
    <w:rsid w:val="004D6193"/>
    <w:rsid w:val="004D6B86"/>
    <w:rsid w:val="004D753B"/>
    <w:rsid w:val="004E3FF2"/>
    <w:rsid w:val="004E435C"/>
    <w:rsid w:val="004E47B9"/>
    <w:rsid w:val="004E48E6"/>
    <w:rsid w:val="004E56E3"/>
    <w:rsid w:val="004E75A6"/>
    <w:rsid w:val="004F0AED"/>
    <w:rsid w:val="004F3635"/>
    <w:rsid w:val="004F4035"/>
    <w:rsid w:val="004F5C2F"/>
    <w:rsid w:val="004F6D80"/>
    <w:rsid w:val="005001E8"/>
    <w:rsid w:val="005003BE"/>
    <w:rsid w:val="00500939"/>
    <w:rsid w:val="00500BD7"/>
    <w:rsid w:val="00501A16"/>
    <w:rsid w:val="00506891"/>
    <w:rsid w:val="0050751F"/>
    <w:rsid w:val="00507CB2"/>
    <w:rsid w:val="00507F8F"/>
    <w:rsid w:val="005133F6"/>
    <w:rsid w:val="00513E86"/>
    <w:rsid w:val="0051463E"/>
    <w:rsid w:val="00515A72"/>
    <w:rsid w:val="005162C4"/>
    <w:rsid w:val="00516897"/>
    <w:rsid w:val="005214F8"/>
    <w:rsid w:val="00522616"/>
    <w:rsid w:val="00522DFD"/>
    <w:rsid w:val="0052741A"/>
    <w:rsid w:val="005274AB"/>
    <w:rsid w:val="00534748"/>
    <w:rsid w:val="005352E2"/>
    <w:rsid w:val="00535E62"/>
    <w:rsid w:val="0054017B"/>
    <w:rsid w:val="00540DC7"/>
    <w:rsid w:val="00541206"/>
    <w:rsid w:val="005426D1"/>
    <w:rsid w:val="00543DF5"/>
    <w:rsid w:val="00544B56"/>
    <w:rsid w:val="00545FE9"/>
    <w:rsid w:val="0054631D"/>
    <w:rsid w:val="005506B8"/>
    <w:rsid w:val="0055223F"/>
    <w:rsid w:val="00552480"/>
    <w:rsid w:val="00554593"/>
    <w:rsid w:val="00554EB7"/>
    <w:rsid w:val="00555EE0"/>
    <w:rsid w:val="0055672F"/>
    <w:rsid w:val="00556A7E"/>
    <w:rsid w:val="00557FFB"/>
    <w:rsid w:val="005634E0"/>
    <w:rsid w:val="005635B8"/>
    <w:rsid w:val="00563921"/>
    <w:rsid w:val="005639D9"/>
    <w:rsid w:val="00566DE4"/>
    <w:rsid w:val="0056794B"/>
    <w:rsid w:val="00567FB4"/>
    <w:rsid w:val="005713C0"/>
    <w:rsid w:val="00574084"/>
    <w:rsid w:val="0057488C"/>
    <w:rsid w:val="00575722"/>
    <w:rsid w:val="005775D9"/>
    <w:rsid w:val="00580A15"/>
    <w:rsid w:val="0058146D"/>
    <w:rsid w:val="0058209E"/>
    <w:rsid w:val="00586E01"/>
    <w:rsid w:val="00587812"/>
    <w:rsid w:val="005902E8"/>
    <w:rsid w:val="0059040B"/>
    <w:rsid w:val="005907F4"/>
    <w:rsid w:val="00590803"/>
    <w:rsid w:val="00591315"/>
    <w:rsid w:val="0059172A"/>
    <w:rsid w:val="005919D4"/>
    <w:rsid w:val="0059254E"/>
    <w:rsid w:val="00592555"/>
    <w:rsid w:val="005946E4"/>
    <w:rsid w:val="00595EEB"/>
    <w:rsid w:val="00595F19"/>
    <w:rsid w:val="00596310"/>
    <w:rsid w:val="00597ABB"/>
    <w:rsid w:val="005A04F3"/>
    <w:rsid w:val="005A178B"/>
    <w:rsid w:val="005A3A9F"/>
    <w:rsid w:val="005A52CE"/>
    <w:rsid w:val="005A53FC"/>
    <w:rsid w:val="005A7874"/>
    <w:rsid w:val="005B36C5"/>
    <w:rsid w:val="005B4E1F"/>
    <w:rsid w:val="005B76C1"/>
    <w:rsid w:val="005C08A8"/>
    <w:rsid w:val="005C30D5"/>
    <w:rsid w:val="005C5681"/>
    <w:rsid w:val="005C5F74"/>
    <w:rsid w:val="005C63D5"/>
    <w:rsid w:val="005C6493"/>
    <w:rsid w:val="005C715C"/>
    <w:rsid w:val="005C750E"/>
    <w:rsid w:val="005D0A7F"/>
    <w:rsid w:val="005D7EA2"/>
    <w:rsid w:val="005E00C4"/>
    <w:rsid w:val="005E3513"/>
    <w:rsid w:val="005E6036"/>
    <w:rsid w:val="005E6D0F"/>
    <w:rsid w:val="005F379E"/>
    <w:rsid w:val="005F3817"/>
    <w:rsid w:val="005F43A9"/>
    <w:rsid w:val="005F4FB4"/>
    <w:rsid w:val="005F4FF9"/>
    <w:rsid w:val="005F75F6"/>
    <w:rsid w:val="005F7B65"/>
    <w:rsid w:val="00603C32"/>
    <w:rsid w:val="0060489B"/>
    <w:rsid w:val="0060660B"/>
    <w:rsid w:val="006103F3"/>
    <w:rsid w:val="006114E0"/>
    <w:rsid w:val="00611BD3"/>
    <w:rsid w:val="00613FE5"/>
    <w:rsid w:val="00614304"/>
    <w:rsid w:val="00614B44"/>
    <w:rsid w:val="00615293"/>
    <w:rsid w:val="0061689B"/>
    <w:rsid w:val="006176ED"/>
    <w:rsid w:val="00623013"/>
    <w:rsid w:val="00625A28"/>
    <w:rsid w:val="00626189"/>
    <w:rsid w:val="006274D9"/>
    <w:rsid w:val="00630049"/>
    <w:rsid w:val="00631715"/>
    <w:rsid w:val="0063180F"/>
    <w:rsid w:val="006331AC"/>
    <w:rsid w:val="00633D57"/>
    <w:rsid w:val="00633E2C"/>
    <w:rsid w:val="00634608"/>
    <w:rsid w:val="0063606D"/>
    <w:rsid w:val="00636DF9"/>
    <w:rsid w:val="00641895"/>
    <w:rsid w:val="006446C3"/>
    <w:rsid w:val="00644B6E"/>
    <w:rsid w:val="00644E0E"/>
    <w:rsid w:val="00651449"/>
    <w:rsid w:val="00652C67"/>
    <w:rsid w:val="00652FE2"/>
    <w:rsid w:val="006531BE"/>
    <w:rsid w:val="0065403F"/>
    <w:rsid w:val="00655CDF"/>
    <w:rsid w:val="00656E40"/>
    <w:rsid w:val="00657C2D"/>
    <w:rsid w:val="006608C3"/>
    <w:rsid w:val="00660A94"/>
    <w:rsid w:val="00662125"/>
    <w:rsid w:val="00666C22"/>
    <w:rsid w:val="006715E4"/>
    <w:rsid w:val="00671A49"/>
    <w:rsid w:val="00672581"/>
    <w:rsid w:val="00672DD2"/>
    <w:rsid w:val="00672F1E"/>
    <w:rsid w:val="0067438F"/>
    <w:rsid w:val="00676F90"/>
    <w:rsid w:val="00677746"/>
    <w:rsid w:val="00677BA7"/>
    <w:rsid w:val="00680641"/>
    <w:rsid w:val="006814B3"/>
    <w:rsid w:val="0068165E"/>
    <w:rsid w:val="006836E0"/>
    <w:rsid w:val="00684354"/>
    <w:rsid w:val="00686D86"/>
    <w:rsid w:val="00687348"/>
    <w:rsid w:val="00687E9E"/>
    <w:rsid w:val="0069038C"/>
    <w:rsid w:val="00693BDF"/>
    <w:rsid w:val="00694312"/>
    <w:rsid w:val="0069541E"/>
    <w:rsid w:val="00696104"/>
    <w:rsid w:val="00697752"/>
    <w:rsid w:val="006A1AD6"/>
    <w:rsid w:val="006A33A9"/>
    <w:rsid w:val="006A637C"/>
    <w:rsid w:val="006B0E47"/>
    <w:rsid w:val="006B287B"/>
    <w:rsid w:val="006B2D2B"/>
    <w:rsid w:val="006B2DBE"/>
    <w:rsid w:val="006B484F"/>
    <w:rsid w:val="006B4CE3"/>
    <w:rsid w:val="006B50F3"/>
    <w:rsid w:val="006B58FD"/>
    <w:rsid w:val="006B6823"/>
    <w:rsid w:val="006B7503"/>
    <w:rsid w:val="006C114C"/>
    <w:rsid w:val="006C2967"/>
    <w:rsid w:val="006C33CC"/>
    <w:rsid w:val="006C3AF0"/>
    <w:rsid w:val="006C49C0"/>
    <w:rsid w:val="006C6FC2"/>
    <w:rsid w:val="006C714A"/>
    <w:rsid w:val="006C73CD"/>
    <w:rsid w:val="006C7C9B"/>
    <w:rsid w:val="006D0B30"/>
    <w:rsid w:val="006D14C0"/>
    <w:rsid w:val="006D1913"/>
    <w:rsid w:val="006D198F"/>
    <w:rsid w:val="006D2596"/>
    <w:rsid w:val="006D399D"/>
    <w:rsid w:val="006D3BA5"/>
    <w:rsid w:val="006D41F6"/>
    <w:rsid w:val="006D7390"/>
    <w:rsid w:val="006E37F4"/>
    <w:rsid w:val="006E532C"/>
    <w:rsid w:val="006E5BBC"/>
    <w:rsid w:val="006E6623"/>
    <w:rsid w:val="006E70DA"/>
    <w:rsid w:val="006F0CDE"/>
    <w:rsid w:val="006F1B60"/>
    <w:rsid w:val="006F2215"/>
    <w:rsid w:val="006F2F43"/>
    <w:rsid w:val="006F4F00"/>
    <w:rsid w:val="006F62FB"/>
    <w:rsid w:val="00700226"/>
    <w:rsid w:val="0070079B"/>
    <w:rsid w:val="00700C76"/>
    <w:rsid w:val="0070148A"/>
    <w:rsid w:val="00701D64"/>
    <w:rsid w:val="00702284"/>
    <w:rsid w:val="00702916"/>
    <w:rsid w:val="007036D4"/>
    <w:rsid w:val="00706423"/>
    <w:rsid w:val="0070673E"/>
    <w:rsid w:val="0070756A"/>
    <w:rsid w:val="007076FD"/>
    <w:rsid w:val="00707BE4"/>
    <w:rsid w:val="00711AAD"/>
    <w:rsid w:val="00716A3D"/>
    <w:rsid w:val="00716E31"/>
    <w:rsid w:val="00717328"/>
    <w:rsid w:val="00724788"/>
    <w:rsid w:val="007313AA"/>
    <w:rsid w:val="00731D2D"/>
    <w:rsid w:val="0073243D"/>
    <w:rsid w:val="007332A5"/>
    <w:rsid w:val="007344D5"/>
    <w:rsid w:val="00737604"/>
    <w:rsid w:val="00740364"/>
    <w:rsid w:val="00741DCC"/>
    <w:rsid w:val="00744068"/>
    <w:rsid w:val="0074448B"/>
    <w:rsid w:val="00744780"/>
    <w:rsid w:val="00745098"/>
    <w:rsid w:val="00746AE9"/>
    <w:rsid w:val="00747691"/>
    <w:rsid w:val="00747EDE"/>
    <w:rsid w:val="00750EAB"/>
    <w:rsid w:val="0075108D"/>
    <w:rsid w:val="00752F8E"/>
    <w:rsid w:val="00755832"/>
    <w:rsid w:val="007559BD"/>
    <w:rsid w:val="00755FB2"/>
    <w:rsid w:val="00762012"/>
    <w:rsid w:val="00763637"/>
    <w:rsid w:val="00764BFB"/>
    <w:rsid w:val="007657C0"/>
    <w:rsid w:val="007663D1"/>
    <w:rsid w:val="0076657D"/>
    <w:rsid w:val="0077016E"/>
    <w:rsid w:val="00770868"/>
    <w:rsid w:val="00770998"/>
    <w:rsid w:val="0077217F"/>
    <w:rsid w:val="00772378"/>
    <w:rsid w:val="0077410A"/>
    <w:rsid w:val="007741D2"/>
    <w:rsid w:val="00774691"/>
    <w:rsid w:val="00774C19"/>
    <w:rsid w:val="00775C87"/>
    <w:rsid w:val="0078090C"/>
    <w:rsid w:val="00780B6A"/>
    <w:rsid w:val="00780FD1"/>
    <w:rsid w:val="007810E4"/>
    <w:rsid w:val="00781458"/>
    <w:rsid w:val="00781DD8"/>
    <w:rsid w:val="00782D66"/>
    <w:rsid w:val="00783337"/>
    <w:rsid w:val="007835A0"/>
    <w:rsid w:val="007836DB"/>
    <w:rsid w:val="00784AE0"/>
    <w:rsid w:val="00791C88"/>
    <w:rsid w:val="0079249D"/>
    <w:rsid w:val="007938E6"/>
    <w:rsid w:val="00794804"/>
    <w:rsid w:val="007972B3"/>
    <w:rsid w:val="007A0FFB"/>
    <w:rsid w:val="007A1217"/>
    <w:rsid w:val="007A1532"/>
    <w:rsid w:val="007A198A"/>
    <w:rsid w:val="007A2A3B"/>
    <w:rsid w:val="007A632B"/>
    <w:rsid w:val="007B13A4"/>
    <w:rsid w:val="007B20EA"/>
    <w:rsid w:val="007B2C90"/>
    <w:rsid w:val="007B2FC0"/>
    <w:rsid w:val="007B57DA"/>
    <w:rsid w:val="007C3BA2"/>
    <w:rsid w:val="007C67DB"/>
    <w:rsid w:val="007C718D"/>
    <w:rsid w:val="007C78C4"/>
    <w:rsid w:val="007D295F"/>
    <w:rsid w:val="007D4199"/>
    <w:rsid w:val="007D5AC7"/>
    <w:rsid w:val="007D6413"/>
    <w:rsid w:val="007D77E5"/>
    <w:rsid w:val="007E0B54"/>
    <w:rsid w:val="007E0E0D"/>
    <w:rsid w:val="007E15AA"/>
    <w:rsid w:val="007E3004"/>
    <w:rsid w:val="007E301C"/>
    <w:rsid w:val="007E382C"/>
    <w:rsid w:val="007E54A6"/>
    <w:rsid w:val="007F0786"/>
    <w:rsid w:val="007F0C29"/>
    <w:rsid w:val="007F28EC"/>
    <w:rsid w:val="007F4406"/>
    <w:rsid w:val="007F4582"/>
    <w:rsid w:val="007F5D9F"/>
    <w:rsid w:val="007F679E"/>
    <w:rsid w:val="007F720E"/>
    <w:rsid w:val="007F7D46"/>
    <w:rsid w:val="008006BA"/>
    <w:rsid w:val="00801237"/>
    <w:rsid w:val="00801A66"/>
    <w:rsid w:val="008025F0"/>
    <w:rsid w:val="0080269C"/>
    <w:rsid w:val="00804AA7"/>
    <w:rsid w:val="00812FD1"/>
    <w:rsid w:val="00813138"/>
    <w:rsid w:val="0081342B"/>
    <w:rsid w:val="00813C6D"/>
    <w:rsid w:val="00814339"/>
    <w:rsid w:val="00815B49"/>
    <w:rsid w:val="00816A3C"/>
    <w:rsid w:val="008170BF"/>
    <w:rsid w:val="00820D3E"/>
    <w:rsid w:val="00821E27"/>
    <w:rsid w:val="00822B14"/>
    <w:rsid w:val="0082352E"/>
    <w:rsid w:val="008237D5"/>
    <w:rsid w:val="008257F0"/>
    <w:rsid w:val="00826080"/>
    <w:rsid w:val="008268D2"/>
    <w:rsid w:val="00827874"/>
    <w:rsid w:val="00827E40"/>
    <w:rsid w:val="00827E4C"/>
    <w:rsid w:val="00832828"/>
    <w:rsid w:val="00833ADE"/>
    <w:rsid w:val="0083613A"/>
    <w:rsid w:val="008363A6"/>
    <w:rsid w:val="0083682D"/>
    <w:rsid w:val="008368A6"/>
    <w:rsid w:val="00841137"/>
    <w:rsid w:val="008429BB"/>
    <w:rsid w:val="00842EFC"/>
    <w:rsid w:val="008433B0"/>
    <w:rsid w:val="0084539E"/>
    <w:rsid w:val="008453E5"/>
    <w:rsid w:val="008466BC"/>
    <w:rsid w:val="00847177"/>
    <w:rsid w:val="00851B27"/>
    <w:rsid w:val="00851B51"/>
    <w:rsid w:val="008526FC"/>
    <w:rsid w:val="00856973"/>
    <w:rsid w:val="00857519"/>
    <w:rsid w:val="00860A21"/>
    <w:rsid w:val="00865A50"/>
    <w:rsid w:val="008662B8"/>
    <w:rsid w:val="008675B2"/>
    <w:rsid w:val="00867F08"/>
    <w:rsid w:val="00870879"/>
    <w:rsid w:val="0087165A"/>
    <w:rsid w:val="008719C2"/>
    <w:rsid w:val="00875736"/>
    <w:rsid w:val="00876555"/>
    <w:rsid w:val="00880A9B"/>
    <w:rsid w:val="008811C7"/>
    <w:rsid w:val="00882874"/>
    <w:rsid w:val="008829B3"/>
    <w:rsid w:val="00882C53"/>
    <w:rsid w:val="0088369D"/>
    <w:rsid w:val="00887221"/>
    <w:rsid w:val="00887BD3"/>
    <w:rsid w:val="00890644"/>
    <w:rsid w:val="00890C8D"/>
    <w:rsid w:val="00892330"/>
    <w:rsid w:val="00892EC1"/>
    <w:rsid w:val="008953F9"/>
    <w:rsid w:val="00896D09"/>
    <w:rsid w:val="008A125D"/>
    <w:rsid w:val="008A1BBB"/>
    <w:rsid w:val="008A23A7"/>
    <w:rsid w:val="008A2933"/>
    <w:rsid w:val="008A3945"/>
    <w:rsid w:val="008A4B2F"/>
    <w:rsid w:val="008A5583"/>
    <w:rsid w:val="008A67C8"/>
    <w:rsid w:val="008A6939"/>
    <w:rsid w:val="008A76AC"/>
    <w:rsid w:val="008A7A7D"/>
    <w:rsid w:val="008B0AA7"/>
    <w:rsid w:val="008B14CF"/>
    <w:rsid w:val="008B3339"/>
    <w:rsid w:val="008B3409"/>
    <w:rsid w:val="008B5A04"/>
    <w:rsid w:val="008B75B6"/>
    <w:rsid w:val="008B7D6A"/>
    <w:rsid w:val="008C1B2E"/>
    <w:rsid w:val="008C28C9"/>
    <w:rsid w:val="008C3164"/>
    <w:rsid w:val="008C4738"/>
    <w:rsid w:val="008C551A"/>
    <w:rsid w:val="008C6B7E"/>
    <w:rsid w:val="008D0531"/>
    <w:rsid w:val="008D0941"/>
    <w:rsid w:val="008D16A1"/>
    <w:rsid w:val="008D3E3A"/>
    <w:rsid w:val="008D3E99"/>
    <w:rsid w:val="008D481B"/>
    <w:rsid w:val="008D55F5"/>
    <w:rsid w:val="008E1CBA"/>
    <w:rsid w:val="008E1F4A"/>
    <w:rsid w:val="008E2D74"/>
    <w:rsid w:val="008E33F2"/>
    <w:rsid w:val="008E36E0"/>
    <w:rsid w:val="008E3BD0"/>
    <w:rsid w:val="008E5DF3"/>
    <w:rsid w:val="008E6C88"/>
    <w:rsid w:val="008E7F42"/>
    <w:rsid w:val="008F09FA"/>
    <w:rsid w:val="008F1199"/>
    <w:rsid w:val="008F2E99"/>
    <w:rsid w:val="008F38F1"/>
    <w:rsid w:val="008F3909"/>
    <w:rsid w:val="008F6960"/>
    <w:rsid w:val="0090002B"/>
    <w:rsid w:val="00900D4D"/>
    <w:rsid w:val="00902227"/>
    <w:rsid w:val="00902D24"/>
    <w:rsid w:val="0090455C"/>
    <w:rsid w:val="009064BB"/>
    <w:rsid w:val="009069FF"/>
    <w:rsid w:val="009072AB"/>
    <w:rsid w:val="00912CB4"/>
    <w:rsid w:val="009138A0"/>
    <w:rsid w:val="00913B34"/>
    <w:rsid w:val="00916E29"/>
    <w:rsid w:val="009216E4"/>
    <w:rsid w:val="00923038"/>
    <w:rsid w:val="00923F9D"/>
    <w:rsid w:val="00925D35"/>
    <w:rsid w:val="00926B6B"/>
    <w:rsid w:val="00931536"/>
    <w:rsid w:val="00931AFC"/>
    <w:rsid w:val="00932577"/>
    <w:rsid w:val="0093376B"/>
    <w:rsid w:val="00935045"/>
    <w:rsid w:val="0093563C"/>
    <w:rsid w:val="00936E71"/>
    <w:rsid w:val="00937CE9"/>
    <w:rsid w:val="00937EA9"/>
    <w:rsid w:val="00940326"/>
    <w:rsid w:val="0094550B"/>
    <w:rsid w:val="0094633A"/>
    <w:rsid w:val="00946BD2"/>
    <w:rsid w:val="00947744"/>
    <w:rsid w:val="00950DB5"/>
    <w:rsid w:val="009510D1"/>
    <w:rsid w:val="00951146"/>
    <w:rsid w:val="00951B61"/>
    <w:rsid w:val="0095246A"/>
    <w:rsid w:val="00956859"/>
    <w:rsid w:val="00956A87"/>
    <w:rsid w:val="00957B08"/>
    <w:rsid w:val="00961A7D"/>
    <w:rsid w:val="00961F3B"/>
    <w:rsid w:val="0096209C"/>
    <w:rsid w:val="00964118"/>
    <w:rsid w:val="009644E5"/>
    <w:rsid w:val="00965C95"/>
    <w:rsid w:val="0097292A"/>
    <w:rsid w:val="00973DFF"/>
    <w:rsid w:val="00975146"/>
    <w:rsid w:val="009752C1"/>
    <w:rsid w:val="009752DE"/>
    <w:rsid w:val="00975876"/>
    <w:rsid w:val="009759E3"/>
    <w:rsid w:val="00975E9B"/>
    <w:rsid w:val="00976DAC"/>
    <w:rsid w:val="00977471"/>
    <w:rsid w:val="00980364"/>
    <w:rsid w:val="0098081E"/>
    <w:rsid w:val="009829C9"/>
    <w:rsid w:val="00984552"/>
    <w:rsid w:val="0098702C"/>
    <w:rsid w:val="00990CA9"/>
    <w:rsid w:val="00990E3D"/>
    <w:rsid w:val="0099432B"/>
    <w:rsid w:val="009959E1"/>
    <w:rsid w:val="0099749E"/>
    <w:rsid w:val="009A0193"/>
    <w:rsid w:val="009A0D5D"/>
    <w:rsid w:val="009A37D1"/>
    <w:rsid w:val="009A41DC"/>
    <w:rsid w:val="009A58B0"/>
    <w:rsid w:val="009A5E9D"/>
    <w:rsid w:val="009A62F9"/>
    <w:rsid w:val="009A7CD9"/>
    <w:rsid w:val="009B0331"/>
    <w:rsid w:val="009B28DD"/>
    <w:rsid w:val="009B4AE2"/>
    <w:rsid w:val="009B4E75"/>
    <w:rsid w:val="009B5CC5"/>
    <w:rsid w:val="009C17AB"/>
    <w:rsid w:val="009C1C9F"/>
    <w:rsid w:val="009C1D3D"/>
    <w:rsid w:val="009C27E3"/>
    <w:rsid w:val="009C3F2D"/>
    <w:rsid w:val="009C604B"/>
    <w:rsid w:val="009C6AC8"/>
    <w:rsid w:val="009C6C33"/>
    <w:rsid w:val="009D2867"/>
    <w:rsid w:val="009D2980"/>
    <w:rsid w:val="009D2EC7"/>
    <w:rsid w:val="009D54F3"/>
    <w:rsid w:val="009D6E9B"/>
    <w:rsid w:val="009D7ADD"/>
    <w:rsid w:val="009E058B"/>
    <w:rsid w:val="009E0EF9"/>
    <w:rsid w:val="009E0F17"/>
    <w:rsid w:val="009E1BEE"/>
    <w:rsid w:val="009E435A"/>
    <w:rsid w:val="009E5ECE"/>
    <w:rsid w:val="009E6C32"/>
    <w:rsid w:val="009E6E7D"/>
    <w:rsid w:val="009E7F27"/>
    <w:rsid w:val="009F2FBE"/>
    <w:rsid w:val="00A00CA4"/>
    <w:rsid w:val="00A01551"/>
    <w:rsid w:val="00A025D5"/>
    <w:rsid w:val="00A02E6D"/>
    <w:rsid w:val="00A0327D"/>
    <w:rsid w:val="00A0574C"/>
    <w:rsid w:val="00A05BE7"/>
    <w:rsid w:val="00A05D2C"/>
    <w:rsid w:val="00A106BF"/>
    <w:rsid w:val="00A10F8C"/>
    <w:rsid w:val="00A15421"/>
    <w:rsid w:val="00A157D5"/>
    <w:rsid w:val="00A204FC"/>
    <w:rsid w:val="00A2203C"/>
    <w:rsid w:val="00A222B5"/>
    <w:rsid w:val="00A24925"/>
    <w:rsid w:val="00A25A8A"/>
    <w:rsid w:val="00A25A9E"/>
    <w:rsid w:val="00A25B2F"/>
    <w:rsid w:val="00A27F90"/>
    <w:rsid w:val="00A3319E"/>
    <w:rsid w:val="00A35FCE"/>
    <w:rsid w:val="00A3673F"/>
    <w:rsid w:val="00A377A8"/>
    <w:rsid w:val="00A37C64"/>
    <w:rsid w:val="00A41FD0"/>
    <w:rsid w:val="00A438E1"/>
    <w:rsid w:val="00A44460"/>
    <w:rsid w:val="00A44A5C"/>
    <w:rsid w:val="00A461A3"/>
    <w:rsid w:val="00A50E4E"/>
    <w:rsid w:val="00A51191"/>
    <w:rsid w:val="00A52F80"/>
    <w:rsid w:val="00A5429B"/>
    <w:rsid w:val="00A57F19"/>
    <w:rsid w:val="00A61D0F"/>
    <w:rsid w:val="00A61F88"/>
    <w:rsid w:val="00A63F4F"/>
    <w:rsid w:val="00A65070"/>
    <w:rsid w:val="00A65793"/>
    <w:rsid w:val="00A65C2B"/>
    <w:rsid w:val="00A66F5B"/>
    <w:rsid w:val="00A70D62"/>
    <w:rsid w:val="00A71C66"/>
    <w:rsid w:val="00A73F55"/>
    <w:rsid w:val="00A7584D"/>
    <w:rsid w:val="00A76486"/>
    <w:rsid w:val="00A76AEC"/>
    <w:rsid w:val="00A821D8"/>
    <w:rsid w:val="00A82CA8"/>
    <w:rsid w:val="00A8346C"/>
    <w:rsid w:val="00A83ED9"/>
    <w:rsid w:val="00A83F00"/>
    <w:rsid w:val="00A854B4"/>
    <w:rsid w:val="00A87626"/>
    <w:rsid w:val="00A876E7"/>
    <w:rsid w:val="00A87F39"/>
    <w:rsid w:val="00A92B09"/>
    <w:rsid w:val="00A93178"/>
    <w:rsid w:val="00A97696"/>
    <w:rsid w:val="00A977C5"/>
    <w:rsid w:val="00AA0C65"/>
    <w:rsid w:val="00AA0C7A"/>
    <w:rsid w:val="00AA21F6"/>
    <w:rsid w:val="00AA2CD0"/>
    <w:rsid w:val="00AA444C"/>
    <w:rsid w:val="00AB0373"/>
    <w:rsid w:val="00AB0F4D"/>
    <w:rsid w:val="00AB3A86"/>
    <w:rsid w:val="00AB5DE0"/>
    <w:rsid w:val="00AB5FD9"/>
    <w:rsid w:val="00AB6175"/>
    <w:rsid w:val="00AB6D7B"/>
    <w:rsid w:val="00AB76C3"/>
    <w:rsid w:val="00AC032A"/>
    <w:rsid w:val="00AC0817"/>
    <w:rsid w:val="00AC0D12"/>
    <w:rsid w:val="00AC43E2"/>
    <w:rsid w:val="00AC5A2D"/>
    <w:rsid w:val="00AC66E0"/>
    <w:rsid w:val="00AC6E0E"/>
    <w:rsid w:val="00AD20DD"/>
    <w:rsid w:val="00AD5083"/>
    <w:rsid w:val="00AD5D75"/>
    <w:rsid w:val="00AD626A"/>
    <w:rsid w:val="00AE165B"/>
    <w:rsid w:val="00AE2FB3"/>
    <w:rsid w:val="00AE688F"/>
    <w:rsid w:val="00AE6D20"/>
    <w:rsid w:val="00AE7820"/>
    <w:rsid w:val="00AE7D12"/>
    <w:rsid w:val="00AF3614"/>
    <w:rsid w:val="00AF6444"/>
    <w:rsid w:val="00AF6D3D"/>
    <w:rsid w:val="00B00AB2"/>
    <w:rsid w:val="00B00F69"/>
    <w:rsid w:val="00B02760"/>
    <w:rsid w:val="00B03539"/>
    <w:rsid w:val="00B0713F"/>
    <w:rsid w:val="00B07C8A"/>
    <w:rsid w:val="00B11B1C"/>
    <w:rsid w:val="00B127BE"/>
    <w:rsid w:val="00B139FE"/>
    <w:rsid w:val="00B171BD"/>
    <w:rsid w:val="00B24237"/>
    <w:rsid w:val="00B25200"/>
    <w:rsid w:val="00B26A36"/>
    <w:rsid w:val="00B26B4A"/>
    <w:rsid w:val="00B26E3C"/>
    <w:rsid w:val="00B26F72"/>
    <w:rsid w:val="00B271B0"/>
    <w:rsid w:val="00B275DB"/>
    <w:rsid w:val="00B31495"/>
    <w:rsid w:val="00B31705"/>
    <w:rsid w:val="00B3211A"/>
    <w:rsid w:val="00B32F49"/>
    <w:rsid w:val="00B35BEE"/>
    <w:rsid w:val="00B36CAE"/>
    <w:rsid w:val="00B41672"/>
    <w:rsid w:val="00B418B0"/>
    <w:rsid w:val="00B4333A"/>
    <w:rsid w:val="00B4512B"/>
    <w:rsid w:val="00B4779A"/>
    <w:rsid w:val="00B478FB"/>
    <w:rsid w:val="00B47927"/>
    <w:rsid w:val="00B524CE"/>
    <w:rsid w:val="00B52F81"/>
    <w:rsid w:val="00B540C3"/>
    <w:rsid w:val="00B545D3"/>
    <w:rsid w:val="00B55DC4"/>
    <w:rsid w:val="00B61514"/>
    <w:rsid w:val="00B662E0"/>
    <w:rsid w:val="00B67C3C"/>
    <w:rsid w:val="00B704CF"/>
    <w:rsid w:val="00B71290"/>
    <w:rsid w:val="00B74341"/>
    <w:rsid w:val="00B7463F"/>
    <w:rsid w:val="00B757B8"/>
    <w:rsid w:val="00B75D27"/>
    <w:rsid w:val="00B76721"/>
    <w:rsid w:val="00B778D4"/>
    <w:rsid w:val="00B77A13"/>
    <w:rsid w:val="00B80EE0"/>
    <w:rsid w:val="00B8144D"/>
    <w:rsid w:val="00B818AA"/>
    <w:rsid w:val="00B81FE9"/>
    <w:rsid w:val="00B82362"/>
    <w:rsid w:val="00B83ED9"/>
    <w:rsid w:val="00B84364"/>
    <w:rsid w:val="00B8609B"/>
    <w:rsid w:val="00B90CFE"/>
    <w:rsid w:val="00B9145B"/>
    <w:rsid w:val="00B91BBD"/>
    <w:rsid w:val="00B92F4E"/>
    <w:rsid w:val="00B92FF6"/>
    <w:rsid w:val="00B93506"/>
    <w:rsid w:val="00B93B56"/>
    <w:rsid w:val="00B941DE"/>
    <w:rsid w:val="00B94792"/>
    <w:rsid w:val="00B9504B"/>
    <w:rsid w:val="00B9556B"/>
    <w:rsid w:val="00B965D4"/>
    <w:rsid w:val="00B972C2"/>
    <w:rsid w:val="00B979A0"/>
    <w:rsid w:val="00B97C11"/>
    <w:rsid w:val="00BA0F1E"/>
    <w:rsid w:val="00BA0FB3"/>
    <w:rsid w:val="00BA2C22"/>
    <w:rsid w:val="00BA343D"/>
    <w:rsid w:val="00BA3A56"/>
    <w:rsid w:val="00BA3A8A"/>
    <w:rsid w:val="00BA4C6A"/>
    <w:rsid w:val="00BA5741"/>
    <w:rsid w:val="00BA6315"/>
    <w:rsid w:val="00BA6E96"/>
    <w:rsid w:val="00BB0127"/>
    <w:rsid w:val="00BB0DC7"/>
    <w:rsid w:val="00BB2B0E"/>
    <w:rsid w:val="00BB4E89"/>
    <w:rsid w:val="00BB51F0"/>
    <w:rsid w:val="00BB611B"/>
    <w:rsid w:val="00BB70F8"/>
    <w:rsid w:val="00BC0F30"/>
    <w:rsid w:val="00BC1735"/>
    <w:rsid w:val="00BC36CA"/>
    <w:rsid w:val="00BC4F29"/>
    <w:rsid w:val="00BC51FA"/>
    <w:rsid w:val="00BC5338"/>
    <w:rsid w:val="00BC65BB"/>
    <w:rsid w:val="00BC6EB0"/>
    <w:rsid w:val="00BD05AF"/>
    <w:rsid w:val="00BD3168"/>
    <w:rsid w:val="00BD3790"/>
    <w:rsid w:val="00BD39D8"/>
    <w:rsid w:val="00BD5993"/>
    <w:rsid w:val="00BE18C2"/>
    <w:rsid w:val="00BE193C"/>
    <w:rsid w:val="00BE1FBC"/>
    <w:rsid w:val="00BE2B0D"/>
    <w:rsid w:val="00BE2C3D"/>
    <w:rsid w:val="00BE4815"/>
    <w:rsid w:val="00BE6E77"/>
    <w:rsid w:val="00BE7768"/>
    <w:rsid w:val="00BE7897"/>
    <w:rsid w:val="00BF1C09"/>
    <w:rsid w:val="00BF4934"/>
    <w:rsid w:val="00C003CF"/>
    <w:rsid w:val="00C06710"/>
    <w:rsid w:val="00C07A92"/>
    <w:rsid w:val="00C101BD"/>
    <w:rsid w:val="00C14DDE"/>
    <w:rsid w:val="00C155F3"/>
    <w:rsid w:val="00C16068"/>
    <w:rsid w:val="00C209C3"/>
    <w:rsid w:val="00C22C96"/>
    <w:rsid w:val="00C24FE1"/>
    <w:rsid w:val="00C26866"/>
    <w:rsid w:val="00C26C7B"/>
    <w:rsid w:val="00C27F0D"/>
    <w:rsid w:val="00C30A17"/>
    <w:rsid w:val="00C31DD8"/>
    <w:rsid w:val="00C33962"/>
    <w:rsid w:val="00C33963"/>
    <w:rsid w:val="00C428FD"/>
    <w:rsid w:val="00C42D7E"/>
    <w:rsid w:val="00C459AB"/>
    <w:rsid w:val="00C46AB8"/>
    <w:rsid w:val="00C50A3B"/>
    <w:rsid w:val="00C51479"/>
    <w:rsid w:val="00C52009"/>
    <w:rsid w:val="00C554E6"/>
    <w:rsid w:val="00C55C12"/>
    <w:rsid w:val="00C56584"/>
    <w:rsid w:val="00C57282"/>
    <w:rsid w:val="00C649DC"/>
    <w:rsid w:val="00C65418"/>
    <w:rsid w:val="00C65832"/>
    <w:rsid w:val="00C67009"/>
    <w:rsid w:val="00C67218"/>
    <w:rsid w:val="00C703CD"/>
    <w:rsid w:val="00C7064F"/>
    <w:rsid w:val="00C739CF"/>
    <w:rsid w:val="00C7526D"/>
    <w:rsid w:val="00C7625A"/>
    <w:rsid w:val="00C76458"/>
    <w:rsid w:val="00C7742F"/>
    <w:rsid w:val="00C7762D"/>
    <w:rsid w:val="00C80839"/>
    <w:rsid w:val="00C811F3"/>
    <w:rsid w:val="00C8138B"/>
    <w:rsid w:val="00C82D3B"/>
    <w:rsid w:val="00C836C5"/>
    <w:rsid w:val="00C8376A"/>
    <w:rsid w:val="00C84290"/>
    <w:rsid w:val="00C85018"/>
    <w:rsid w:val="00C851E9"/>
    <w:rsid w:val="00C855F7"/>
    <w:rsid w:val="00C869C6"/>
    <w:rsid w:val="00C91837"/>
    <w:rsid w:val="00C919A1"/>
    <w:rsid w:val="00C92ED4"/>
    <w:rsid w:val="00C9310F"/>
    <w:rsid w:val="00C94A62"/>
    <w:rsid w:val="00C971D9"/>
    <w:rsid w:val="00CA0950"/>
    <w:rsid w:val="00CA21D5"/>
    <w:rsid w:val="00CA343C"/>
    <w:rsid w:val="00CA4E2E"/>
    <w:rsid w:val="00CA5516"/>
    <w:rsid w:val="00CA69DB"/>
    <w:rsid w:val="00CA6D1B"/>
    <w:rsid w:val="00CA6FDB"/>
    <w:rsid w:val="00CA759C"/>
    <w:rsid w:val="00CB05A4"/>
    <w:rsid w:val="00CB22B3"/>
    <w:rsid w:val="00CB2D68"/>
    <w:rsid w:val="00CB2D9B"/>
    <w:rsid w:val="00CB6106"/>
    <w:rsid w:val="00CC0E7D"/>
    <w:rsid w:val="00CC20A2"/>
    <w:rsid w:val="00CC2BFC"/>
    <w:rsid w:val="00CC2D05"/>
    <w:rsid w:val="00CC2DFC"/>
    <w:rsid w:val="00CC3FD0"/>
    <w:rsid w:val="00CC4EAB"/>
    <w:rsid w:val="00CC534E"/>
    <w:rsid w:val="00CC5A97"/>
    <w:rsid w:val="00CC7DA3"/>
    <w:rsid w:val="00CD5649"/>
    <w:rsid w:val="00CD59C6"/>
    <w:rsid w:val="00CD6524"/>
    <w:rsid w:val="00CD6B02"/>
    <w:rsid w:val="00CD6DE5"/>
    <w:rsid w:val="00CD7D66"/>
    <w:rsid w:val="00CE0BAB"/>
    <w:rsid w:val="00CE11A7"/>
    <w:rsid w:val="00CE1FAE"/>
    <w:rsid w:val="00CF29C4"/>
    <w:rsid w:val="00CF2AC5"/>
    <w:rsid w:val="00CF39BF"/>
    <w:rsid w:val="00CF420D"/>
    <w:rsid w:val="00CF496A"/>
    <w:rsid w:val="00CF4B9E"/>
    <w:rsid w:val="00CF5A9B"/>
    <w:rsid w:val="00CF76E3"/>
    <w:rsid w:val="00D00862"/>
    <w:rsid w:val="00D00EC7"/>
    <w:rsid w:val="00D01147"/>
    <w:rsid w:val="00D02235"/>
    <w:rsid w:val="00D03A02"/>
    <w:rsid w:val="00D04FE2"/>
    <w:rsid w:val="00D055E7"/>
    <w:rsid w:val="00D06E55"/>
    <w:rsid w:val="00D0751C"/>
    <w:rsid w:val="00D14532"/>
    <w:rsid w:val="00D145CA"/>
    <w:rsid w:val="00D1501B"/>
    <w:rsid w:val="00D15E50"/>
    <w:rsid w:val="00D16525"/>
    <w:rsid w:val="00D20FC7"/>
    <w:rsid w:val="00D21D2F"/>
    <w:rsid w:val="00D24227"/>
    <w:rsid w:val="00D256DF"/>
    <w:rsid w:val="00D272C0"/>
    <w:rsid w:val="00D3052C"/>
    <w:rsid w:val="00D32BC5"/>
    <w:rsid w:val="00D3341A"/>
    <w:rsid w:val="00D36A04"/>
    <w:rsid w:val="00D36C17"/>
    <w:rsid w:val="00D37BB1"/>
    <w:rsid w:val="00D40C5A"/>
    <w:rsid w:val="00D4133B"/>
    <w:rsid w:val="00D414B4"/>
    <w:rsid w:val="00D4174D"/>
    <w:rsid w:val="00D41A68"/>
    <w:rsid w:val="00D425EE"/>
    <w:rsid w:val="00D42913"/>
    <w:rsid w:val="00D42D89"/>
    <w:rsid w:val="00D437FD"/>
    <w:rsid w:val="00D43F47"/>
    <w:rsid w:val="00D46717"/>
    <w:rsid w:val="00D47BBF"/>
    <w:rsid w:val="00D500B0"/>
    <w:rsid w:val="00D52C64"/>
    <w:rsid w:val="00D539D7"/>
    <w:rsid w:val="00D558DB"/>
    <w:rsid w:val="00D55FF6"/>
    <w:rsid w:val="00D574B5"/>
    <w:rsid w:val="00D57B4E"/>
    <w:rsid w:val="00D607C6"/>
    <w:rsid w:val="00D60C13"/>
    <w:rsid w:val="00D63813"/>
    <w:rsid w:val="00D63BD5"/>
    <w:rsid w:val="00D655C7"/>
    <w:rsid w:val="00D659A2"/>
    <w:rsid w:val="00D72C45"/>
    <w:rsid w:val="00D74397"/>
    <w:rsid w:val="00D74B39"/>
    <w:rsid w:val="00D80737"/>
    <w:rsid w:val="00D814DC"/>
    <w:rsid w:val="00D816DF"/>
    <w:rsid w:val="00D8687E"/>
    <w:rsid w:val="00D86880"/>
    <w:rsid w:val="00D87790"/>
    <w:rsid w:val="00D91B0D"/>
    <w:rsid w:val="00D9544F"/>
    <w:rsid w:val="00D95B16"/>
    <w:rsid w:val="00D95D02"/>
    <w:rsid w:val="00D95E72"/>
    <w:rsid w:val="00DA0425"/>
    <w:rsid w:val="00DA0DC6"/>
    <w:rsid w:val="00DA17D3"/>
    <w:rsid w:val="00DA1D8C"/>
    <w:rsid w:val="00DA347B"/>
    <w:rsid w:val="00DA404C"/>
    <w:rsid w:val="00DA40ED"/>
    <w:rsid w:val="00DA42D4"/>
    <w:rsid w:val="00DA4E86"/>
    <w:rsid w:val="00DA7D22"/>
    <w:rsid w:val="00DB020B"/>
    <w:rsid w:val="00DB03E4"/>
    <w:rsid w:val="00DB0944"/>
    <w:rsid w:val="00DB272B"/>
    <w:rsid w:val="00DB57F3"/>
    <w:rsid w:val="00DB5A6E"/>
    <w:rsid w:val="00DB624B"/>
    <w:rsid w:val="00DB6738"/>
    <w:rsid w:val="00DB7E82"/>
    <w:rsid w:val="00DC2680"/>
    <w:rsid w:val="00DC473C"/>
    <w:rsid w:val="00DC73B6"/>
    <w:rsid w:val="00DC7698"/>
    <w:rsid w:val="00DC7CBE"/>
    <w:rsid w:val="00DD191F"/>
    <w:rsid w:val="00DD23EA"/>
    <w:rsid w:val="00DD3B37"/>
    <w:rsid w:val="00DD5458"/>
    <w:rsid w:val="00DD6721"/>
    <w:rsid w:val="00DE09ED"/>
    <w:rsid w:val="00DE1372"/>
    <w:rsid w:val="00DE1895"/>
    <w:rsid w:val="00DE5096"/>
    <w:rsid w:val="00DE5509"/>
    <w:rsid w:val="00DE5DF3"/>
    <w:rsid w:val="00DF0175"/>
    <w:rsid w:val="00DF236C"/>
    <w:rsid w:val="00DF3F79"/>
    <w:rsid w:val="00DF435E"/>
    <w:rsid w:val="00DF55A8"/>
    <w:rsid w:val="00DF65C9"/>
    <w:rsid w:val="00DF7896"/>
    <w:rsid w:val="00E00600"/>
    <w:rsid w:val="00E02D85"/>
    <w:rsid w:val="00E031E2"/>
    <w:rsid w:val="00E04D48"/>
    <w:rsid w:val="00E05193"/>
    <w:rsid w:val="00E05778"/>
    <w:rsid w:val="00E06A52"/>
    <w:rsid w:val="00E102DD"/>
    <w:rsid w:val="00E1216D"/>
    <w:rsid w:val="00E14DD8"/>
    <w:rsid w:val="00E172CC"/>
    <w:rsid w:val="00E21AAC"/>
    <w:rsid w:val="00E227EA"/>
    <w:rsid w:val="00E245FD"/>
    <w:rsid w:val="00E2664C"/>
    <w:rsid w:val="00E27C59"/>
    <w:rsid w:val="00E27EBD"/>
    <w:rsid w:val="00E307F1"/>
    <w:rsid w:val="00E309E1"/>
    <w:rsid w:val="00E33D31"/>
    <w:rsid w:val="00E3441D"/>
    <w:rsid w:val="00E34E16"/>
    <w:rsid w:val="00E404BA"/>
    <w:rsid w:val="00E40FDE"/>
    <w:rsid w:val="00E4111B"/>
    <w:rsid w:val="00E4167B"/>
    <w:rsid w:val="00E427EF"/>
    <w:rsid w:val="00E4362F"/>
    <w:rsid w:val="00E4661C"/>
    <w:rsid w:val="00E477F2"/>
    <w:rsid w:val="00E478BF"/>
    <w:rsid w:val="00E51D15"/>
    <w:rsid w:val="00E578A8"/>
    <w:rsid w:val="00E60E53"/>
    <w:rsid w:val="00E6156A"/>
    <w:rsid w:val="00E6240F"/>
    <w:rsid w:val="00E63597"/>
    <w:rsid w:val="00E668FE"/>
    <w:rsid w:val="00E6703D"/>
    <w:rsid w:val="00E7103F"/>
    <w:rsid w:val="00E712FA"/>
    <w:rsid w:val="00E7196C"/>
    <w:rsid w:val="00E73168"/>
    <w:rsid w:val="00E73966"/>
    <w:rsid w:val="00E75B4E"/>
    <w:rsid w:val="00E80A69"/>
    <w:rsid w:val="00E81C1C"/>
    <w:rsid w:val="00E87398"/>
    <w:rsid w:val="00E87756"/>
    <w:rsid w:val="00E91B63"/>
    <w:rsid w:val="00E92ED2"/>
    <w:rsid w:val="00E933F0"/>
    <w:rsid w:val="00E957D9"/>
    <w:rsid w:val="00E96534"/>
    <w:rsid w:val="00EA04D6"/>
    <w:rsid w:val="00EA0D38"/>
    <w:rsid w:val="00EA2BBA"/>
    <w:rsid w:val="00EA4881"/>
    <w:rsid w:val="00EA4DC4"/>
    <w:rsid w:val="00EA58C4"/>
    <w:rsid w:val="00EA5DBD"/>
    <w:rsid w:val="00EA7A9F"/>
    <w:rsid w:val="00EB01D6"/>
    <w:rsid w:val="00EB404D"/>
    <w:rsid w:val="00EB4D0F"/>
    <w:rsid w:val="00EB6AFC"/>
    <w:rsid w:val="00EB6DD6"/>
    <w:rsid w:val="00EB6ED7"/>
    <w:rsid w:val="00EC008F"/>
    <w:rsid w:val="00EC18A0"/>
    <w:rsid w:val="00EC2BFF"/>
    <w:rsid w:val="00EC4BF6"/>
    <w:rsid w:val="00EC5800"/>
    <w:rsid w:val="00EC5CDD"/>
    <w:rsid w:val="00EC5F17"/>
    <w:rsid w:val="00EC7E67"/>
    <w:rsid w:val="00ED1FEA"/>
    <w:rsid w:val="00ED2F98"/>
    <w:rsid w:val="00ED5932"/>
    <w:rsid w:val="00ED6D62"/>
    <w:rsid w:val="00EE16ED"/>
    <w:rsid w:val="00EE375E"/>
    <w:rsid w:val="00EE3A63"/>
    <w:rsid w:val="00EE3A80"/>
    <w:rsid w:val="00EE3E9D"/>
    <w:rsid w:val="00EE44FD"/>
    <w:rsid w:val="00EE5353"/>
    <w:rsid w:val="00EE614C"/>
    <w:rsid w:val="00EE649F"/>
    <w:rsid w:val="00EE6E69"/>
    <w:rsid w:val="00EF06F7"/>
    <w:rsid w:val="00EF1AC3"/>
    <w:rsid w:val="00EF2BB7"/>
    <w:rsid w:val="00EF3246"/>
    <w:rsid w:val="00EF4073"/>
    <w:rsid w:val="00EF41DD"/>
    <w:rsid w:val="00EF48E1"/>
    <w:rsid w:val="00EF521D"/>
    <w:rsid w:val="00EF622D"/>
    <w:rsid w:val="00EF6F8C"/>
    <w:rsid w:val="00EF7EEB"/>
    <w:rsid w:val="00F0115E"/>
    <w:rsid w:val="00F023D6"/>
    <w:rsid w:val="00F0322E"/>
    <w:rsid w:val="00F03968"/>
    <w:rsid w:val="00F05829"/>
    <w:rsid w:val="00F061B5"/>
    <w:rsid w:val="00F06A43"/>
    <w:rsid w:val="00F079E7"/>
    <w:rsid w:val="00F1028D"/>
    <w:rsid w:val="00F10526"/>
    <w:rsid w:val="00F152DE"/>
    <w:rsid w:val="00F16262"/>
    <w:rsid w:val="00F179F1"/>
    <w:rsid w:val="00F17F4F"/>
    <w:rsid w:val="00F2286F"/>
    <w:rsid w:val="00F22C85"/>
    <w:rsid w:val="00F24E17"/>
    <w:rsid w:val="00F25DB5"/>
    <w:rsid w:val="00F30A01"/>
    <w:rsid w:val="00F311BE"/>
    <w:rsid w:val="00F3124E"/>
    <w:rsid w:val="00F34EB0"/>
    <w:rsid w:val="00F3614A"/>
    <w:rsid w:val="00F41ED8"/>
    <w:rsid w:val="00F420B0"/>
    <w:rsid w:val="00F43A98"/>
    <w:rsid w:val="00F4498D"/>
    <w:rsid w:val="00F45027"/>
    <w:rsid w:val="00F47506"/>
    <w:rsid w:val="00F5267D"/>
    <w:rsid w:val="00F5302D"/>
    <w:rsid w:val="00F6096A"/>
    <w:rsid w:val="00F6120C"/>
    <w:rsid w:val="00F6333C"/>
    <w:rsid w:val="00F66AEB"/>
    <w:rsid w:val="00F673EE"/>
    <w:rsid w:val="00F7063F"/>
    <w:rsid w:val="00F768F8"/>
    <w:rsid w:val="00F801D5"/>
    <w:rsid w:val="00F80949"/>
    <w:rsid w:val="00F80EA1"/>
    <w:rsid w:val="00F85737"/>
    <w:rsid w:val="00F8670F"/>
    <w:rsid w:val="00F86AD2"/>
    <w:rsid w:val="00F879EC"/>
    <w:rsid w:val="00F90737"/>
    <w:rsid w:val="00F90AFE"/>
    <w:rsid w:val="00F90E30"/>
    <w:rsid w:val="00F90E79"/>
    <w:rsid w:val="00F94651"/>
    <w:rsid w:val="00F94B51"/>
    <w:rsid w:val="00F9578B"/>
    <w:rsid w:val="00FA0DAF"/>
    <w:rsid w:val="00FA0EB0"/>
    <w:rsid w:val="00FA0F94"/>
    <w:rsid w:val="00FA102D"/>
    <w:rsid w:val="00FA3702"/>
    <w:rsid w:val="00FA4CF0"/>
    <w:rsid w:val="00FA7945"/>
    <w:rsid w:val="00FB1714"/>
    <w:rsid w:val="00FB2AF4"/>
    <w:rsid w:val="00FB2BC2"/>
    <w:rsid w:val="00FB3B2A"/>
    <w:rsid w:val="00FB41F6"/>
    <w:rsid w:val="00FB4D81"/>
    <w:rsid w:val="00FB67B4"/>
    <w:rsid w:val="00FB69C2"/>
    <w:rsid w:val="00FC090F"/>
    <w:rsid w:val="00FC0A40"/>
    <w:rsid w:val="00FC2B47"/>
    <w:rsid w:val="00FC33B2"/>
    <w:rsid w:val="00FC3F0D"/>
    <w:rsid w:val="00FC4266"/>
    <w:rsid w:val="00FC4302"/>
    <w:rsid w:val="00FC7608"/>
    <w:rsid w:val="00FC7BEE"/>
    <w:rsid w:val="00FD0CBA"/>
    <w:rsid w:val="00FD1431"/>
    <w:rsid w:val="00FD1D32"/>
    <w:rsid w:val="00FD2A6B"/>
    <w:rsid w:val="00FD2EBF"/>
    <w:rsid w:val="00FD324F"/>
    <w:rsid w:val="00FD3A2E"/>
    <w:rsid w:val="00FD48A8"/>
    <w:rsid w:val="00FD576E"/>
    <w:rsid w:val="00FD7044"/>
    <w:rsid w:val="00FD7753"/>
    <w:rsid w:val="00FE3217"/>
    <w:rsid w:val="00FE41BC"/>
    <w:rsid w:val="00FE4272"/>
    <w:rsid w:val="00FE462D"/>
    <w:rsid w:val="00FE4CC8"/>
    <w:rsid w:val="00FE5D31"/>
    <w:rsid w:val="00FE5EAA"/>
    <w:rsid w:val="00FE69FA"/>
    <w:rsid w:val="00FE7F3F"/>
    <w:rsid w:val="00FF4181"/>
    <w:rsid w:val="00FF49E8"/>
    <w:rsid w:val="00FF4DDF"/>
    <w:rsid w:val="00FF58C9"/>
    <w:rsid w:val="00FF5B94"/>
    <w:rsid w:val="00FF73EB"/>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7C924B"/>
  <w15:chartTrackingRefBased/>
  <w15:docId w15:val="{F161A88B-F537-49B2-8D46-992279E6F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352E"/>
    <w:pPr>
      <w:spacing w:after="0" w:line="360" w:lineRule="auto"/>
      <w:ind w:firstLine="540"/>
    </w:pPr>
    <w:rPr>
      <w:sz w:val="24"/>
      <w:szCs w:val="24"/>
      <w:lang w:val="en-US"/>
    </w:rPr>
  </w:style>
  <w:style w:type="paragraph" w:styleId="Heading1">
    <w:name w:val="heading 1"/>
    <w:basedOn w:val="Normal"/>
    <w:next w:val="Normal"/>
    <w:link w:val="Heading1Char"/>
    <w:uiPriority w:val="9"/>
    <w:qFormat/>
    <w:rsid w:val="00EB4D0F"/>
    <w:pPr>
      <w:outlineLvl w:val="0"/>
    </w:pPr>
    <w:rPr>
      <w:b/>
    </w:rPr>
  </w:style>
  <w:style w:type="paragraph" w:styleId="Heading2">
    <w:name w:val="heading 2"/>
    <w:basedOn w:val="Normal"/>
    <w:next w:val="Normal"/>
    <w:link w:val="Heading2Char"/>
    <w:uiPriority w:val="9"/>
    <w:unhideWhenUsed/>
    <w:qFormat/>
    <w:rsid w:val="003B125C"/>
    <w:pPr>
      <w:spacing w:before="120" w:after="120"/>
      <w:ind w:firstLine="0"/>
      <w:outlineLvl w:val="1"/>
    </w:pPr>
    <w:rPr>
      <w:rFonts w:cstheme="minorHAnsi"/>
      <w:i/>
    </w:rPr>
  </w:style>
  <w:style w:type="paragraph" w:styleId="Heading3">
    <w:name w:val="heading 3"/>
    <w:basedOn w:val="Heading2"/>
    <w:next w:val="Normal"/>
    <w:link w:val="Heading3Char"/>
    <w:uiPriority w:val="9"/>
    <w:unhideWhenUsed/>
    <w:qFormat/>
    <w:rsid w:val="0082352E"/>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4B44"/>
    <w:pPr>
      <w:tabs>
        <w:tab w:val="center" w:pos="4986"/>
        <w:tab w:val="right" w:pos="9972"/>
      </w:tabs>
      <w:spacing w:line="240" w:lineRule="auto"/>
    </w:pPr>
  </w:style>
  <w:style w:type="character" w:customStyle="1" w:styleId="HeaderChar">
    <w:name w:val="Header Char"/>
    <w:basedOn w:val="DefaultParagraphFont"/>
    <w:link w:val="Header"/>
    <w:uiPriority w:val="99"/>
    <w:rsid w:val="00614B44"/>
  </w:style>
  <w:style w:type="paragraph" w:styleId="Footer">
    <w:name w:val="footer"/>
    <w:basedOn w:val="Normal"/>
    <w:link w:val="FooterChar"/>
    <w:uiPriority w:val="99"/>
    <w:unhideWhenUsed/>
    <w:rsid w:val="00614B44"/>
    <w:pPr>
      <w:tabs>
        <w:tab w:val="center" w:pos="4986"/>
        <w:tab w:val="right" w:pos="9972"/>
      </w:tabs>
      <w:spacing w:line="240" w:lineRule="auto"/>
    </w:pPr>
  </w:style>
  <w:style w:type="character" w:customStyle="1" w:styleId="FooterChar">
    <w:name w:val="Footer Char"/>
    <w:basedOn w:val="DefaultParagraphFont"/>
    <w:link w:val="Footer"/>
    <w:uiPriority w:val="99"/>
    <w:rsid w:val="00614B44"/>
  </w:style>
  <w:style w:type="character" w:customStyle="1" w:styleId="Heading1Char">
    <w:name w:val="Heading 1 Char"/>
    <w:basedOn w:val="DefaultParagraphFont"/>
    <w:link w:val="Heading1"/>
    <w:uiPriority w:val="9"/>
    <w:rsid w:val="00EB4D0F"/>
    <w:rPr>
      <w:b/>
      <w:sz w:val="24"/>
      <w:szCs w:val="24"/>
      <w:lang w:val="en-US"/>
    </w:rPr>
  </w:style>
  <w:style w:type="character" w:customStyle="1" w:styleId="Heading2Char">
    <w:name w:val="Heading 2 Char"/>
    <w:basedOn w:val="DefaultParagraphFont"/>
    <w:link w:val="Heading2"/>
    <w:uiPriority w:val="9"/>
    <w:rsid w:val="003B125C"/>
    <w:rPr>
      <w:rFonts w:cstheme="minorHAnsi"/>
      <w:i/>
      <w:sz w:val="24"/>
      <w:szCs w:val="24"/>
      <w:lang w:val="en-US"/>
    </w:rPr>
  </w:style>
  <w:style w:type="character" w:customStyle="1" w:styleId="Heading3Char">
    <w:name w:val="Heading 3 Char"/>
    <w:basedOn w:val="DefaultParagraphFont"/>
    <w:link w:val="Heading3"/>
    <w:uiPriority w:val="9"/>
    <w:rsid w:val="0082352E"/>
    <w:rPr>
      <w:i/>
      <w:sz w:val="24"/>
      <w:szCs w:val="24"/>
      <w:lang w:val="en-US"/>
    </w:rPr>
  </w:style>
  <w:style w:type="paragraph" w:customStyle="1" w:styleId="EndNoteBibliographyTitle">
    <w:name w:val="EndNote Bibliography Title"/>
    <w:basedOn w:val="Normal"/>
    <w:link w:val="EndNoteBibliographyTitleChar"/>
    <w:rsid w:val="006E532C"/>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E532C"/>
    <w:rPr>
      <w:rFonts w:ascii="Calibri" w:hAnsi="Calibri" w:cs="Calibri"/>
      <w:noProof/>
      <w:sz w:val="24"/>
      <w:szCs w:val="24"/>
      <w:lang w:val="en-US"/>
    </w:rPr>
  </w:style>
  <w:style w:type="paragraph" w:customStyle="1" w:styleId="EndNoteBibliography">
    <w:name w:val="EndNote Bibliography"/>
    <w:basedOn w:val="Normal"/>
    <w:link w:val="EndNoteBibliographyChar"/>
    <w:rsid w:val="006E532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E532C"/>
    <w:rPr>
      <w:rFonts w:ascii="Calibri" w:hAnsi="Calibri" w:cs="Calibri"/>
      <w:noProof/>
      <w:sz w:val="24"/>
      <w:szCs w:val="24"/>
      <w:lang w:val="en-US"/>
    </w:rPr>
  </w:style>
  <w:style w:type="paragraph" w:styleId="BalloonText">
    <w:name w:val="Balloon Text"/>
    <w:basedOn w:val="Normal"/>
    <w:link w:val="BalloonTextChar"/>
    <w:uiPriority w:val="99"/>
    <w:semiHidden/>
    <w:unhideWhenUsed/>
    <w:rsid w:val="00EF1A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1AC3"/>
    <w:rPr>
      <w:rFonts w:ascii="Segoe UI" w:hAnsi="Segoe UI" w:cs="Segoe UI"/>
      <w:sz w:val="18"/>
      <w:szCs w:val="18"/>
      <w:lang w:val="en-US"/>
    </w:rPr>
  </w:style>
  <w:style w:type="character" w:styleId="Hyperlink">
    <w:name w:val="Hyperlink"/>
    <w:basedOn w:val="DefaultParagraphFont"/>
    <w:uiPriority w:val="99"/>
    <w:unhideWhenUsed/>
    <w:rsid w:val="002D3601"/>
    <w:rPr>
      <w:strike w:val="0"/>
      <w:dstrike w:val="0"/>
      <w:color w:val="007398"/>
      <w:u w:val="none"/>
      <w:effect w:val="none"/>
      <w:shd w:val="clear" w:color="auto" w:fill="auto"/>
    </w:rPr>
  </w:style>
  <w:style w:type="table" w:customStyle="1" w:styleId="TaulukkoRuudukko1">
    <w:name w:val="Taulukko Ruudukko1"/>
    <w:basedOn w:val="TableNormal"/>
    <w:next w:val="TableGrid"/>
    <w:uiPriority w:val="39"/>
    <w:rsid w:val="008C551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C55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E3217"/>
    <w:rPr>
      <w:color w:val="954F72" w:themeColor="followedHyperlink"/>
      <w:u w:val="single"/>
    </w:rPr>
  </w:style>
  <w:style w:type="character" w:customStyle="1" w:styleId="Ratkaisematonmaininta1">
    <w:name w:val="Ratkaisematon maininta1"/>
    <w:basedOn w:val="DefaultParagraphFont"/>
    <w:uiPriority w:val="99"/>
    <w:semiHidden/>
    <w:unhideWhenUsed/>
    <w:rsid w:val="002838BA"/>
    <w:rPr>
      <w:color w:val="605E5C"/>
      <w:shd w:val="clear" w:color="auto" w:fill="E1DFDD"/>
    </w:rPr>
  </w:style>
  <w:style w:type="character" w:styleId="CommentReference">
    <w:name w:val="annotation reference"/>
    <w:basedOn w:val="DefaultParagraphFont"/>
    <w:uiPriority w:val="99"/>
    <w:semiHidden/>
    <w:unhideWhenUsed/>
    <w:rsid w:val="00923F9D"/>
    <w:rPr>
      <w:sz w:val="16"/>
      <w:szCs w:val="16"/>
    </w:rPr>
  </w:style>
  <w:style w:type="paragraph" w:styleId="CommentText">
    <w:name w:val="annotation text"/>
    <w:basedOn w:val="Normal"/>
    <w:link w:val="CommentTextChar"/>
    <w:uiPriority w:val="99"/>
    <w:semiHidden/>
    <w:unhideWhenUsed/>
    <w:rsid w:val="00923F9D"/>
    <w:pPr>
      <w:spacing w:line="240" w:lineRule="auto"/>
    </w:pPr>
    <w:rPr>
      <w:sz w:val="20"/>
      <w:szCs w:val="20"/>
    </w:rPr>
  </w:style>
  <w:style w:type="character" w:customStyle="1" w:styleId="CommentTextChar">
    <w:name w:val="Comment Text Char"/>
    <w:basedOn w:val="DefaultParagraphFont"/>
    <w:link w:val="CommentText"/>
    <w:uiPriority w:val="99"/>
    <w:semiHidden/>
    <w:rsid w:val="00923F9D"/>
    <w:rPr>
      <w:sz w:val="20"/>
      <w:szCs w:val="20"/>
      <w:lang w:val="en-US"/>
    </w:rPr>
  </w:style>
  <w:style w:type="paragraph" w:styleId="CommentSubject">
    <w:name w:val="annotation subject"/>
    <w:basedOn w:val="CommentText"/>
    <w:next w:val="CommentText"/>
    <w:link w:val="CommentSubjectChar"/>
    <w:uiPriority w:val="99"/>
    <w:semiHidden/>
    <w:unhideWhenUsed/>
    <w:rsid w:val="00923F9D"/>
    <w:rPr>
      <w:b/>
      <w:bCs/>
    </w:rPr>
  </w:style>
  <w:style w:type="character" w:customStyle="1" w:styleId="CommentSubjectChar">
    <w:name w:val="Comment Subject Char"/>
    <w:basedOn w:val="CommentTextChar"/>
    <w:link w:val="CommentSubject"/>
    <w:uiPriority w:val="99"/>
    <w:semiHidden/>
    <w:rsid w:val="00923F9D"/>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http://www.oxfordreference.com/view/10.1093/acref/9780191816819.001.0001/acref-97801918168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0</TotalTime>
  <Pages>17</Pages>
  <Words>17355</Words>
  <Characters>98929</Characters>
  <Application>Microsoft Office Word</Application>
  <DocSecurity>0</DocSecurity>
  <Lines>824</Lines>
  <Paragraphs>232</Paragraphs>
  <ScaleCrop>false</ScaleCrop>
  <HeadingPairs>
    <vt:vector size="4" baseType="variant">
      <vt:variant>
        <vt:lpstr>Otsikk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6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eman, Marjaana</dc:creator>
  <cp:keywords/>
  <dc:description/>
  <cp:lastModifiedBy>Justin Lane</cp:lastModifiedBy>
  <cp:revision>54</cp:revision>
  <cp:lastPrinted>2019-04-11T06:37:00Z</cp:lastPrinted>
  <dcterms:created xsi:type="dcterms:W3CDTF">2019-06-10T05:01:00Z</dcterms:created>
  <dcterms:modified xsi:type="dcterms:W3CDTF">2019-06-30T11:50:00Z</dcterms:modified>
</cp:coreProperties>
</file>